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C0D0EB" w14:textId="77777777" w:rsidR="00D26EFF" w:rsidRPr="005C37F7" w:rsidRDefault="00D26EFF" w:rsidP="00D71739">
      <w:pPr>
        <w:ind w:left="708" w:hanging="708"/>
        <w:jc w:val="center"/>
        <w:rPr>
          <w:b/>
          <w:sz w:val="28"/>
          <w:szCs w:val="28"/>
        </w:rPr>
      </w:pPr>
      <w:bookmarkStart w:id="0" w:name="_GoBack"/>
      <w:bookmarkEnd w:id="0"/>
      <w:r w:rsidRPr="005C37F7">
        <w:rPr>
          <w:b/>
          <w:sz w:val="28"/>
          <w:szCs w:val="28"/>
        </w:rPr>
        <w:t>PONTIFICIA UNIVERSIDAD CATÓLICA DEL PERÚ</w:t>
      </w:r>
    </w:p>
    <w:p w14:paraId="4F1B8124" w14:textId="77777777" w:rsidR="00D26EFF" w:rsidRDefault="00D26EFF" w:rsidP="00D26EFF">
      <w:pPr>
        <w:jc w:val="center"/>
        <w:rPr>
          <w:sz w:val="28"/>
          <w:szCs w:val="28"/>
        </w:rPr>
      </w:pPr>
      <w:r w:rsidRPr="005C37F7">
        <w:rPr>
          <w:b/>
          <w:sz w:val="28"/>
          <w:szCs w:val="28"/>
        </w:rPr>
        <w:t>FACULTAD DE CIENCIAS E INGENIERÍA</w:t>
      </w:r>
    </w:p>
    <w:p w14:paraId="6D361DA3" w14:textId="77777777" w:rsidR="00D26EFF" w:rsidRDefault="00D26EFF" w:rsidP="00D26EFF">
      <w:pPr>
        <w:jc w:val="center"/>
        <w:rPr>
          <w:sz w:val="28"/>
          <w:szCs w:val="28"/>
        </w:rPr>
      </w:pPr>
      <w:r w:rsidRPr="005C37F7">
        <w:rPr>
          <w:b/>
          <w:noProof/>
          <w:lang w:eastAsia="es-PE"/>
        </w:rPr>
        <w:drawing>
          <wp:inline distT="0" distB="0" distL="0" distR="0" wp14:anchorId="500AAFD0" wp14:editId="45079E8C">
            <wp:extent cx="3305175" cy="1400175"/>
            <wp:effectExtent l="19050" t="0" r="9525" b="0"/>
            <wp:docPr id="2"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srcRect/>
                    <a:stretch>
                      <a:fillRect/>
                    </a:stretch>
                  </pic:blipFill>
                  <pic:spPr bwMode="auto">
                    <a:xfrm>
                      <a:off x="0" y="0"/>
                      <a:ext cx="3305175" cy="1400175"/>
                    </a:xfrm>
                    <a:prstGeom prst="rect">
                      <a:avLst/>
                    </a:prstGeom>
                    <a:noFill/>
                    <a:ln w="9525">
                      <a:noFill/>
                      <a:miter lim="800000"/>
                      <a:headEnd/>
                      <a:tailEnd/>
                    </a:ln>
                  </pic:spPr>
                </pic:pic>
              </a:graphicData>
            </a:graphic>
          </wp:inline>
        </w:drawing>
      </w:r>
    </w:p>
    <w:p w14:paraId="501BF511" w14:textId="77777777" w:rsidR="00D26EFF" w:rsidRDefault="00D26EFF" w:rsidP="00D26EFF">
      <w:pPr>
        <w:jc w:val="center"/>
        <w:rPr>
          <w:sz w:val="28"/>
          <w:szCs w:val="28"/>
        </w:rPr>
      </w:pPr>
    </w:p>
    <w:p w14:paraId="5B957AF2" w14:textId="15555368" w:rsidR="00D26EFF" w:rsidRDefault="00995E0F" w:rsidP="00D26EFF">
      <w:pPr>
        <w:jc w:val="center"/>
        <w:rPr>
          <w:rFonts w:cs="Arial"/>
          <w:b/>
          <w:sz w:val="28"/>
          <w:szCs w:val="28"/>
        </w:rPr>
      </w:pPr>
      <w:r w:rsidRPr="00995E0F">
        <w:rPr>
          <w:rFonts w:cs="Arial"/>
          <w:b/>
          <w:sz w:val="28"/>
          <w:szCs w:val="28"/>
        </w:rPr>
        <w:t>Desarrollo de un modelo de aprendizaje profundo para identificar mol</w:t>
      </w:r>
      <w:r>
        <w:rPr>
          <w:rFonts w:cs="Arial"/>
          <w:b/>
          <w:sz w:val="28"/>
          <w:szCs w:val="28"/>
        </w:rPr>
        <w:t>é</w:t>
      </w:r>
      <w:r w:rsidRPr="00995E0F">
        <w:rPr>
          <w:rFonts w:cs="Arial"/>
          <w:b/>
          <w:sz w:val="28"/>
          <w:szCs w:val="28"/>
        </w:rPr>
        <w:t xml:space="preserve">culas </w:t>
      </w:r>
      <w:r w:rsidR="00DA60FA">
        <w:rPr>
          <w:rFonts w:cs="Arial"/>
          <w:b/>
          <w:sz w:val="28"/>
          <w:szCs w:val="28"/>
        </w:rPr>
        <w:t>ARN</w:t>
      </w:r>
      <w:r w:rsidRPr="00995E0F">
        <w:rPr>
          <w:rFonts w:cs="Arial"/>
          <w:b/>
          <w:sz w:val="28"/>
          <w:szCs w:val="28"/>
        </w:rPr>
        <w:t xml:space="preserve"> no codificantes</w:t>
      </w:r>
    </w:p>
    <w:p w14:paraId="109A73BA" w14:textId="77777777" w:rsidR="00884A56" w:rsidRDefault="00884A56" w:rsidP="00D26EFF">
      <w:pPr>
        <w:jc w:val="center"/>
        <w:rPr>
          <w:b/>
          <w:sz w:val="28"/>
          <w:szCs w:val="28"/>
        </w:rPr>
      </w:pPr>
    </w:p>
    <w:p w14:paraId="105669EF" w14:textId="77777777" w:rsidR="00353FE0" w:rsidRDefault="00353FE0" w:rsidP="00D26EFF">
      <w:pPr>
        <w:jc w:val="center"/>
        <w:rPr>
          <w:b/>
          <w:sz w:val="28"/>
          <w:szCs w:val="28"/>
        </w:rPr>
      </w:pPr>
    </w:p>
    <w:p w14:paraId="5E2AB49D" w14:textId="77777777" w:rsidR="00353FE0" w:rsidRDefault="00353FE0" w:rsidP="00D26EFF">
      <w:pPr>
        <w:jc w:val="center"/>
        <w:rPr>
          <w:b/>
          <w:sz w:val="28"/>
          <w:szCs w:val="28"/>
        </w:rPr>
      </w:pPr>
    </w:p>
    <w:p w14:paraId="275FCD1E" w14:textId="20B92374" w:rsidR="00353FE0" w:rsidRPr="00353FE0" w:rsidRDefault="00353FE0" w:rsidP="00D26EFF">
      <w:pPr>
        <w:jc w:val="center"/>
        <w:rPr>
          <w:b/>
          <w:szCs w:val="28"/>
        </w:rPr>
      </w:pPr>
      <w:r w:rsidRPr="00353FE0">
        <w:rPr>
          <w:b/>
          <w:szCs w:val="28"/>
        </w:rPr>
        <w:t xml:space="preserve">Tesis </w:t>
      </w:r>
      <w:r w:rsidR="00643E84">
        <w:rPr>
          <w:b/>
          <w:szCs w:val="28"/>
        </w:rPr>
        <w:t>p</w:t>
      </w:r>
      <w:r w:rsidRPr="00353FE0">
        <w:rPr>
          <w:b/>
          <w:szCs w:val="28"/>
        </w:rPr>
        <w:t>ara optar por el Título de Ingeniero Informático que presenta el bachille</w:t>
      </w:r>
      <w:r w:rsidR="00282827">
        <w:rPr>
          <w:b/>
          <w:szCs w:val="28"/>
        </w:rPr>
        <w:t>r</w:t>
      </w:r>
      <w:r w:rsidRPr="00353FE0">
        <w:rPr>
          <w:b/>
          <w:szCs w:val="28"/>
        </w:rPr>
        <w:t>:</w:t>
      </w:r>
    </w:p>
    <w:p w14:paraId="214CC8D3" w14:textId="77777777" w:rsidR="00353FE0" w:rsidRPr="00884A56" w:rsidRDefault="00353FE0" w:rsidP="00D26EFF">
      <w:pPr>
        <w:jc w:val="center"/>
        <w:rPr>
          <w:b/>
          <w:sz w:val="28"/>
          <w:szCs w:val="28"/>
        </w:rPr>
      </w:pPr>
    </w:p>
    <w:p w14:paraId="19C100B9" w14:textId="13EAC1CC" w:rsidR="00D26EFF" w:rsidRPr="005C37F7" w:rsidRDefault="00282827" w:rsidP="00D26EFF">
      <w:pPr>
        <w:jc w:val="center"/>
        <w:rPr>
          <w:b/>
          <w:sz w:val="28"/>
          <w:szCs w:val="28"/>
        </w:rPr>
      </w:pPr>
      <w:r>
        <w:rPr>
          <w:b/>
          <w:sz w:val="28"/>
          <w:szCs w:val="28"/>
        </w:rPr>
        <w:t>José Luis Santillán Escudero</w:t>
      </w:r>
    </w:p>
    <w:p w14:paraId="1C458A48" w14:textId="411754B9" w:rsidR="00D26EFF" w:rsidRPr="005C37F7" w:rsidRDefault="00282827" w:rsidP="00D26EFF">
      <w:pPr>
        <w:jc w:val="center"/>
        <w:rPr>
          <w:b/>
          <w:sz w:val="28"/>
          <w:szCs w:val="28"/>
        </w:rPr>
      </w:pPr>
      <w:r>
        <w:rPr>
          <w:b/>
          <w:sz w:val="28"/>
          <w:szCs w:val="28"/>
        </w:rPr>
        <w:t>20030307</w:t>
      </w:r>
    </w:p>
    <w:p w14:paraId="32D6B42A" w14:textId="77777777" w:rsidR="00D26EFF" w:rsidRDefault="00D26EFF" w:rsidP="00D26EFF">
      <w:pPr>
        <w:jc w:val="center"/>
        <w:rPr>
          <w:b/>
          <w:sz w:val="28"/>
          <w:szCs w:val="28"/>
        </w:rPr>
      </w:pPr>
    </w:p>
    <w:p w14:paraId="71CA7816" w14:textId="77777777" w:rsidR="00353FE0" w:rsidRPr="005C37F7" w:rsidRDefault="00353FE0" w:rsidP="00D26EFF">
      <w:pPr>
        <w:jc w:val="center"/>
        <w:rPr>
          <w:b/>
          <w:sz w:val="28"/>
          <w:szCs w:val="28"/>
        </w:rPr>
      </w:pPr>
    </w:p>
    <w:p w14:paraId="7F6DD31B" w14:textId="7BE94BFD" w:rsidR="00D26EFF" w:rsidRPr="005C37F7" w:rsidRDefault="00D26EFF" w:rsidP="00D26EFF">
      <w:pPr>
        <w:jc w:val="center"/>
        <w:rPr>
          <w:b/>
          <w:sz w:val="28"/>
          <w:szCs w:val="28"/>
        </w:rPr>
      </w:pPr>
      <w:r w:rsidRPr="005C37F7">
        <w:rPr>
          <w:b/>
          <w:sz w:val="28"/>
          <w:szCs w:val="28"/>
        </w:rPr>
        <w:t>Asesor:</w:t>
      </w:r>
      <w:r w:rsidR="00353FE0">
        <w:rPr>
          <w:b/>
          <w:sz w:val="28"/>
          <w:szCs w:val="28"/>
        </w:rPr>
        <w:t xml:space="preserve"> </w:t>
      </w:r>
      <w:r w:rsidR="00282827">
        <w:rPr>
          <w:b/>
          <w:sz w:val="28"/>
          <w:szCs w:val="28"/>
        </w:rPr>
        <w:t>Dr. Edwin Rafael Villanueva Talavera</w:t>
      </w:r>
    </w:p>
    <w:p w14:paraId="3348C166" w14:textId="77777777" w:rsidR="00663A20" w:rsidRDefault="00663A20" w:rsidP="00D26EFF">
      <w:pPr>
        <w:jc w:val="center"/>
        <w:rPr>
          <w:sz w:val="28"/>
          <w:szCs w:val="28"/>
        </w:rPr>
      </w:pPr>
    </w:p>
    <w:p w14:paraId="09303302" w14:textId="77777777" w:rsidR="00D26EFF" w:rsidRDefault="00B953C9" w:rsidP="00B953C9">
      <w:pPr>
        <w:tabs>
          <w:tab w:val="left" w:pos="6440"/>
        </w:tabs>
        <w:rPr>
          <w:sz w:val="28"/>
          <w:szCs w:val="28"/>
        </w:rPr>
      </w:pPr>
      <w:r>
        <w:rPr>
          <w:sz w:val="28"/>
          <w:szCs w:val="28"/>
        </w:rPr>
        <w:tab/>
      </w:r>
    </w:p>
    <w:p w14:paraId="19219C1C" w14:textId="111FD1D4" w:rsidR="00B953C9" w:rsidRDefault="00D26EFF" w:rsidP="00C11AB6">
      <w:pPr>
        <w:jc w:val="center"/>
        <w:rPr>
          <w:sz w:val="28"/>
          <w:szCs w:val="28"/>
        </w:rPr>
      </w:pPr>
      <w:r>
        <w:rPr>
          <w:sz w:val="28"/>
          <w:szCs w:val="28"/>
        </w:rPr>
        <w:t xml:space="preserve">Lima, </w:t>
      </w:r>
      <w:r w:rsidR="00143DDE">
        <w:rPr>
          <w:sz w:val="28"/>
          <w:szCs w:val="28"/>
        </w:rPr>
        <w:t>noviembre</w:t>
      </w:r>
      <w:r w:rsidR="003F33AB">
        <w:rPr>
          <w:sz w:val="28"/>
          <w:szCs w:val="28"/>
        </w:rPr>
        <w:t xml:space="preserve"> de </w:t>
      </w:r>
      <w:r w:rsidR="00282827">
        <w:rPr>
          <w:sz w:val="28"/>
          <w:szCs w:val="28"/>
        </w:rPr>
        <w:t>2018</w:t>
      </w:r>
    </w:p>
    <w:p w14:paraId="417B3B31" w14:textId="77777777" w:rsidR="00B953C9" w:rsidRDefault="00B953C9" w:rsidP="00C11AB6">
      <w:pPr>
        <w:jc w:val="center"/>
        <w:rPr>
          <w:sz w:val="28"/>
          <w:szCs w:val="28"/>
        </w:rPr>
        <w:sectPr w:rsidR="00B953C9" w:rsidSect="00663A20">
          <w:footerReference w:type="default" r:id="rId9"/>
          <w:pgSz w:w="11906" w:h="16838" w:code="9"/>
          <w:pgMar w:top="2268" w:right="1418" w:bottom="1418" w:left="1985" w:header="709" w:footer="709" w:gutter="0"/>
          <w:cols w:space="708"/>
          <w:docGrid w:linePitch="360"/>
        </w:sectPr>
      </w:pPr>
    </w:p>
    <w:bookmarkStart w:id="1" w:name="_Toc530702623" w:displacedByCustomXml="next"/>
    <w:bookmarkStart w:id="2" w:name="_Toc464642601" w:displacedByCustomXml="next"/>
    <w:sdt>
      <w:sdtPr>
        <w:rPr>
          <w:rFonts w:asciiTheme="minorHAnsi" w:eastAsiaTheme="minorHAnsi" w:hAnsiTheme="minorHAnsi" w:cstheme="minorBidi"/>
          <w:b w:val="0"/>
          <w:sz w:val="22"/>
          <w:szCs w:val="22"/>
        </w:rPr>
        <w:id w:val="-548301633"/>
        <w:docPartObj>
          <w:docPartGallery w:val="Table of Contents"/>
          <w:docPartUnique/>
        </w:docPartObj>
      </w:sdtPr>
      <w:sdtEndPr>
        <w:rPr>
          <w:rFonts w:ascii="Arial" w:hAnsi="Arial"/>
          <w:bCs/>
          <w:noProof/>
        </w:rPr>
      </w:sdtEndPr>
      <w:sdtContent>
        <w:p w14:paraId="2F9AA729" w14:textId="77777777" w:rsidR="00D703CA" w:rsidRPr="00663A20" w:rsidRDefault="00357F2A" w:rsidP="00663A20">
          <w:pPr>
            <w:pStyle w:val="Ttulo1"/>
            <w:numPr>
              <w:ilvl w:val="0"/>
              <w:numId w:val="0"/>
            </w:numPr>
            <w:rPr>
              <w:rStyle w:val="TtuloCar"/>
            </w:rPr>
          </w:pPr>
          <w:r w:rsidRPr="00663A20">
            <w:rPr>
              <w:rStyle w:val="TtuloCar"/>
            </w:rPr>
            <w:t>Tabla de Contenido</w:t>
          </w:r>
          <w:bookmarkEnd w:id="2"/>
          <w:bookmarkEnd w:id="1"/>
        </w:p>
        <w:p w14:paraId="120A291C" w14:textId="30E8A075" w:rsidR="003F1965" w:rsidRDefault="00EE2778">
          <w:pPr>
            <w:pStyle w:val="TDC1"/>
            <w:rPr>
              <w:rFonts w:asciiTheme="minorHAnsi" w:eastAsiaTheme="minorEastAsia" w:hAnsiTheme="minorHAnsi"/>
              <w:noProof/>
              <w:lang w:eastAsia="es-PE"/>
            </w:rPr>
          </w:pPr>
          <w:r>
            <w:fldChar w:fldCharType="begin"/>
          </w:r>
          <w:r w:rsidR="00D703CA" w:rsidRPr="00D703CA">
            <w:rPr>
              <w:lang w:val="en-US"/>
            </w:rPr>
            <w:instrText xml:space="preserve"> TOC \o "1-3" \h \z \u </w:instrText>
          </w:r>
          <w:r>
            <w:fldChar w:fldCharType="separate"/>
          </w:r>
          <w:hyperlink w:anchor="_Toc530702623" w:history="1">
            <w:r w:rsidR="003F1965" w:rsidRPr="007E5608">
              <w:rPr>
                <w:rStyle w:val="Hipervnculo"/>
                <w:noProof/>
              </w:rPr>
              <w:t>Tabla de Contenido</w:t>
            </w:r>
            <w:r w:rsidR="003F1965">
              <w:rPr>
                <w:noProof/>
                <w:webHidden/>
              </w:rPr>
              <w:tab/>
            </w:r>
            <w:r w:rsidR="003F1965">
              <w:rPr>
                <w:noProof/>
                <w:webHidden/>
              </w:rPr>
              <w:fldChar w:fldCharType="begin"/>
            </w:r>
            <w:r w:rsidR="003F1965">
              <w:rPr>
                <w:noProof/>
                <w:webHidden/>
              </w:rPr>
              <w:instrText xml:space="preserve"> PAGEREF _Toc530702623 \h </w:instrText>
            </w:r>
            <w:r w:rsidR="003F1965">
              <w:rPr>
                <w:noProof/>
                <w:webHidden/>
              </w:rPr>
            </w:r>
            <w:r w:rsidR="003F1965">
              <w:rPr>
                <w:noProof/>
                <w:webHidden/>
              </w:rPr>
              <w:fldChar w:fldCharType="separate"/>
            </w:r>
            <w:r w:rsidR="003F1965">
              <w:rPr>
                <w:noProof/>
                <w:webHidden/>
              </w:rPr>
              <w:t>2</w:t>
            </w:r>
            <w:r w:rsidR="003F1965">
              <w:rPr>
                <w:noProof/>
                <w:webHidden/>
              </w:rPr>
              <w:fldChar w:fldCharType="end"/>
            </w:r>
          </w:hyperlink>
        </w:p>
        <w:p w14:paraId="2AD7C627" w14:textId="2EE403AA" w:rsidR="003F1965" w:rsidRDefault="000F6ECF">
          <w:pPr>
            <w:pStyle w:val="TDC1"/>
            <w:rPr>
              <w:rFonts w:asciiTheme="minorHAnsi" w:eastAsiaTheme="minorEastAsia" w:hAnsiTheme="minorHAnsi"/>
              <w:noProof/>
              <w:lang w:eastAsia="es-PE"/>
            </w:rPr>
          </w:pPr>
          <w:hyperlink w:anchor="_Toc530702624" w:history="1">
            <w:r w:rsidR="003F1965" w:rsidRPr="007E5608">
              <w:rPr>
                <w:rStyle w:val="Hipervnculo"/>
                <w:noProof/>
              </w:rPr>
              <w:t>Índice de Figuras</w:t>
            </w:r>
            <w:r w:rsidR="003F1965">
              <w:rPr>
                <w:noProof/>
                <w:webHidden/>
              </w:rPr>
              <w:tab/>
            </w:r>
            <w:r w:rsidR="003F1965">
              <w:rPr>
                <w:noProof/>
                <w:webHidden/>
              </w:rPr>
              <w:fldChar w:fldCharType="begin"/>
            </w:r>
            <w:r w:rsidR="003F1965">
              <w:rPr>
                <w:noProof/>
                <w:webHidden/>
              </w:rPr>
              <w:instrText xml:space="preserve"> PAGEREF _Toc530702624 \h </w:instrText>
            </w:r>
            <w:r w:rsidR="003F1965">
              <w:rPr>
                <w:noProof/>
                <w:webHidden/>
              </w:rPr>
            </w:r>
            <w:r w:rsidR="003F1965">
              <w:rPr>
                <w:noProof/>
                <w:webHidden/>
              </w:rPr>
              <w:fldChar w:fldCharType="separate"/>
            </w:r>
            <w:r w:rsidR="003F1965">
              <w:rPr>
                <w:noProof/>
                <w:webHidden/>
              </w:rPr>
              <w:t>4</w:t>
            </w:r>
            <w:r w:rsidR="003F1965">
              <w:rPr>
                <w:noProof/>
                <w:webHidden/>
              </w:rPr>
              <w:fldChar w:fldCharType="end"/>
            </w:r>
          </w:hyperlink>
        </w:p>
        <w:p w14:paraId="32D99BBD" w14:textId="1E75AAD9" w:rsidR="003F1965" w:rsidRDefault="000F6ECF">
          <w:pPr>
            <w:pStyle w:val="TDC1"/>
            <w:rPr>
              <w:rFonts w:asciiTheme="minorHAnsi" w:eastAsiaTheme="minorEastAsia" w:hAnsiTheme="minorHAnsi"/>
              <w:noProof/>
              <w:lang w:eastAsia="es-PE"/>
            </w:rPr>
          </w:pPr>
          <w:hyperlink w:anchor="_Toc530702625" w:history="1">
            <w:r w:rsidR="003F1965" w:rsidRPr="007E5608">
              <w:rPr>
                <w:rStyle w:val="Hipervnculo"/>
                <w:noProof/>
              </w:rPr>
              <w:t>Índice de Tablas</w:t>
            </w:r>
            <w:r w:rsidR="003F1965">
              <w:rPr>
                <w:noProof/>
                <w:webHidden/>
              </w:rPr>
              <w:tab/>
            </w:r>
            <w:r w:rsidR="003F1965">
              <w:rPr>
                <w:noProof/>
                <w:webHidden/>
              </w:rPr>
              <w:fldChar w:fldCharType="begin"/>
            </w:r>
            <w:r w:rsidR="003F1965">
              <w:rPr>
                <w:noProof/>
                <w:webHidden/>
              </w:rPr>
              <w:instrText xml:space="preserve"> PAGEREF _Toc530702625 \h </w:instrText>
            </w:r>
            <w:r w:rsidR="003F1965">
              <w:rPr>
                <w:noProof/>
                <w:webHidden/>
              </w:rPr>
            </w:r>
            <w:r w:rsidR="003F1965">
              <w:rPr>
                <w:noProof/>
                <w:webHidden/>
              </w:rPr>
              <w:fldChar w:fldCharType="separate"/>
            </w:r>
            <w:r w:rsidR="003F1965">
              <w:rPr>
                <w:noProof/>
                <w:webHidden/>
              </w:rPr>
              <w:t>5</w:t>
            </w:r>
            <w:r w:rsidR="003F1965">
              <w:rPr>
                <w:noProof/>
                <w:webHidden/>
              </w:rPr>
              <w:fldChar w:fldCharType="end"/>
            </w:r>
          </w:hyperlink>
        </w:p>
        <w:p w14:paraId="613865C5" w14:textId="5C62627C" w:rsidR="003F1965" w:rsidRDefault="000F6ECF">
          <w:pPr>
            <w:pStyle w:val="TDC1"/>
            <w:tabs>
              <w:tab w:val="left" w:pos="1320"/>
            </w:tabs>
            <w:rPr>
              <w:rFonts w:asciiTheme="minorHAnsi" w:eastAsiaTheme="minorEastAsia" w:hAnsiTheme="minorHAnsi"/>
              <w:noProof/>
              <w:lang w:eastAsia="es-PE"/>
            </w:rPr>
          </w:pPr>
          <w:hyperlink w:anchor="_Toc530702626" w:history="1">
            <w:r w:rsidR="003F1965" w:rsidRPr="007E5608">
              <w:rPr>
                <w:rStyle w:val="Hipervnculo"/>
                <w:noProof/>
              </w:rPr>
              <w:t>Capítulo 1.</w:t>
            </w:r>
            <w:r w:rsidR="003F1965">
              <w:rPr>
                <w:rFonts w:asciiTheme="minorHAnsi" w:eastAsiaTheme="minorEastAsia" w:hAnsiTheme="minorHAnsi"/>
                <w:noProof/>
                <w:lang w:eastAsia="es-PE"/>
              </w:rPr>
              <w:tab/>
            </w:r>
            <w:r w:rsidR="003F1965" w:rsidRPr="007E5608">
              <w:rPr>
                <w:rStyle w:val="Hipervnculo"/>
                <w:noProof/>
              </w:rPr>
              <w:t>Generalidades</w:t>
            </w:r>
            <w:r w:rsidR="003F1965">
              <w:rPr>
                <w:noProof/>
                <w:webHidden/>
              </w:rPr>
              <w:tab/>
            </w:r>
            <w:r w:rsidR="003F1965">
              <w:rPr>
                <w:noProof/>
                <w:webHidden/>
              </w:rPr>
              <w:fldChar w:fldCharType="begin"/>
            </w:r>
            <w:r w:rsidR="003F1965">
              <w:rPr>
                <w:noProof/>
                <w:webHidden/>
              </w:rPr>
              <w:instrText xml:space="preserve"> PAGEREF _Toc530702626 \h </w:instrText>
            </w:r>
            <w:r w:rsidR="003F1965">
              <w:rPr>
                <w:noProof/>
                <w:webHidden/>
              </w:rPr>
            </w:r>
            <w:r w:rsidR="003F1965">
              <w:rPr>
                <w:noProof/>
                <w:webHidden/>
              </w:rPr>
              <w:fldChar w:fldCharType="separate"/>
            </w:r>
            <w:r w:rsidR="003F1965">
              <w:rPr>
                <w:noProof/>
                <w:webHidden/>
              </w:rPr>
              <w:t>6</w:t>
            </w:r>
            <w:r w:rsidR="003F1965">
              <w:rPr>
                <w:noProof/>
                <w:webHidden/>
              </w:rPr>
              <w:fldChar w:fldCharType="end"/>
            </w:r>
          </w:hyperlink>
        </w:p>
        <w:p w14:paraId="4BA514AD" w14:textId="213F7B56" w:rsidR="003F1965" w:rsidRDefault="000F6ECF">
          <w:pPr>
            <w:pStyle w:val="TDC2"/>
            <w:tabs>
              <w:tab w:val="left" w:pos="880"/>
              <w:tab w:val="right" w:leader="dot" w:pos="8493"/>
            </w:tabs>
            <w:rPr>
              <w:rFonts w:asciiTheme="minorHAnsi" w:eastAsiaTheme="minorEastAsia" w:hAnsiTheme="minorHAnsi"/>
              <w:noProof/>
              <w:lang w:eastAsia="es-PE"/>
            </w:rPr>
          </w:pPr>
          <w:hyperlink w:anchor="_Toc530702627" w:history="1">
            <w:r w:rsidR="003F1965" w:rsidRPr="007E5608">
              <w:rPr>
                <w:rStyle w:val="Hipervnculo"/>
                <w:noProof/>
              </w:rPr>
              <w:t>1.1</w:t>
            </w:r>
            <w:r w:rsidR="003F1965">
              <w:rPr>
                <w:rFonts w:asciiTheme="minorHAnsi" w:eastAsiaTheme="minorEastAsia" w:hAnsiTheme="minorHAnsi"/>
                <w:noProof/>
                <w:lang w:eastAsia="es-PE"/>
              </w:rPr>
              <w:tab/>
            </w:r>
            <w:r w:rsidR="003F1965" w:rsidRPr="007E5608">
              <w:rPr>
                <w:rStyle w:val="Hipervnculo"/>
                <w:noProof/>
              </w:rPr>
              <w:t>Problemática</w:t>
            </w:r>
            <w:r w:rsidR="003F1965">
              <w:rPr>
                <w:noProof/>
                <w:webHidden/>
              </w:rPr>
              <w:tab/>
            </w:r>
            <w:r w:rsidR="003F1965">
              <w:rPr>
                <w:noProof/>
                <w:webHidden/>
              </w:rPr>
              <w:fldChar w:fldCharType="begin"/>
            </w:r>
            <w:r w:rsidR="003F1965">
              <w:rPr>
                <w:noProof/>
                <w:webHidden/>
              </w:rPr>
              <w:instrText xml:space="preserve"> PAGEREF _Toc530702627 \h </w:instrText>
            </w:r>
            <w:r w:rsidR="003F1965">
              <w:rPr>
                <w:noProof/>
                <w:webHidden/>
              </w:rPr>
            </w:r>
            <w:r w:rsidR="003F1965">
              <w:rPr>
                <w:noProof/>
                <w:webHidden/>
              </w:rPr>
              <w:fldChar w:fldCharType="separate"/>
            </w:r>
            <w:r w:rsidR="003F1965">
              <w:rPr>
                <w:noProof/>
                <w:webHidden/>
              </w:rPr>
              <w:t>6</w:t>
            </w:r>
            <w:r w:rsidR="003F1965">
              <w:rPr>
                <w:noProof/>
                <w:webHidden/>
              </w:rPr>
              <w:fldChar w:fldCharType="end"/>
            </w:r>
          </w:hyperlink>
        </w:p>
        <w:p w14:paraId="17171016" w14:textId="201F3681" w:rsidR="003F1965" w:rsidRDefault="000F6ECF">
          <w:pPr>
            <w:pStyle w:val="TDC2"/>
            <w:tabs>
              <w:tab w:val="left" w:pos="880"/>
              <w:tab w:val="right" w:leader="dot" w:pos="8493"/>
            </w:tabs>
            <w:rPr>
              <w:rFonts w:asciiTheme="minorHAnsi" w:eastAsiaTheme="minorEastAsia" w:hAnsiTheme="minorHAnsi"/>
              <w:noProof/>
              <w:lang w:eastAsia="es-PE"/>
            </w:rPr>
          </w:pPr>
          <w:hyperlink w:anchor="_Toc530702628" w:history="1">
            <w:r w:rsidR="003F1965" w:rsidRPr="007E5608">
              <w:rPr>
                <w:rStyle w:val="Hipervnculo"/>
                <w:noProof/>
              </w:rPr>
              <w:t>1.2</w:t>
            </w:r>
            <w:r w:rsidR="003F1965">
              <w:rPr>
                <w:rFonts w:asciiTheme="minorHAnsi" w:eastAsiaTheme="minorEastAsia" w:hAnsiTheme="minorHAnsi"/>
                <w:noProof/>
                <w:lang w:eastAsia="es-PE"/>
              </w:rPr>
              <w:tab/>
            </w:r>
            <w:r w:rsidR="003F1965" w:rsidRPr="007E5608">
              <w:rPr>
                <w:rStyle w:val="Hipervnculo"/>
                <w:noProof/>
              </w:rPr>
              <w:t>Objetivos</w:t>
            </w:r>
            <w:r w:rsidR="003F1965">
              <w:rPr>
                <w:noProof/>
                <w:webHidden/>
              </w:rPr>
              <w:tab/>
            </w:r>
            <w:r w:rsidR="003F1965">
              <w:rPr>
                <w:noProof/>
                <w:webHidden/>
              </w:rPr>
              <w:fldChar w:fldCharType="begin"/>
            </w:r>
            <w:r w:rsidR="003F1965">
              <w:rPr>
                <w:noProof/>
                <w:webHidden/>
              </w:rPr>
              <w:instrText xml:space="preserve"> PAGEREF _Toc530702628 \h </w:instrText>
            </w:r>
            <w:r w:rsidR="003F1965">
              <w:rPr>
                <w:noProof/>
                <w:webHidden/>
              </w:rPr>
            </w:r>
            <w:r w:rsidR="003F1965">
              <w:rPr>
                <w:noProof/>
                <w:webHidden/>
              </w:rPr>
              <w:fldChar w:fldCharType="separate"/>
            </w:r>
            <w:r w:rsidR="003F1965">
              <w:rPr>
                <w:noProof/>
                <w:webHidden/>
              </w:rPr>
              <w:t>8</w:t>
            </w:r>
            <w:r w:rsidR="003F1965">
              <w:rPr>
                <w:noProof/>
                <w:webHidden/>
              </w:rPr>
              <w:fldChar w:fldCharType="end"/>
            </w:r>
          </w:hyperlink>
        </w:p>
        <w:p w14:paraId="6AD0CA4C" w14:textId="2D411E35" w:rsidR="003F1965" w:rsidRDefault="000F6ECF">
          <w:pPr>
            <w:pStyle w:val="TDC3"/>
            <w:tabs>
              <w:tab w:val="left" w:pos="1320"/>
              <w:tab w:val="right" w:leader="dot" w:pos="8493"/>
            </w:tabs>
            <w:rPr>
              <w:rFonts w:asciiTheme="minorHAnsi" w:hAnsiTheme="minorHAnsi" w:cstheme="minorBidi"/>
              <w:noProof/>
              <w:lang w:val="es-PE" w:eastAsia="es-PE"/>
            </w:rPr>
          </w:pPr>
          <w:hyperlink w:anchor="_Toc530702629" w:history="1">
            <w:r w:rsidR="003F1965" w:rsidRPr="007E5608">
              <w:rPr>
                <w:rStyle w:val="Hipervnculo"/>
                <w:noProof/>
              </w:rPr>
              <w:t>1.2.1</w:t>
            </w:r>
            <w:r w:rsidR="003F1965">
              <w:rPr>
                <w:rFonts w:asciiTheme="minorHAnsi" w:hAnsiTheme="minorHAnsi" w:cstheme="minorBidi"/>
                <w:noProof/>
                <w:lang w:val="es-PE" w:eastAsia="es-PE"/>
              </w:rPr>
              <w:tab/>
            </w:r>
            <w:r w:rsidR="003F1965" w:rsidRPr="007E5608">
              <w:rPr>
                <w:rStyle w:val="Hipervnculo"/>
                <w:noProof/>
              </w:rPr>
              <w:t>Objetivo general</w:t>
            </w:r>
            <w:r w:rsidR="003F1965">
              <w:rPr>
                <w:noProof/>
                <w:webHidden/>
              </w:rPr>
              <w:tab/>
            </w:r>
            <w:r w:rsidR="003F1965">
              <w:rPr>
                <w:noProof/>
                <w:webHidden/>
              </w:rPr>
              <w:fldChar w:fldCharType="begin"/>
            </w:r>
            <w:r w:rsidR="003F1965">
              <w:rPr>
                <w:noProof/>
                <w:webHidden/>
              </w:rPr>
              <w:instrText xml:space="preserve"> PAGEREF _Toc530702629 \h </w:instrText>
            </w:r>
            <w:r w:rsidR="003F1965">
              <w:rPr>
                <w:noProof/>
                <w:webHidden/>
              </w:rPr>
            </w:r>
            <w:r w:rsidR="003F1965">
              <w:rPr>
                <w:noProof/>
                <w:webHidden/>
              </w:rPr>
              <w:fldChar w:fldCharType="separate"/>
            </w:r>
            <w:r w:rsidR="003F1965">
              <w:rPr>
                <w:noProof/>
                <w:webHidden/>
              </w:rPr>
              <w:t>8</w:t>
            </w:r>
            <w:r w:rsidR="003F1965">
              <w:rPr>
                <w:noProof/>
                <w:webHidden/>
              </w:rPr>
              <w:fldChar w:fldCharType="end"/>
            </w:r>
          </w:hyperlink>
        </w:p>
        <w:p w14:paraId="66EDA930" w14:textId="3D4E37DD" w:rsidR="003F1965" w:rsidRDefault="000F6ECF">
          <w:pPr>
            <w:pStyle w:val="TDC3"/>
            <w:tabs>
              <w:tab w:val="left" w:pos="1320"/>
              <w:tab w:val="right" w:leader="dot" w:pos="8493"/>
            </w:tabs>
            <w:rPr>
              <w:rFonts w:asciiTheme="minorHAnsi" w:hAnsiTheme="minorHAnsi" w:cstheme="minorBidi"/>
              <w:noProof/>
              <w:lang w:val="es-PE" w:eastAsia="es-PE"/>
            </w:rPr>
          </w:pPr>
          <w:hyperlink w:anchor="_Toc530702630" w:history="1">
            <w:r w:rsidR="003F1965" w:rsidRPr="007E5608">
              <w:rPr>
                <w:rStyle w:val="Hipervnculo"/>
                <w:noProof/>
              </w:rPr>
              <w:t>1.2.2</w:t>
            </w:r>
            <w:r w:rsidR="003F1965">
              <w:rPr>
                <w:rFonts w:asciiTheme="minorHAnsi" w:hAnsiTheme="minorHAnsi" w:cstheme="minorBidi"/>
                <w:noProof/>
                <w:lang w:val="es-PE" w:eastAsia="es-PE"/>
              </w:rPr>
              <w:tab/>
            </w:r>
            <w:r w:rsidR="003F1965" w:rsidRPr="007E5608">
              <w:rPr>
                <w:rStyle w:val="Hipervnculo"/>
                <w:noProof/>
              </w:rPr>
              <w:t>Objetivos específicos</w:t>
            </w:r>
            <w:r w:rsidR="003F1965">
              <w:rPr>
                <w:noProof/>
                <w:webHidden/>
              </w:rPr>
              <w:tab/>
            </w:r>
            <w:r w:rsidR="003F1965">
              <w:rPr>
                <w:noProof/>
                <w:webHidden/>
              </w:rPr>
              <w:fldChar w:fldCharType="begin"/>
            </w:r>
            <w:r w:rsidR="003F1965">
              <w:rPr>
                <w:noProof/>
                <w:webHidden/>
              </w:rPr>
              <w:instrText xml:space="preserve"> PAGEREF _Toc530702630 \h </w:instrText>
            </w:r>
            <w:r w:rsidR="003F1965">
              <w:rPr>
                <w:noProof/>
                <w:webHidden/>
              </w:rPr>
            </w:r>
            <w:r w:rsidR="003F1965">
              <w:rPr>
                <w:noProof/>
                <w:webHidden/>
              </w:rPr>
              <w:fldChar w:fldCharType="separate"/>
            </w:r>
            <w:r w:rsidR="003F1965">
              <w:rPr>
                <w:noProof/>
                <w:webHidden/>
              </w:rPr>
              <w:t>8</w:t>
            </w:r>
            <w:r w:rsidR="003F1965">
              <w:rPr>
                <w:noProof/>
                <w:webHidden/>
              </w:rPr>
              <w:fldChar w:fldCharType="end"/>
            </w:r>
          </w:hyperlink>
        </w:p>
        <w:p w14:paraId="46807FB6" w14:textId="29070238" w:rsidR="003F1965" w:rsidRDefault="000F6ECF">
          <w:pPr>
            <w:pStyle w:val="TDC3"/>
            <w:tabs>
              <w:tab w:val="left" w:pos="1320"/>
              <w:tab w:val="right" w:leader="dot" w:pos="8493"/>
            </w:tabs>
            <w:rPr>
              <w:rFonts w:asciiTheme="minorHAnsi" w:hAnsiTheme="minorHAnsi" w:cstheme="minorBidi"/>
              <w:noProof/>
              <w:lang w:val="es-PE" w:eastAsia="es-PE"/>
            </w:rPr>
          </w:pPr>
          <w:hyperlink w:anchor="_Toc530702631" w:history="1">
            <w:r w:rsidR="003F1965" w:rsidRPr="007E5608">
              <w:rPr>
                <w:rStyle w:val="Hipervnculo"/>
                <w:noProof/>
              </w:rPr>
              <w:t>1.2.3</w:t>
            </w:r>
            <w:r w:rsidR="003F1965">
              <w:rPr>
                <w:rFonts w:asciiTheme="minorHAnsi" w:hAnsiTheme="minorHAnsi" w:cstheme="minorBidi"/>
                <w:noProof/>
                <w:lang w:val="es-PE" w:eastAsia="es-PE"/>
              </w:rPr>
              <w:tab/>
            </w:r>
            <w:r w:rsidR="003F1965" w:rsidRPr="007E5608">
              <w:rPr>
                <w:rStyle w:val="Hipervnculo"/>
                <w:noProof/>
              </w:rPr>
              <w:t>Resultados esperados</w:t>
            </w:r>
            <w:r w:rsidR="003F1965">
              <w:rPr>
                <w:noProof/>
                <w:webHidden/>
              </w:rPr>
              <w:tab/>
            </w:r>
            <w:r w:rsidR="003F1965">
              <w:rPr>
                <w:noProof/>
                <w:webHidden/>
              </w:rPr>
              <w:fldChar w:fldCharType="begin"/>
            </w:r>
            <w:r w:rsidR="003F1965">
              <w:rPr>
                <w:noProof/>
                <w:webHidden/>
              </w:rPr>
              <w:instrText xml:space="preserve"> PAGEREF _Toc530702631 \h </w:instrText>
            </w:r>
            <w:r w:rsidR="003F1965">
              <w:rPr>
                <w:noProof/>
                <w:webHidden/>
              </w:rPr>
            </w:r>
            <w:r w:rsidR="003F1965">
              <w:rPr>
                <w:noProof/>
                <w:webHidden/>
              </w:rPr>
              <w:fldChar w:fldCharType="separate"/>
            </w:r>
            <w:r w:rsidR="003F1965">
              <w:rPr>
                <w:noProof/>
                <w:webHidden/>
              </w:rPr>
              <w:t>8</w:t>
            </w:r>
            <w:r w:rsidR="003F1965">
              <w:rPr>
                <w:noProof/>
                <w:webHidden/>
              </w:rPr>
              <w:fldChar w:fldCharType="end"/>
            </w:r>
          </w:hyperlink>
        </w:p>
        <w:p w14:paraId="4AB04AD3" w14:textId="7CC45B3F" w:rsidR="003F1965" w:rsidRDefault="000F6ECF">
          <w:pPr>
            <w:pStyle w:val="TDC3"/>
            <w:tabs>
              <w:tab w:val="left" w:pos="1320"/>
              <w:tab w:val="right" w:leader="dot" w:pos="8493"/>
            </w:tabs>
            <w:rPr>
              <w:rFonts w:asciiTheme="minorHAnsi" w:hAnsiTheme="minorHAnsi" w:cstheme="minorBidi"/>
              <w:noProof/>
              <w:lang w:val="es-PE" w:eastAsia="es-PE"/>
            </w:rPr>
          </w:pPr>
          <w:hyperlink w:anchor="_Toc530702632" w:history="1">
            <w:r w:rsidR="003F1965" w:rsidRPr="007E5608">
              <w:rPr>
                <w:rStyle w:val="Hipervnculo"/>
                <w:noProof/>
              </w:rPr>
              <w:t>1.2.4</w:t>
            </w:r>
            <w:r w:rsidR="003F1965">
              <w:rPr>
                <w:rFonts w:asciiTheme="minorHAnsi" w:hAnsiTheme="minorHAnsi" w:cstheme="minorBidi"/>
                <w:noProof/>
                <w:lang w:val="es-PE" w:eastAsia="es-PE"/>
              </w:rPr>
              <w:tab/>
            </w:r>
            <w:r w:rsidR="003F1965" w:rsidRPr="007E5608">
              <w:rPr>
                <w:rStyle w:val="Hipervnculo"/>
                <w:noProof/>
              </w:rPr>
              <w:t>Mapeo de objetivos, resultados y verificación</w:t>
            </w:r>
            <w:r w:rsidR="003F1965">
              <w:rPr>
                <w:noProof/>
                <w:webHidden/>
              </w:rPr>
              <w:tab/>
            </w:r>
            <w:r w:rsidR="003F1965">
              <w:rPr>
                <w:noProof/>
                <w:webHidden/>
              </w:rPr>
              <w:fldChar w:fldCharType="begin"/>
            </w:r>
            <w:r w:rsidR="003F1965">
              <w:rPr>
                <w:noProof/>
                <w:webHidden/>
              </w:rPr>
              <w:instrText xml:space="preserve"> PAGEREF _Toc530702632 \h </w:instrText>
            </w:r>
            <w:r w:rsidR="003F1965">
              <w:rPr>
                <w:noProof/>
                <w:webHidden/>
              </w:rPr>
            </w:r>
            <w:r w:rsidR="003F1965">
              <w:rPr>
                <w:noProof/>
                <w:webHidden/>
              </w:rPr>
              <w:fldChar w:fldCharType="separate"/>
            </w:r>
            <w:r w:rsidR="003F1965">
              <w:rPr>
                <w:noProof/>
                <w:webHidden/>
              </w:rPr>
              <w:t>9</w:t>
            </w:r>
            <w:r w:rsidR="003F1965">
              <w:rPr>
                <w:noProof/>
                <w:webHidden/>
              </w:rPr>
              <w:fldChar w:fldCharType="end"/>
            </w:r>
          </w:hyperlink>
        </w:p>
        <w:p w14:paraId="68335518" w14:textId="2C8DDBE0" w:rsidR="003F1965" w:rsidRDefault="000F6ECF">
          <w:pPr>
            <w:pStyle w:val="TDC2"/>
            <w:tabs>
              <w:tab w:val="left" w:pos="880"/>
              <w:tab w:val="right" w:leader="dot" w:pos="8493"/>
            </w:tabs>
            <w:rPr>
              <w:rFonts w:asciiTheme="minorHAnsi" w:eastAsiaTheme="minorEastAsia" w:hAnsiTheme="minorHAnsi"/>
              <w:noProof/>
              <w:lang w:eastAsia="es-PE"/>
            </w:rPr>
          </w:pPr>
          <w:hyperlink w:anchor="_Toc530702633" w:history="1">
            <w:r w:rsidR="003F1965" w:rsidRPr="007E5608">
              <w:rPr>
                <w:rStyle w:val="Hipervnculo"/>
                <w:noProof/>
              </w:rPr>
              <w:t>1.3</w:t>
            </w:r>
            <w:r w:rsidR="003F1965">
              <w:rPr>
                <w:rFonts w:asciiTheme="minorHAnsi" w:eastAsiaTheme="minorEastAsia" w:hAnsiTheme="minorHAnsi"/>
                <w:noProof/>
                <w:lang w:eastAsia="es-PE"/>
              </w:rPr>
              <w:tab/>
            </w:r>
            <w:r w:rsidR="003F1965" w:rsidRPr="007E5608">
              <w:rPr>
                <w:rStyle w:val="Hipervnculo"/>
                <w:noProof/>
              </w:rPr>
              <w:t>Herramientas y Métodos</w:t>
            </w:r>
            <w:r w:rsidR="003F1965">
              <w:rPr>
                <w:noProof/>
                <w:webHidden/>
              </w:rPr>
              <w:tab/>
            </w:r>
            <w:r w:rsidR="003F1965">
              <w:rPr>
                <w:noProof/>
                <w:webHidden/>
              </w:rPr>
              <w:fldChar w:fldCharType="begin"/>
            </w:r>
            <w:r w:rsidR="003F1965">
              <w:rPr>
                <w:noProof/>
                <w:webHidden/>
              </w:rPr>
              <w:instrText xml:space="preserve"> PAGEREF _Toc530702633 \h </w:instrText>
            </w:r>
            <w:r w:rsidR="003F1965">
              <w:rPr>
                <w:noProof/>
                <w:webHidden/>
              </w:rPr>
            </w:r>
            <w:r w:rsidR="003F1965">
              <w:rPr>
                <w:noProof/>
                <w:webHidden/>
              </w:rPr>
              <w:fldChar w:fldCharType="separate"/>
            </w:r>
            <w:r w:rsidR="003F1965">
              <w:rPr>
                <w:noProof/>
                <w:webHidden/>
              </w:rPr>
              <w:t>10</w:t>
            </w:r>
            <w:r w:rsidR="003F1965">
              <w:rPr>
                <w:noProof/>
                <w:webHidden/>
              </w:rPr>
              <w:fldChar w:fldCharType="end"/>
            </w:r>
          </w:hyperlink>
        </w:p>
        <w:p w14:paraId="14546EC2" w14:textId="7727A680" w:rsidR="003F1965" w:rsidRDefault="000F6ECF">
          <w:pPr>
            <w:pStyle w:val="TDC3"/>
            <w:tabs>
              <w:tab w:val="left" w:pos="1320"/>
              <w:tab w:val="right" w:leader="dot" w:pos="8493"/>
            </w:tabs>
            <w:rPr>
              <w:rFonts w:asciiTheme="minorHAnsi" w:hAnsiTheme="minorHAnsi" w:cstheme="minorBidi"/>
              <w:noProof/>
              <w:lang w:val="es-PE" w:eastAsia="es-PE"/>
            </w:rPr>
          </w:pPr>
          <w:hyperlink w:anchor="_Toc530702634" w:history="1">
            <w:r w:rsidR="003F1965" w:rsidRPr="007E5608">
              <w:rPr>
                <w:rStyle w:val="Hipervnculo"/>
                <w:noProof/>
              </w:rPr>
              <w:t>1.3.1</w:t>
            </w:r>
            <w:r w:rsidR="003F1965">
              <w:rPr>
                <w:rFonts w:asciiTheme="minorHAnsi" w:hAnsiTheme="minorHAnsi" w:cstheme="minorBidi"/>
                <w:noProof/>
                <w:lang w:val="es-PE" w:eastAsia="es-PE"/>
              </w:rPr>
              <w:tab/>
            </w:r>
            <w:r w:rsidR="003F1965" w:rsidRPr="007E5608">
              <w:rPr>
                <w:rStyle w:val="Hipervnculo"/>
                <w:noProof/>
              </w:rPr>
              <w:t>Bases de datos de transcriptomas</w:t>
            </w:r>
            <w:r w:rsidR="003F1965">
              <w:rPr>
                <w:noProof/>
                <w:webHidden/>
              </w:rPr>
              <w:tab/>
            </w:r>
            <w:r w:rsidR="003F1965">
              <w:rPr>
                <w:noProof/>
                <w:webHidden/>
              </w:rPr>
              <w:fldChar w:fldCharType="begin"/>
            </w:r>
            <w:r w:rsidR="003F1965">
              <w:rPr>
                <w:noProof/>
                <w:webHidden/>
              </w:rPr>
              <w:instrText xml:space="preserve"> PAGEREF _Toc530702634 \h </w:instrText>
            </w:r>
            <w:r w:rsidR="003F1965">
              <w:rPr>
                <w:noProof/>
                <w:webHidden/>
              </w:rPr>
            </w:r>
            <w:r w:rsidR="003F1965">
              <w:rPr>
                <w:noProof/>
                <w:webHidden/>
              </w:rPr>
              <w:fldChar w:fldCharType="separate"/>
            </w:r>
            <w:r w:rsidR="003F1965">
              <w:rPr>
                <w:noProof/>
                <w:webHidden/>
              </w:rPr>
              <w:t>11</w:t>
            </w:r>
            <w:r w:rsidR="003F1965">
              <w:rPr>
                <w:noProof/>
                <w:webHidden/>
              </w:rPr>
              <w:fldChar w:fldCharType="end"/>
            </w:r>
          </w:hyperlink>
        </w:p>
        <w:p w14:paraId="0629D7AE" w14:textId="6445A008" w:rsidR="003F1965" w:rsidRDefault="000F6ECF">
          <w:pPr>
            <w:pStyle w:val="TDC3"/>
            <w:tabs>
              <w:tab w:val="left" w:pos="1320"/>
              <w:tab w:val="right" w:leader="dot" w:pos="8493"/>
            </w:tabs>
            <w:rPr>
              <w:rFonts w:asciiTheme="minorHAnsi" w:hAnsiTheme="minorHAnsi" w:cstheme="minorBidi"/>
              <w:noProof/>
              <w:lang w:val="es-PE" w:eastAsia="es-PE"/>
            </w:rPr>
          </w:pPr>
          <w:hyperlink w:anchor="_Toc530702635" w:history="1">
            <w:r w:rsidR="003F1965" w:rsidRPr="007E5608">
              <w:rPr>
                <w:rStyle w:val="Hipervnculo"/>
                <w:noProof/>
              </w:rPr>
              <w:t>1.3.2</w:t>
            </w:r>
            <w:r w:rsidR="003F1965">
              <w:rPr>
                <w:rFonts w:asciiTheme="minorHAnsi" w:hAnsiTheme="minorHAnsi" w:cstheme="minorBidi"/>
                <w:noProof/>
                <w:lang w:val="es-PE" w:eastAsia="es-PE"/>
              </w:rPr>
              <w:tab/>
            </w:r>
            <w:r w:rsidR="003F1965" w:rsidRPr="007E5608">
              <w:rPr>
                <w:rStyle w:val="Hipervnculo"/>
                <w:noProof/>
              </w:rPr>
              <w:t>Lenguajes de programación y librerías</w:t>
            </w:r>
            <w:r w:rsidR="003F1965">
              <w:rPr>
                <w:noProof/>
                <w:webHidden/>
              </w:rPr>
              <w:tab/>
            </w:r>
            <w:r w:rsidR="003F1965">
              <w:rPr>
                <w:noProof/>
                <w:webHidden/>
              </w:rPr>
              <w:fldChar w:fldCharType="begin"/>
            </w:r>
            <w:r w:rsidR="003F1965">
              <w:rPr>
                <w:noProof/>
                <w:webHidden/>
              </w:rPr>
              <w:instrText xml:space="preserve"> PAGEREF _Toc530702635 \h </w:instrText>
            </w:r>
            <w:r w:rsidR="003F1965">
              <w:rPr>
                <w:noProof/>
                <w:webHidden/>
              </w:rPr>
            </w:r>
            <w:r w:rsidR="003F1965">
              <w:rPr>
                <w:noProof/>
                <w:webHidden/>
              </w:rPr>
              <w:fldChar w:fldCharType="separate"/>
            </w:r>
            <w:r w:rsidR="003F1965">
              <w:rPr>
                <w:noProof/>
                <w:webHidden/>
              </w:rPr>
              <w:t>12</w:t>
            </w:r>
            <w:r w:rsidR="003F1965">
              <w:rPr>
                <w:noProof/>
                <w:webHidden/>
              </w:rPr>
              <w:fldChar w:fldCharType="end"/>
            </w:r>
          </w:hyperlink>
        </w:p>
        <w:p w14:paraId="0E43E177" w14:textId="7925E55D" w:rsidR="003F1965" w:rsidRDefault="000F6ECF">
          <w:pPr>
            <w:pStyle w:val="TDC3"/>
            <w:tabs>
              <w:tab w:val="left" w:pos="1320"/>
              <w:tab w:val="right" w:leader="dot" w:pos="8493"/>
            </w:tabs>
            <w:rPr>
              <w:rFonts w:asciiTheme="minorHAnsi" w:hAnsiTheme="minorHAnsi" w:cstheme="minorBidi"/>
              <w:noProof/>
              <w:lang w:val="es-PE" w:eastAsia="es-PE"/>
            </w:rPr>
          </w:pPr>
          <w:hyperlink w:anchor="_Toc530702636" w:history="1">
            <w:r w:rsidR="003F1965" w:rsidRPr="007E5608">
              <w:rPr>
                <w:rStyle w:val="Hipervnculo"/>
                <w:noProof/>
              </w:rPr>
              <w:t>1.3.3</w:t>
            </w:r>
            <w:r w:rsidR="003F1965">
              <w:rPr>
                <w:rFonts w:asciiTheme="minorHAnsi" w:hAnsiTheme="minorHAnsi" w:cstheme="minorBidi"/>
                <w:noProof/>
                <w:lang w:val="es-PE" w:eastAsia="es-PE"/>
              </w:rPr>
              <w:tab/>
            </w:r>
            <w:r w:rsidR="003F1965" w:rsidRPr="007E5608">
              <w:rPr>
                <w:rStyle w:val="Hipervnculo"/>
                <w:noProof/>
              </w:rPr>
              <w:t>Aprendizaje de Máquina</w:t>
            </w:r>
            <w:r w:rsidR="003F1965">
              <w:rPr>
                <w:noProof/>
                <w:webHidden/>
              </w:rPr>
              <w:tab/>
            </w:r>
            <w:r w:rsidR="003F1965">
              <w:rPr>
                <w:noProof/>
                <w:webHidden/>
              </w:rPr>
              <w:fldChar w:fldCharType="begin"/>
            </w:r>
            <w:r w:rsidR="003F1965">
              <w:rPr>
                <w:noProof/>
                <w:webHidden/>
              </w:rPr>
              <w:instrText xml:space="preserve"> PAGEREF _Toc530702636 \h </w:instrText>
            </w:r>
            <w:r w:rsidR="003F1965">
              <w:rPr>
                <w:noProof/>
                <w:webHidden/>
              </w:rPr>
            </w:r>
            <w:r w:rsidR="003F1965">
              <w:rPr>
                <w:noProof/>
                <w:webHidden/>
              </w:rPr>
              <w:fldChar w:fldCharType="separate"/>
            </w:r>
            <w:r w:rsidR="003F1965">
              <w:rPr>
                <w:noProof/>
                <w:webHidden/>
              </w:rPr>
              <w:t>14</w:t>
            </w:r>
            <w:r w:rsidR="003F1965">
              <w:rPr>
                <w:noProof/>
                <w:webHidden/>
              </w:rPr>
              <w:fldChar w:fldCharType="end"/>
            </w:r>
          </w:hyperlink>
        </w:p>
        <w:p w14:paraId="5D2D4EFF" w14:textId="5965B062" w:rsidR="003F1965" w:rsidRDefault="000F6ECF">
          <w:pPr>
            <w:pStyle w:val="TDC3"/>
            <w:tabs>
              <w:tab w:val="left" w:pos="1320"/>
              <w:tab w:val="right" w:leader="dot" w:pos="8493"/>
            </w:tabs>
            <w:rPr>
              <w:rFonts w:asciiTheme="minorHAnsi" w:hAnsiTheme="minorHAnsi" w:cstheme="minorBidi"/>
              <w:noProof/>
              <w:lang w:val="es-PE" w:eastAsia="es-PE"/>
            </w:rPr>
          </w:pPr>
          <w:hyperlink w:anchor="_Toc530702637" w:history="1">
            <w:r w:rsidR="003F1965" w:rsidRPr="007E5608">
              <w:rPr>
                <w:rStyle w:val="Hipervnculo"/>
                <w:noProof/>
              </w:rPr>
              <w:t>1.3.4</w:t>
            </w:r>
            <w:r w:rsidR="003F1965">
              <w:rPr>
                <w:rFonts w:asciiTheme="minorHAnsi" w:hAnsiTheme="minorHAnsi" w:cstheme="minorBidi"/>
                <w:noProof/>
                <w:lang w:val="es-PE" w:eastAsia="es-PE"/>
              </w:rPr>
              <w:tab/>
            </w:r>
            <w:r w:rsidR="003F1965" w:rsidRPr="007E5608">
              <w:rPr>
                <w:rStyle w:val="Hipervnculo"/>
                <w:noProof/>
              </w:rPr>
              <w:t>Métodos de Validación</w:t>
            </w:r>
            <w:r w:rsidR="003F1965">
              <w:rPr>
                <w:noProof/>
                <w:webHidden/>
              </w:rPr>
              <w:tab/>
            </w:r>
            <w:r w:rsidR="003F1965">
              <w:rPr>
                <w:noProof/>
                <w:webHidden/>
              </w:rPr>
              <w:fldChar w:fldCharType="begin"/>
            </w:r>
            <w:r w:rsidR="003F1965">
              <w:rPr>
                <w:noProof/>
                <w:webHidden/>
              </w:rPr>
              <w:instrText xml:space="preserve"> PAGEREF _Toc530702637 \h </w:instrText>
            </w:r>
            <w:r w:rsidR="003F1965">
              <w:rPr>
                <w:noProof/>
                <w:webHidden/>
              </w:rPr>
            </w:r>
            <w:r w:rsidR="003F1965">
              <w:rPr>
                <w:noProof/>
                <w:webHidden/>
              </w:rPr>
              <w:fldChar w:fldCharType="separate"/>
            </w:r>
            <w:r w:rsidR="003F1965">
              <w:rPr>
                <w:noProof/>
                <w:webHidden/>
              </w:rPr>
              <w:t>14</w:t>
            </w:r>
            <w:r w:rsidR="003F1965">
              <w:rPr>
                <w:noProof/>
                <w:webHidden/>
              </w:rPr>
              <w:fldChar w:fldCharType="end"/>
            </w:r>
          </w:hyperlink>
        </w:p>
        <w:p w14:paraId="2E3C7264" w14:textId="374EC7CB" w:rsidR="003F1965" w:rsidRDefault="000F6ECF">
          <w:pPr>
            <w:pStyle w:val="TDC1"/>
            <w:tabs>
              <w:tab w:val="left" w:pos="1320"/>
            </w:tabs>
            <w:rPr>
              <w:rFonts w:asciiTheme="minorHAnsi" w:eastAsiaTheme="minorEastAsia" w:hAnsiTheme="minorHAnsi"/>
              <w:noProof/>
              <w:lang w:eastAsia="es-PE"/>
            </w:rPr>
          </w:pPr>
          <w:hyperlink w:anchor="_Toc530702638" w:history="1">
            <w:r w:rsidR="003F1965" w:rsidRPr="007E5608">
              <w:rPr>
                <w:rStyle w:val="Hipervnculo"/>
                <w:noProof/>
              </w:rPr>
              <w:t>Capítulo 2.</w:t>
            </w:r>
            <w:r w:rsidR="003F1965">
              <w:rPr>
                <w:rFonts w:asciiTheme="minorHAnsi" w:eastAsiaTheme="minorEastAsia" w:hAnsiTheme="minorHAnsi"/>
                <w:noProof/>
                <w:lang w:eastAsia="es-PE"/>
              </w:rPr>
              <w:tab/>
            </w:r>
            <w:r w:rsidR="003F1965" w:rsidRPr="007E5608">
              <w:rPr>
                <w:rStyle w:val="Hipervnculo"/>
                <w:noProof/>
              </w:rPr>
              <w:t>Marco Conceptual</w:t>
            </w:r>
            <w:r w:rsidR="003F1965">
              <w:rPr>
                <w:noProof/>
                <w:webHidden/>
              </w:rPr>
              <w:tab/>
            </w:r>
            <w:r w:rsidR="003F1965">
              <w:rPr>
                <w:noProof/>
                <w:webHidden/>
              </w:rPr>
              <w:fldChar w:fldCharType="begin"/>
            </w:r>
            <w:r w:rsidR="003F1965">
              <w:rPr>
                <w:noProof/>
                <w:webHidden/>
              </w:rPr>
              <w:instrText xml:space="preserve"> PAGEREF _Toc530702638 \h </w:instrText>
            </w:r>
            <w:r w:rsidR="003F1965">
              <w:rPr>
                <w:noProof/>
                <w:webHidden/>
              </w:rPr>
            </w:r>
            <w:r w:rsidR="003F1965">
              <w:rPr>
                <w:noProof/>
                <w:webHidden/>
              </w:rPr>
              <w:fldChar w:fldCharType="separate"/>
            </w:r>
            <w:r w:rsidR="003F1965">
              <w:rPr>
                <w:noProof/>
                <w:webHidden/>
              </w:rPr>
              <w:t>17</w:t>
            </w:r>
            <w:r w:rsidR="003F1965">
              <w:rPr>
                <w:noProof/>
                <w:webHidden/>
              </w:rPr>
              <w:fldChar w:fldCharType="end"/>
            </w:r>
          </w:hyperlink>
        </w:p>
        <w:p w14:paraId="5FFD336D" w14:textId="0E46FB3E" w:rsidR="003F1965" w:rsidRDefault="000F6ECF">
          <w:pPr>
            <w:pStyle w:val="TDC2"/>
            <w:tabs>
              <w:tab w:val="left" w:pos="880"/>
              <w:tab w:val="right" w:leader="dot" w:pos="8493"/>
            </w:tabs>
            <w:rPr>
              <w:rFonts w:asciiTheme="minorHAnsi" w:eastAsiaTheme="minorEastAsia" w:hAnsiTheme="minorHAnsi"/>
              <w:noProof/>
              <w:lang w:eastAsia="es-PE"/>
            </w:rPr>
          </w:pPr>
          <w:hyperlink w:anchor="_Toc530702639" w:history="1">
            <w:r w:rsidR="003F1965" w:rsidRPr="007E5608">
              <w:rPr>
                <w:rStyle w:val="Hipervnculo"/>
                <w:noProof/>
              </w:rPr>
              <w:t>2.1</w:t>
            </w:r>
            <w:r w:rsidR="003F1965">
              <w:rPr>
                <w:rFonts w:asciiTheme="minorHAnsi" w:eastAsiaTheme="minorEastAsia" w:hAnsiTheme="minorHAnsi"/>
                <w:noProof/>
                <w:lang w:eastAsia="es-PE"/>
              </w:rPr>
              <w:tab/>
            </w:r>
            <w:r w:rsidR="003F1965" w:rsidRPr="007E5608">
              <w:rPr>
                <w:rStyle w:val="Hipervnculo"/>
                <w:noProof/>
              </w:rPr>
              <w:t>Biología Molecular</w:t>
            </w:r>
            <w:r w:rsidR="003F1965">
              <w:rPr>
                <w:noProof/>
                <w:webHidden/>
              </w:rPr>
              <w:tab/>
            </w:r>
            <w:r w:rsidR="003F1965">
              <w:rPr>
                <w:noProof/>
                <w:webHidden/>
              </w:rPr>
              <w:fldChar w:fldCharType="begin"/>
            </w:r>
            <w:r w:rsidR="003F1965">
              <w:rPr>
                <w:noProof/>
                <w:webHidden/>
              </w:rPr>
              <w:instrText xml:space="preserve"> PAGEREF _Toc530702639 \h </w:instrText>
            </w:r>
            <w:r w:rsidR="003F1965">
              <w:rPr>
                <w:noProof/>
                <w:webHidden/>
              </w:rPr>
            </w:r>
            <w:r w:rsidR="003F1965">
              <w:rPr>
                <w:noProof/>
                <w:webHidden/>
              </w:rPr>
              <w:fldChar w:fldCharType="separate"/>
            </w:r>
            <w:r w:rsidR="003F1965">
              <w:rPr>
                <w:noProof/>
                <w:webHidden/>
              </w:rPr>
              <w:t>17</w:t>
            </w:r>
            <w:r w:rsidR="003F1965">
              <w:rPr>
                <w:noProof/>
                <w:webHidden/>
              </w:rPr>
              <w:fldChar w:fldCharType="end"/>
            </w:r>
          </w:hyperlink>
        </w:p>
        <w:p w14:paraId="0FAAD948" w14:textId="44D5CF1F" w:rsidR="003F1965" w:rsidRDefault="000F6ECF">
          <w:pPr>
            <w:pStyle w:val="TDC3"/>
            <w:tabs>
              <w:tab w:val="left" w:pos="1320"/>
              <w:tab w:val="right" w:leader="dot" w:pos="8493"/>
            </w:tabs>
            <w:rPr>
              <w:rFonts w:asciiTheme="minorHAnsi" w:hAnsiTheme="minorHAnsi" w:cstheme="minorBidi"/>
              <w:noProof/>
              <w:lang w:val="es-PE" w:eastAsia="es-PE"/>
            </w:rPr>
          </w:pPr>
          <w:hyperlink w:anchor="_Toc530702640" w:history="1">
            <w:r w:rsidR="003F1965" w:rsidRPr="007E5608">
              <w:rPr>
                <w:rStyle w:val="Hipervnculo"/>
                <w:noProof/>
              </w:rPr>
              <w:t>2.1.1</w:t>
            </w:r>
            <w:r w:rsidR="003F1965">
              <w:rPr>
                <w:rFonts w:asciiTheme="minorHAnsi" w:hAnsiTheme="minorHAnsi" w:cstheme="minorBidi"/>
                <w:noProof/>
                <w:lang w:val="es-PE" w:eastAsia="es-PE"/>
              </w:rPr>
              <w:tab/>
            </w:r>
            <w:r w:rsidR="003F1965" w:rsidRPr="007E5608">
              <w:rPr>
                <w:rStyle w:val="Hipervnculo"/>
                <w:noProof/>
              </w:rPr>
              <w:t>ADN</w:t>
            </w:r>
            <w:r w:rsidR="003F1965">
              <w:rPr>
                <w:noProof/>
                <w:webHidden/>
              </w:rPr>
              <w:tab/>
            </w:r>
            <w:r w:rsidR="003F1965">
              <w:rPr>
                <w:noProof/>
                <w:webHidden/>
              </w:rPr>
              <w:fldChar w:fldCharType="begin"/>
            </w:r>
            <w:r w:rsidR="003F1965">
              <w:rPr>
                <w:noProof/>
                <w:webHidden/>
              </w:rPr>
              <w:instrText xml:space="preserve"> PAGEREF _Toc530702640 \h </w:instrText>
            </w:r>
            <w:r w:rsidR="003F1965">
              <w:rPr>
                <w:noProof/>
                <w:webHidden/>
              </w:rPr>
            </w:r>
            <w:r w:rsidR="003F1965">
              <w:rPr>
                <w:noProof/>
                <w:webHidden/>
              </w:rPr>
              <w:fldChar w:fldCharType="separate"/>
            </w:r>
            <w:r w:rsidR="003F1965">
              <w:rPr>
                <w:noProof/>
                <w:webHidden/>
              </w:rPr>
              <w:t>17</w:t>
            </w:r>
            <w:r w:rsidR="003F1965">
              <w:rPr>
                <w:noProof/>
                <w:webHidden/>
              </w:rPr>
              <w:fldChar w:fldCharType="end"/>
            </w:r>
          </w:hyperlink>
        </w:p>
        <w:p w14:paraId="285E5C39" w14:textId="1675FB51" w:rsidR="003F1965" w:rsidRDefault="000F6ECF">
          <w:pPr>
            <w:pStyle w:val="TDC3"/>
            <w:tabs>
              <w:tab w:val="left" w:pos="1320"/>
              <w:tab w:val="right" w:leader="dot" w:pos="8493"/>
            </w:tabs>
            <w:rPr>
              <w:rFonts w:asciiTheme="minorHAnsi" w:hAnsiTheme="minorHAnsi" w:cstheme="minorBidi"/>
              <w:noProof/>
              <w:lang w:val="es-PE" w:eastAsia="es-PE"/>
            </w:rPr>
          </w:pPr>
          <w:hyperlink w:anchor="_Toc530702641" w:history="1">
            <w:r w:rsidR="003F1965" w:rsidRPr="007E5608">
              <w:rPr>
                <w:rStyle w:val="Hipervnculo"/>
                <w:noProof/>
              </w:rPr>
              <w:t>2.1.2</w:t>
            </w:r>
            <w:r w:rsidR="003F1965">
              <w:rPr>
                <w:rFonts w:asciiTheme="minorHAnsi" w:hAnsiTheme="minorHAnsi" w:cstheme="minorBidi"/>
                <w:noProof/>
                <w:lang w:val="es-PE" w:eastAsia="es-PE"/>
              </w:rPr>
              <w:tab/>
            </w:r>
            <w:r w:rsidR="003F1965" w:rsidRPr="007E5608">
              <w:rPr>
                <w:rStyle w:val="Hipervnculo"/>
                <w:noProof/>
              </w:rPr>
              <w:t>ARN – proceso de transcripción</w:t>
            </w:r>
            <w:r w:rsidR="003F1965">
              <w:rPr>
                <w:noProof/>
                <w:webHidden/>
              </w:rPr>
              <w:tab/>
            </w:r>
            <w:r w:rsidR="003F1965">
              <w:rPr>
                <w:noProof/>
                <w:webHidden/>
              </w:rPr>
              <w:fldChar w:fldCharType="begin"/>
            </w:r>
            <w:r w:rsidR="003F1965">
              <w:rPr>
                <w:noProof/>
                <w:webHidden/>
              </w:rPr>
              <w:instrText xml:space="preserve"> PAGEREF _Toc530702641 \h </w:instrText>
            </w:r>
            <w:r w:rsidR="003F1965">
              <w:rPr>
                <w:noProof/>
                <w:webHidden/>
              </w:rPr>
            </w:r>
            <w:r w:rsidR="003F1965">
              <w:rPr>
                <w:noProof/>
                <w:webHidden/>
              </w:rPr>
              <w:fldChar w:fldCharType="separate"/>
            </w:r>
            <w:r w:rsidR="003F1965">
              <w:rPr>
                <w:noProof/>
                <w:webHidden/>
              </w:rPr>
              <w:t>17</w:t>
            </w:r>
            <w:r w:rsidR="003F1965">
              <w:rPr>
                <w:noProof/>
                <w:webHidden/>
              </w:rPr>
              <w:fldChar w:fldCharType="end"/>
            </w:r>
          </w:hyperlink>
        </w:p>
        <w:p w14:paraId="4704D1F8" w14:textId="6A69E1E9" w:rsidR="003F1965" w:rsidRDefault="000F6ECF">
          <w:pPr>
            <w:pStyle w:val="TDC3"/>
            <w:tabs>
              <w:tab w:val="left" w:pos="1320"/>
              <w:tab w:val="right" w:leader="dot" w:pos="8493"/>
            </w:tabs>
            <w:rPr>
              <w:rFonts w:asciiTheme="minorHAnsi" w:hAnsiTheme="minorHAnsi" w:cstheme="minorBidi"/>
              <w:noProof/>
              <w:lang w:val="es-PE" w:eastAsia="es-PE"/>
            </w:rPr>
          </w:pPr>
          <w:hyperlink w:anchor="_Toc530702642" w:history="1">
            <w:r w:rsidR="003F1965" w:rsidRPr="007E5608">
              <w:rPr>
                <w:rStyle w:val="Hipervnculo"/>
                <w:noProof/>
              </w:rPr>
              <w:t>2.1.3</w:t>
            </w:r>
            <w:r w:rsidR="003F1965">
              <w:rPr>
                <w:rFonts w:asciiTheme="minorHAnsi" w:hAnsiTheme="minorHAnsi" w:cstheme="minorBidi"/>
                <w:noProof/>
                <w:lang w:val="es-PE" w:eastAsia="es-PE"/>
              </w:rPr>
              <w:tab/>
            </w:r>
            <w:r w:rsidR="003F1965" w:rsidRPr="007E5608">
              <w:rPr>
                <w:rStyle w:val="Hipervnculo"/>
                <w:noProof/>
              </w:rPr>
              <w:t>Proteínas – síntesis mediante la traducción de ARN</w:t>
            </w:r>
            <w:r w:rsidR="003F1965">
              <w:rPr>
                <w:noProof/>
                <w:webHidden/>
              </w:rPr>
              <w:tab/>
            </w:r>
            <w:r w:rsidR="003F1965">
              <w:rPr>
                <w:noProof/>
                <w:webHidden/>
              </w:rPr>
              <w:fldChar w:fldCharType="begin"/>
            </w:r>
            <w:r w:rsidR="003F1965">
              <w:rPr>
                <w:noProof/>
                <w:webHidden/>
              </w:rPr>
              <w:instrText xml:space="preserve"> PAGEREF _Toc530702642 \h </w:instrText>
            </w:r>
            <w:r w:rsidR="003F1965">
              <w:rPr>
                <w:noProof/>
                <w:webHidden/>
              </w:rPr>
            </w:r>
            <w:r w:rsidR="003F1965">
              <w:rPr>
                <w:noProof/>
                <w:webHidden/>
              </w:rPr>
              <w:fldChar w:fldCharType="separate"/>
            </w:r>
            <w:r w:rsidR="003F1965">
              <w:rPr>
                <w:noProof/>
                <w:webHidden/>
              </w:rPr>
              <w:t>18</w:t>
            </w:r>
            <w:r w:rsidR="003F1965">
              <w:rPr>
                <w:noProof/>
                <w:webHidden/>
              </w:rPr>
              <w:fldChar w:fldCharType="end"/>
            </w:r>
          </w:hyperlink>
        </w:p>
        <w:p w14:paraId="1EF7FA14" w14:textId="593BF622" w:rsidR="003F1965" w:rsidRDefault="000F6ECF">
          <w:pPr>
            <w:pStyle w:val="TDC2"/>
            <w:tabs>
              <w:tab w:val="left" w:pos="880"/>
              <w:tab w:val="right" w:leader="dot" w:pos="8493"/>
            </w:tabs>
            <w:rPr>
              <w:rFonts w:asciiTheme="minorHAnsi" w:eastAsiaTheme="minorEastAsia" w:hAnsiTheme="minorHAnsi"/>
              <w:noProof/>
              <w:lang w:eastAsia="es-PE"/>
            </w:rPr>
          </w:pPr>
          <w:hyperlink w:anchor="_Toc530702643" w:history="1">
            <w:r w:rsidR="003F1965" w:rsidRPr="007E5608">
              <w:rPr>
                <w:rStyle w:val="Hipervnculo"/>
                <w:noProof/>
              </w:rPr>
              <w:t>2.2</w:t>
            </w:r>
            <w:r w:rsidR="003F1965">
              <w:rPr>
                <w:rFonts w:asciiTheme="minorHAnsi" w:eastAsiaTheme="minorEastAsia" w:hAnsiTheme="minorHAnsi"/>
                <w:noProof/>
                <w:lang w:eastAsia="es-PE"/>
              </w:rPr>
              <w:tab/>
            </w:r>
            <w:r w:rsidR="003F1965" w:rsidRPr="007E5608">
              <w:rPr>
                <w:rStyle w:val="Hipervnculo"/>
                <w:noProof/>
              </w:rPr>
              <w:t>ARN no codificante</w:t>
            </w:r>
            <w:r w:rsidR="003F1965">
              <w:rPr>
                <w:noProof/>
                <w:webHidden/>
              </w:rPr>
              <w:tab/>
            </w:r>
            <w:r w:rsidR="003F1965">
              <w:rPr>
                <w:noProof/>
                <w:webHidden/>
              </w:rPr>
              <w:fldChar w:fldCharType="begin"/>
            </w:r>
            <w:r w:rsidR="003F1965">
              <w:rPr>
                <w:noProof/>
                <w:webHidden/>
              </w:rPr>
              <w:instrText xml:space="preserve"> PAGEREF _Toc530702643 \h </w:instrText>
            </w:r>
            <w:r w:rsidR="003F1965">
              <w:rPr>
                <w:noProof/>
                <w:webHidden/>
              </w:rPr>
            </w:r>
            <w:r w:rsidR="003F1965">
              <w:rPr>
                <w:noProof/>
                <w:webHidden/>
              </w:rPr>
              <w:fldChar w:fldCharType="separate"/>
            </w:r>
            <w:r w:rsidR="003F1965">
              <w:rPr>
                <w:noProof/>
                <w:webHidden/>
              </w:rPr>
              <w:t>18</w:t>
            </w:r>
            <w:r w:rsidR="003F1965">
              <w:rPr>
                <w:noProof/>
                <w:webHidden/>
              </w:rPr>
              <w:fldChar w:fldCharType="end"/>
            </w:r>
          </w:hyperlink>
        </w:p>
        <w:p w14:paraId="2A4182B8" w14:textId="0B3C8AA5" w:rsidR="003F1965" w:rsidRDefault="000F6ECF">
          <w:pPr>
            <w:pStyle w:val="TDC3"/>
            <w:tabs>
              <w:tab w:val="left" w:pos="1320"/>
              <w:tab w:val="right" w:leader="dot" w:pos="8493"/>
            </w:tabs>
            <w:rPr>
              <w:rFonts w:asciiTheme="minorHAnsi" w:hAnsiTheme="minorHAnsi" w:cstheme="minorBidi"/>
              <w:noProof/>
              <w:lang w:val="es-PE" w:eastAsia="es-PE"/>
            </w:rPr>
          </w:pPr>
          <w:hyperlink w:anchor="_Toc530702644" w:history="1">
            <w:r w:rsidR="003F1965" w:rsidRPr="007E5608">
              <w:rPr>
                <w:rStyle w:val="Hipervnculo"/>
                <w:noProof/>
              </w:rPr>
              <w:t>2.2.1</w:t>
            </w:r>
            <w:r w:rsidR="003F1965">
              <w:rPr>
                <w:rFonts w:asciiTheme="minorHAnsi" w:hAnsiTheme="minorHAnsi" w:cstheme="minorBidi"/>
                <w:noProof/>
                <w:lang w:val="es-PE" w:eastAsia="es-PE"/>
              </w:rPr>
              <w:tab/>
            </w:r>
            <w:r w:rsidR="003F1965" w:rsidRPr="007E5608">
              <w:rPr>
                <w:rStyle w:val="Hipervnculo"/>
                <w:noProof/>
              </w:rPr>
              <w:t>Historia</w:t>
            </w:r>
            <w:r w:rsidR="003F1965">
              <w:rPr>
                <w:noProof/>
                <w:webHidden/>
              </w:rPr>
              <w:tab/>
            </w:r>
            <w:r w:rsidR="003F1965">
              <w:rPr>
                <w:noProof/>
                <w:webHidden/>
              </w:rPr>
              <w:fldChar w:fldCharType="begin"/>
            </w:r>
            <w:r w:rsidR="003F1965">
              <w:rPr>
                <w:noProof/>
                <w:webHidden/>
              </w:rPr>
              <w:instrText xml:space="preserve"> PAGEREF _Toc530702644 \h </w:instrText>
            </w:r>
            <w:r w:rsidR="003F1965">
              <w:rPr>
                <w:noProof/>
                <w:webHidden/>
              </w:rPr>
            </w:r>
            <w:r w:rsidR="003F1965">
              <w:rPr>
                <w:noProof/>
                <w:webHidden/>
              </w:rPr>
              <w:fldChar w:fldCharType="separate"/>
            </w:r>
            <w:r w:rsidR="003F1965">
              <w:rPr>
                <w:noProof/>
                <w:webHidden/>
              </w:rPr>
              <w:t>18</w:t>
            </w:r>
            <w:r w:rsidR="003F1965">
              <w:rPr>
                <w:noProof/>
                <w:webHidden/>
              </w:rPr>
              <w:fldChar w:fldCharType="end"/>
            </w:r>
          </w:hyperlink>
        </w:p>
        <w:p w14:paraId="2E40A230" w14:textId="0A61EBFB" w:rsidR="003F1965" w:rsidRDefault="000F6ECF">
          <w:pPr>
            <w:pStyle w:val="TDC3"/>
            <w:tabs>
              <w:tab w:val="left" w:pos="1320"/>
              <w:tab w:val="right" w:leader="dot" w:pos="8493"/>
            </w:tabs>
            <w:rPr>
              <w:rFonts w:asciiTheme="minorHAnsi" w:hAnsiTheme="minorHAnsi" w:cstheme="minorBidi"/>
              <w:noProof/>
              <w:lang w:val="es-PE" w:eastAsia="es-PE"/>
            </w:rPr>
          </w:pPr>
          <w:hyperlink w:anchor="_Toc530702645" w:history="1">
            <w:r w:rsidR="003F1965" w:rsidRPr="007E5608">
              <w:rPr>
                <w:rStyle w:val="Hipervnculo"/>
                <w:noProof/>
              </w:rPr>
              <w:t>2.2.2</w:t>
            </w:r>
            <w:r w:rsidR="003F1965">
              <w:rPr>
                <w:rFonts w:asciiTheme="minorHAnsi" w:hAnsiTheme="minorHAnsi" w:cstheme="minorBidi"/>
                <w:noProof/>
                <w:lang w:val="es-PE" w:eastAsia="es-PE"/>
              </w:rPr>
              <w:tab/>
            </w:r>
            <w:r w:rsidR="003F1965" w:rsidRPr="007E5608">
              <w:rPr>
                <w:rStyle w:val="Hipervnculo"/>
                <w:noProof/>
              </w:rPr>
              <w:t>Clasificación</w:t>
            </w:r>
            <w:r w:rsidR="003F1965">
              <w:rPr>
                <w:noProof/>
                <w:webHidden/>
              </w:rPr>
              <w:tab/>
            </w:r>
            <w:r w:rsidR="003F1965">
              <w:rPr>
                <w:noProof/>
                <w:webHidden/>
              </w:rPr>
              <w:fldChar w:fldCharType="begin"/>
            </w:r>
            <w:r w:rsidR="003F1965">
              <w:rPr>
                <w:noProof/>
                <w:webHidden/>
              </w:rPr>
              <w:instrText xml:space="preserve"> PAGEREF _Toc530702645 \h </w:instrText>
            </w:r>
            <w:r w:rsidR="003F1965">
              <w:rPr>
                <w:noProof/>
                <w:webHidden/>
              </w:rPr>
            </w:r>
            <w:r w:rsidR="003F1965">
              <w:rPr>
                <w:noProof/>
                <w:webHidden/>
              </w:rPr>
              <w:fldChar w:fldCharType="separate"/>
            </w:r>
            <w:r w:rsidR="003F1965">
              <w:rPr>
                <w:noProof/>
                <w:webHidden/>
              </w:rPr>
              <w:t>19</w:t>
            </w:r>
            <w:r w:rsidR="003F1965">
              <w:rPr>
                <w:noProof/>
                <w:webHidden/>
              </w:rPr>
              <w:fldChar w:fldCharType="end"/>
            </w:r>
          </w:hyperlink>
        </w:p>
        <w:p w14:paraId="009AE103" w14:textId="5A1F2856" w:rsidR="003F1965" w:rsidRDefault="000F6ECF">
          <w:pPr>
            <w:pStyle w:val="TDC3"/>
            <w:tabs>
              <w:tab w:val="left" w:pos="1320"/>
              <w:tab w:val="right" w:leader="dot" w:pos="8493"/>
            </w:tabs>
            <w:rPr>
              <w:rFonts w:asciiTheme="minorHAnsi" w:hAnsiTheme="minorHAnsi" w:cstheme="minorBidi"/>
              <w:noProof/>
              <w:lang w:val="es-PE" w:eastAsia="es-PE"/>
            </w:rPr>
          </w:pPr>
          <w:hyperlink w:anchor="_Toc530702646" w:history="1">
            <w:r w:rsidR="003F1965" w:rsidRPr="007E5608">
              <w:rPr>
                <w:rStyle w:val="Hipervnculo"/>
                <w:noProof/>
              </w:rPr>
              <w:t>2.2.3</w:t>
            </w:r>
            <w:r w:rsidR="003F1965">
              <w:rPr>
                <w:rFonts w:asciiTheme="minorHAnsi" w:hAnsiTheme="minorHAnsi" w:cstheme="minorBidi"/>
                <w:noProof/>
                <w:lang w:val="es-PE" w:eastAsia="es-PE"/>
              </w:rPr>
              <w:tab/>
            </w:r>
            <w:r w:rsidR="003F1965" w:rsidRPr="007E5608">
              <w:rPr>
                <w:rStyle w:val="Hipervnculo"/>
                <w:noProof/>
              </w:rPr>
              <w:t>Proyectos de secuenciación de transcriptomas</w:t>
            </w:r>
            <w:r w:rsidR="003F1965">
              <w:rPr>
                <w:noProof/>
                <w:webHidden/>
              </w:rPr>
              <w:tab/>
            </w:r>
            <w:r w:rsidR="003F1965">
              <w:rPr>
                <w:noProof/>
                <w:webHidden/>
              </w:rPr>
              <w:fldChar w:fldCharType="begin"/>
            </w:r>
            <w:r w:rsidR="003F1965">
              <w:rPr>
                <w:noProof/>
                <w:webHidden/>
              </w:rPr>
              <w:instrText xml:space="preserve"> PAGEREF _Toc530702646 \h </w:instrText>
            </w:r>
            <w:r w:rsidR="003F1965">
              <w:rPr>
                <w:noProof/>
                <w:webHidden/>
              </w:rPr>
            </w:r>
            <w:r w:rsidR="003F1965">
              <w:rPr>
                <w:noProof/>
                <w:webHidden/>
              </w:rPr>
              <w:fldChar w:fldCharType="separate"/>
            </w:r>
            <w:r w:rsidR="003F1965">
              <w:rPr>
                <w:noProof/>
                <w:webHidden/>
              </w:rPr>
              <w:t>20</w:t>
            </w:r>
            <w:r w:rsidR="003F1965">
              <w:rPr>
                <w:noProof/>
                <w:webHidden/>
              </w:rPr>
              <w:fldChar w:fldCharType="end"/>
            </w:r>
          </w:hyperlink>
        </w:p>
        <w:p w14:paraId="50B6CDD6" w14:textId="1FF4C009" w:rsidR="003F1965" w:rsidRDefault="000F6ECF">
          <w:pPr>
            <w:pStyle w:val="TDC2"/>
            <w:tabs>
              <w:tab w:val="left" w:pos="880"/>
              <w:tab w:val="right" w:leader="dot" w:pos="8493"/>
            </w:tabs>
            <w:rPr>
              <w:rFonts w:asciiTheme="minorHAnsi" w:eastAsiaTheme="minorEastAsia" w:hAnsiTheme="minorHAnsi"/>
              <w:noProof/>
              <w:lang w:eastAsia="es-PE"/>
            </w:rPr>
          </w:pPr>
          <w:hyperlink w:anchor="_Toc530702647" w:history="1">
            <w:r w:rsidR="003F1965" w:rsidRPr="007E5608">
              <w:rPr>
                <w:rStyle w:val="Hipervnculo"/>
                <w:noProof/>
              </w:rPr>
              <w:t>2.3</w:t>
            </w:r>
            <w:r w:rsidR="003F1965">
              <w:rPr>
                <w:rFonts w:asciiTheme="minorHAnsi" w:eastAsiaTheme="minorEastAsia" w:hAnsiTheme="minorHAnsi"/>
                <w:noProof/>
                <w:lang w:eastAsia="es-PE"/>
              </w:rPr>
              <w:tab/>
            </w:r>
            <w:r w:rsidR="003F1965" w:rsidRPr="007E5608">
              <w:rPr>
                <w:rStyle w:val="Hipervnculo"/>
                <w:noProof/>
              </w:rPr>
              <w:t>Aprendizaje de máquina</w:t>
            </w:r>
            <w:r w:rsidR="003F1965">
              <w:rPr>
                <w:noProof/>
                <w:webHidden/>
              </w:rPr>
              <w:tab/>
            </w:r>
            <w:r w:rsidR="003F1965">
              <w:rPr>
                <w:noProof/>
                <w:webHidden/>
              </w:rPr>
              <w:fldChar w:fldCharType="begin"/>
            </w:r>
            <w:r w:rsidR="003F1965">
              <w:rPr>
                <w:noProof/>
                <w:webHidden/>
              </w:rPr>
              <w:instrText xml:space="preserve"> PAGEREF _Toc530702647 \h </w:instrText>
            </w:r>
            <w:r w:rsidR="003F1965">
              <w:rPr>
                <w:noProof/>
                <w:webHidden/>
              </w:rPr>
            </w:r>
            <w:r w:rsidR="003F1965">
              <w:rPr>
                <w:noProof/>
                <w:webHidden/>
              </w:rPr>
              <w:fldChar w:fldCharType="separate"/>
            </w:r>
            <w:r w:rsidR="003F1965">
              <w:rPr>
                <w:noProof/>
                <w:webHidden/>
              </w:rPr>
              <w:t>21</w:t>
            </w:r>
            <w:r w:rsidR="003F1965">
              <w:rPr>
                <w:noProof/>
                <w:webHidden/>
              </w:rPr>
              <w:fldChar w:fldCharType="end"/>
            </w:r>
          </w:hyperlink>
        </w:p>
        <w:p w14:paraId="100368DB" w14:textId="6D43D737" w:rsidR="003F1965" w:rsidRDefault="000F6ECF">
          <w:pPr>
            <w:pStyle w:val="TDC3"/>
            <w:tabs>
              <w:tab w:val="left" w:pos="1320"/>
              <w:tab w:val="right" w:leader="dot" w:pos="8493"/>
            </w:tabs>
            <w:rPr>
              <w:rFonts w:asciiTheme="minorHAnsi" w:hAnsiTheme="minorHAnsi" w:cstheme="minorBidi"/>
              <w:noProof/>
              <w:lang w:val="es-PE" w:eastAsia="es-PE"/>
            </w:rPr>
          </w:pPr>
          <w:hyperlink w:anchor="_Toc530702648" w:history="1">
            <w:r w:rsidR="003F1965" w:rsidRPr="007E5608">
              <w:rPr>
                <w:rStyle w:val="Hipervnculo"/>
                <w:noProof/>
              </w:rPr>
              <w:t>2.3.1</w:t>
            </w:r>
            <w:r w:rsidR="003F1965">
              <w:rPr>
                <w:rFonts w:asciiTheme="minorHAnsi" w:hAnsiTheme="minorHAnsi" w:cstheme="minorBidi"/>
                <w:noProof/>
                <w:lang w:val="es-PE" w:eastAsia="es-PE"/>
              </w:rPr>
              <w:tab/>
            </w:r>
            <w:r w:rsidR="003F1965" w:rsidRPr="007E5608">
              <w:rPr>
                <w:rStyle w:val="Hipervnculo"/>
                <w:noProof/>
              </w:rPr>
              <w:t>Definición</w:t>
            </w:r>
            <w:r w:rsidR="003F1965">
              <w:rPr>
                <w:noProof/>
                <w:webHidden/>
              </w:rPr>
              <w:tab/>
            </w:r>
            <w:r w:rsidR="003F1965">
              <w:rPr>
                <w:noProof/>
                <w:webHidden/>
              </w:rPr>
              <w:fldChar w:fldCharType="begin"/>
            </w:r>
            <w:r w:rsidR="003F1965">
              <w:rPr>
                <w:noProof/>
                <w:webHidden/>
              </w:rPr>
              <w:instrText xml:space="preserve"> PAGEREF _Toc530702648 \h </w:instrText>
            </w:r>
            <w:r w:rsidR="003F1965">
              <w:rPr>
                <w:noProof/>
                <w:webHidden/>
              </w:rPr>
            </w:r>
            <w:r w:rsidR="003F1965">
              <w:rPr>
                <w:noProof/>
                <w:webHidden/>
              </w:rPr>
              <w:fldChar w:fldCharType="separate"/>
            </w:r>
            <w:r w:rsidR="003F1965">
              <w:rPr>
                <w:noProof/>
                <w:webHidden/>
              </w:rPr>
              <w:t>21</w:t>
            </w:r>
            <w:r w:rsidR="003F1965">
              <w:rPr>
                <w:noProof/>
                <w:webHidden/>
              </w:rPr>
              <w:fldChar w:fldCharType="end"/>
            </w:r>
          </w:hyperlink>
        </w:p>
        <w:p w14:paraId="6DDA5DE4" w14:textId="2D0F5759" w:rsidR="003F1965" w:rsidRDefault="000F6ECF">
          <w:pPr>
            <w:pStyle w:val="TDC3"/>
            <w:tabs>
              <w:tab w:val="left" w:pos="1320"/>
              <w:tab w:val="right" w:leader="dot" w:pos="8493"/>
            </w:tabs>
            <w:rPr>
              <w:rFonts w:asciiTheme="minorHAnsi" w:hAnsiTheme="minorHAnsi" w:cstheme="minorBidi"/>
              <w:noProof/>
              <w:lang w:val="es-PE" w:eastAsia="es-PE"/>
            </w:rPr>
          </w:pPr>
          <w:hyperlink w:anchor="_Toc530702649" w:history="1">
            <w:r w:rsidR="003F1965" w:rsidRPr="007E5608">
              <w:rPr>
                <w:rStyle w:val="Hipervnculo"/>
                <w:noProof/>
              </w:rPr>
              <w:t>2.3.2</w:t>
            </w:r>
            <w:r w:rsidR="003F1965">
              <w:rPr>
                <w:rFonts w:asciiTheme="minorHAnsi" w:hAnsiTheme="minorHAnsi" w:cstheme="minorBidi"/>
                <w:noProof/>
                <w:lang w:val="es-PE" w:eastAsia="es-PE"/>
              </w:rPr>
              <w:tab/>
            </w:r>
            <w:r w:rsidR="003F1965" w:rsidRPr="007E5608">
              <w:rPr>
                <w:rStyle w:val="Hipervnculo"/>
                <w:noProof/>
              </w:rPr>
              <w:t>Categorización</w:t>
            </w:r>
            <w:r w:rsidR="003F1965">
              <w:rPr>
                <w:noProof/>
                <w:webHidden/>
              </w:rPr>
              <w:tab/>
            </w:r>
            <w:r w:rsidR="003F1965">
              <w:rPr>
                <w:noProof/>
                <w:webHidden/>
              </w:rPr>
              <w:fldChar w:fldCharType="begin"/>
            </w:r>
            <w:r w:rsidR="003F1965">
              <w:rPr>
                <w:noProof/>
                <w:webHidden/>
              </w:rPr>
              <w:instrText xml:space="preserve"> PAGEREF _Toc530702649 \h </w:instrText>
            </w:r>
            <w:r w:rsidR="003F1965">
              <w:rPr>
                <w:noProof/>
                <w:webHidden/>
              </w:rPr>
            </w:r>
            <w:r w:rsidR="003F1965">
              <w:rPr>
                <w:noProof/>
                <w:webHidden/>
              </w:rPr>
              <w:fldChar w:fldCharType="separate"/>
            </w:r>
            <w:r w:rsidR="003F1965">
              <w:rPr>
                <w:noProof/>
                <w:webHidden/>
              </w:rPr>
              <w:t>21</w:t>
            </w:r>
            <w:r w:rsidR="003F1965">
              <w:rPr>
                <w:noProof/>
                <w:webHidden/>
              </w:rPr>
              <w:fldChar w:fldCharType="end"/>
            </w:r>
          </w:hyperlink>
        </w:p>
        <w:p w14:paraId="6D50E6D7" w14:textId="095FB126" w:rsidR="003F1965" w:rsidRDefault="000F6ECF">
          <w:pPr>
            <w:pStyle w:val="TDC3"/>
            <w:tabs>
              <w:tab w:val="left" w:pos="1320"/>
              <w:tab w:val="right" w:leader="dot" w:pos="8493"/>
            </w:tabs>
            <w:rPr>
              <w:rFonts w:asciiTheme="minorHAnsi" w:hAnsiTheme="minorHAnsi" w:cstheme="minorBidi"/>
              <w:noProof/>
              <w:lang w:val="es-PE" w:eastAsia="es-PE"/>
            </w:rPr>
          </w:pPr>
          <w:hyperlink w:anchor="_Toc530702650" w:history="1">
            <w:r w:rsidR="003F1965" w:rsidRPr="007E5608">
              <w:rPr>
                <w:rStyle w:val="Hipervnculo"/>
                <w:noProof/>
              </w:rPr>
              <w:t>2.3.3</w:t>
            </w:r>
            <w:r w:rsidR="003F1965">
              <w:rPr>
                <w:rFonts w:asciiTheme="minorHAnsi" w:hAnsiTheme="minorHAnsi" w:cstheme="minorBidi"/>
                <w:noProof/>
                <w:lang w:val="es-PE" w:eastAsia="es-PE"/>
              </w:rPr>
              <w:tab/>
            </w:r>
            <w:r w:rsidR="003F1965" w:rsidRPr="007E5608">
              <w:rPr>
                <w:rStyle w:val="Hipervnculo"/>
                <w:noProof/>
              </w:rPr>
              <w:t>Clasificadores con aprendizaje de máquina</w:t>
            </w:r>
            <w:r w:rsidR="003F1965">
              <w:rPr>
                <w:noProof/>
                <w:webHidden/>
              </w:rPr>
              <w:tab/>
            </w:r>
            <w:r w:rsidR="003F1965">
              <w:rPr>
                <w:noProof/>
                <w:webHidden/>
              </w:rPr>
              <w:fldChar w:fldCharType="begin"/>
            </w:r>
            <w:r w:rsidR="003F1965">
              <w:rPr>
                <w:noProof/>
                <w:webHidden/>
              </w:rPr>
              <w:instrText xml:space="preserve"> PAGEREF _Toc530702650 \h </w:instrText>
            </w:r>
            <w:r w:rsidR="003F1965">
              <w:rPr>
                <w:noProof/>
                <w:webHidden/>
              </w:rPr>
            </w:r>
            <w:r w:rsidR="003F1965">
              <w:rPr>
                <w:noProof/>
                <w:webHidden/>
              </w:rPr>
              <w:fldChar w:fldCharType="separate"/>
            </w:r>
            <w:r w:rsidR="003F1965">
              <w:rPr>
                <w:noProof/>
                <w:webHidden/>
              </w:rPr>
              <w:t>21</w:t>
            </w:r>
            <w:r w:rsidR="003F1965">
              <w:rPr>
                <w:noProof/>
                <w:webHidden/>
              </w:rPr>
              <w:fldChar w:fldCharType="end"/>
            </w:r>
          </w:hyperlink>
        </w:p>
        <w:p w14:paraId="53B4BF6A" w14:textId="6E7D664A" w:rsidR="003F1965" w:rsidRDefault="000F6ECF">
          <w:pPr>
            <w:pStyle w:val="TDC1"/>
            <w:tabs>
              <w:tab w:val="left" w:pos="1320"/>
            </w:tabs>
            <w:rPr>
              <w:rFonts w:asciiTheme="minorHAnsi" w:eastAsiaTheme="minorEastAsia" w:hAnsiTheme="minorHAnsi"/>
              <w:noProof/>
              <w:lang w:eastAsia="es-PE"/>
            </w:rPr>
          </w:pPr>
          <w:hyperlink w:anchor="_Toc530702651" w:history="1">
            <w:r w:rsidR="003F1965" w:rsidRPr="007E5608">
              <w:rPr>
                <w:rStyle w:val="Hipervnculo"/>
                <w:noProof/>
              </w:rPr>
              <w:t>Capítulo 3.</w:t>
            </w:r>
            <w:r w:rsidR="003F1965">
              <w:rPr>
                <w:rFonts w:asciiTheme="minorHAnsi" w:eastAsiaTheme="minorEastAsia" w:hAnsiTheme="minorHAnsi"/>
                <w:noProof/>
                <w:lang w:eastAsia="es-PE"/>
              </w:rPr>
              <w:tab/>
            </w:r>
            <w:r w:rsidR="003F1965" w:rsidRPr="007E5608">
              <w:rPr>
                <w:rStyle w:val="Hipervnculo"/>
                <w:noProof/>
              </w:rPr>
              <w:t>Estado del Arte</w:t>
            </w:r>
            <w:r w:rsidR="003F1965">
              <w:rPr>
                <w:noProof/>
                <w:webHidden/>
              </w:rPr>
              <w:tab/>
            </w:r>
            <w:r w:rsidR="003F1965">
              <w:rPr>
                <w:noProof/>
                <w:webHidden/>
              </w:rPr>
              <w:fldChar w:fldCharType="begin"/>
            </w:r>
            <w:r w:rsidR="003F1965">
              <w:rPr>
                <w:noProof/>
                <w:webHidden/>
              </w:rPr>
              <w:instrText xml:space="preserve"> PAGEREF _Toc530702651 \h </w:instrText>
            </w:r>
            <w:r w:rsidR="003F1965">
              <w:rPr>
                <w:noProof/>
                <w:webHidden/>
              </w:rPr>
            </w:r>
            <w:r w:rsidR="003F1965">
              <w:rPr>
                <w:noProof/>
                <w:webHidden/>
              </w:rPr>
              <w:fldChar w:fldCharType="separate"/>
            </w:r>
            <w:r w:rsidR="003F1965">
              <w:rPr>
                <w:noProof/>
                <w:webHidden/>
              </w:rPr>
              <w:t>23</w:t>
            </w:r>
            <w:r w:rsidR="003F1965">
              <w:rPr>
                <w:noProof/>
                <w:webHidden/>
              </w:rPr>
              <w:fldChar w:fldCharType="end"/>
            </w:r>
          </w:hyperlink>
        </w:p>
        <w:p w14:paraId="58202258" w14:textId="5BCC4637" w:rsidR="003F1965" w:rsidRDefault="000F6ECF">
          <w:pPr>
            <w:pStyle w:val="TDC2"/>
            <w:tabs>
              <w:tab w:val="left" w:pos="880"/>
              <w:tab w:val="right" w:leader="dot" w:pos="8493"/>
            </w:tabs>
            <w:rPr>
              <w:rFonts w:asciiTheme="minorHAnsi" w:eastAsiaTheme="minorEastAsia" w:hAnsiTheme="minorHAnsi"/>
              <w:noProof/>
              <w:lang w:eastAsia="es-PE"/>
            </w:rPr>
          </w:pPr>
          <w:hyperlink w:anchor="_Toc530702652" w:history="1">
            <w:r w:rsidR="003F1965" w:rsidRPr="007E5608">
              <w:rPr>
                <w:rStyle w:val="Hipervnculo"/>
                <w:noProof/>
              </w:rPr>
              <w:t>3.1</w:t>
            </w:r>
            <w:r w:rsidR="003F1965">
              <w:rPr>
                <w:rFonts w:asciiTheme="minorHAnsi" w:eastAsiaTheme="minorEastAsia" w:hAnsiTheme="minorHAnsi"/>
                <w:noProof/>
                <w:lang w:eastAsia="es-PE"/>
              </w:rPr>
              <w:tab/>
            </w:r>
            <w:r w:rsidR="003F1965" w:rsidRPr="007E5608">
              <w:rPr>
                <w:rStyle w:val="Hipervnculo"/>
                <w:noProof/>
              </w:rPr>
              <w:t>Preguntas de investigación</w:t>
            </w:r>
            <w:r w:rsidR="003F1965">
              <w:rPr>
                <w:noProof/>
                <w:webHidden/>
              </w:rPr>
              <w:tab/>
            </w:r>
            <w:r w:rsidR="003F1965">
              <w:rPr>
                <w:noProof/>
                <w:webHidden/>
              </w:rPr>
              <w:fldChar w:fldCharType="begin"/>
            </w:r>
            <w:r w:rsidR="003F1965">
              <w:rPr>
                <w:noProof/>
                <w:webHidden/>
              </w:rPr>
              <w:instrText xml:space="preserve"> PAGEREF _Toc530702652 \h </w:instrText>
            </w:r>
            <w:r w:rsidR="003F1965">
              <w:rPr>
                <w:noProof/>
                <w:webHidden/>
              </w:rPr>
            </w:r>
            <w:r w:rsidR="003F1965">
              <w:rPr>
                <w:noProof/>
                <w:webHidden/>
              </w:rPr>
              <w:fldChar w:fldCharType="separate"/>
            </w:r>
            <w:r w:rsidR="003F1965">
              <w:rPr>
                <w:noProof/>
                <w:webHidden/>
              </w:rPr>
              <w:t>23</w:t>
            </w:r>
            <w:r w:rsidR="003F1965">
              <w:rPr>
                <w:noProof/>
                <w:webHidden/>
              </w:rPr>
              <w:fldChar w:fldCharType="end"/>
            </w:r>
          </w:hyperlink>
        </w:p>
        <w:p w14:paraId="63D265D4" w14:textId="3892CC55" w:rsidR="003F1965" w:rsidRDefault="000F6ECF">
          <w:pPr>
            <w:pStyle w:val="TDC2"/>
            <w:tabs>
              <w:tab w:val="left" w:pos="880"/>
              <w:tab w:val="right" w:leader="dot" w:pos="8493"/>
            </w:tabs>
            <w:rPr>
              <w:rFonts w:asciiTheme="minorHAnsi" w:eastAsiaTheme="minorEastAsia" w:hAnsiTheme="minorHAnsi"/>
              <w:noProof/>
              <w:lang w:eastAsia="es-PE"/>
            </w:rPr>
          </w:pPr>
          <w:hyperlink w:anchor="_Toc530702653" w:history="1">
            <w:r w:rsidR="003F1965" w:rsidRPr="007E5608">
              <w:rPr>
                <w:rStyle w:val="Hipervnculo"/>
                <w:noProof/>
              </w:rPr>
              <w:t>3.2</w:t>
            </w:r>
            <w:r w:rsidR="003F1965">
              <w:rPr>
                <w:rFonts w:asciiTheme="minorHAnsi" w:eastAsiaTheme="minorEastAsia" w:hAnsiTheme="minorHAnsi"/>
                <w:noProof/>
                <w:lang w:eastAsia="es-PE"/>
              </w:rPr>
              <w:tab/>
            </w:r>
            <w:r w:rsidR="003F1965" w:rsidRPr="007E5608">
              <w:rPr>
                <w:rStyle w:val="Hipervnculo"/>
                <w:noProof/>
              </w:rPr>
              <w:t>Estrategia de búsqueda</w:t>
            </w:r>
            <w:r w:rsidR="003F1965">
              <w:rPr>
                <w:noProof/>
                <w:webHidden/>
              </w:rPr>
              <w:tab/>
            </w:r>
            <w:r w:rsidR="003F1965">
              <w:rPr>
                <w:noProof/>
                <w:webHidden/>
              </w:rPr>
              <w:fldChar w:fldCharType="begin"/>
            </w:r>
            <w:r w:rsidR="003F1965">
              <w:rPr>
                <w:noProof/>
                <w:webHidden/>
              </w:rPr>
              <w:instrText xml:space="preserve"> PAGEREF _Toc530702653 \h </w:instrText>
            </w:r>
            <w:r w:rsidR="003F1965">
              <w:rPr>
                <w:noProof/>
                <w:webHidden/>
              </w:rPr>
            </w:r>
            <w:r w:rsidR="003F1965">
              <w:rPr>
                <w:noProof/>
                <w:webHidden/>
              </w:rPr>
              <w:fldChar w:fldCharType="separate"/>
            </w:r>
            <w:r w:rsidR="003F1965">
              <w:rPr>
                <w:noProof/>
                <w:webHidden/>
              </w:rPr>
              <w:t>24</w:t>
            </w:r>
            <w:r w:rsidR="003F1965">
              <w:rPr>
                <w:noProof/>
                <w:webHidden/>
              </w:rPr>
              <w:fldChar w:fldCharType="end"/>
            </w:r>
          </w:hyperlink>
        </w:p>
        <w:p w14:paraId="19996A62" w14:textId="673C4ED3" w:rsidR="003F1965" w:rsidRDefault="000F6ECF">
          <w:pPr>
            <w:pStyle w:val="TDC3"/>
            <w:tabs>
              <w:tab w:val="left" w:pos="1320"/>
              <w:tab w:val="right" w:leader="dot" w:pos="8493"/>
            </w:tabs>
            <w:rPr>
              <w:rFonts w:asciiTheme="minorHAnsi" w:hAnsiTheme="minorHAnsi" w:cstheme="minorBidi"/>
              <w:noProof/>
              <w:lang w:val="es-PE" w:eastAsia="es-PE"/>
            </w:rPr>
          </w:pPr>
          <w:hyperlink w:anchor="_Toc530702654" w:history="1">
            <w:r w:rsidR="003F1965" w:rsidRPr="007E5608">
              <w:rPr>
                <w:rStyle w:val="Hipervnculo"/>
                <w:noProof/>
              </w:rPr>
              <w:t>3.2.1</w:t>
            </w:r>
            <w:r w:rsidR="003F1965">
              <w:rPr>
                <w:rFonts w:asciiTheme="minorHAnsi" w:hAnsiTheme="minorHAnsi" w:cstheme="minorBidi"/>
                <w:noProof/>
                <w:lang w:val="es-PE" w:eastAsia="es-PE"/>
              </w:rPr>
              <w:tab/>
            </w:r>
            <w:r w:rsidR="003F1965" w:rsidRPr="007E5608">
              <w:rPr>
                <w:rStyle w:val="Hipervnculo"/>
                <w:noProof/>
              </w:rPr>
              <w:t>Términos de búsqueda</w:t>
            </w:r>
            <w:r w:rsidR="003F1965">
              <w:rPr>
                <w:noProof/>
                <w:webHidden/>
              </w:rPr>
              <w:tab/>
            </w:r>
            <w:r w:rsidR="003F1965">
              <w:rPr>
                <w:noProof/>
                <w:webHidden/>
              </w:rPr>
              <w:fldChar w:fldCharType="begin"/>
            </w:r>
            <w:r w:rsidR="003F1965">
              <w:rPr>
                <w:noProof/>
                <w:webHidden/>
              </w:rPr>
              <w:instrText xml:space="preserve"> PAGEREF _Toc530702654 \h </w:instrText>
            </w:r>
            <w:r w:rsidR="003F1965">
              <w:rPr>
                <w:noProof/>
                <w:webHidden/>
              </w:rPr>
            </w:r>
            <w:r w:rsidR="003F1965">
              <w:rPr>
                <w:noProof/>
                <w:webHidden/>
              </w:rPr>
              <w:fldChar w:fldCharType="separate"/>
            </w:r>
            <w:r w:rsidR="003F1965">
              <w:rPr>
                <w:noProof/>
                <w:webHidden/>
              </w:rPr>
              <w:t>24</w:t>
            </w:r>
            <w:r w:rsidR="003F1965">
              <w:rPr>
                <w:noProof/>
                <w:webHidden/>
              </w:rPr>
              <w:fldChar w:fldCharType="end"/>
            </w:r>
          </w:hyperlink>
        </w:p>
        <w:p w14:paraId="2D92E873" w14:textId="2EFD829C" w:rsidR="003F1965" w:rsidRDefault="000F6ECF">
          <w:pPr>
            <w:pStyle w:val="TDC3"/>
            <w:tabs>
              <w:tab w:val="left" w:pos="1320"/>
              <w:tab w:val="right" w:leader="dot" w:pos="8493"/>
            </w:tabs>
            <w:rPr>
              <w:rFonts w:asciiTheme="minorHAnsi" w:hAnsiTheme="minorHAnsi" w:cstheme="minorBidi"/>
              <w:noProof/>
              <w:lang w:val="es-PE" w:eastAsia="es-PE"/>
            </w:rPr>
          </w:pPr>
          <w:hyperlink w:anchor="_Toc530702655" w:history="1">
            <w:r w:rsidR="003F1965" w:rsidRPr="007E5608">
              <w:rPr>
                <w:rStyle w:val="Hipervnculo"/>
                <w:noProof/>
              </w:rPr>
              <w:t>3.2.2</w:t>
            </w:r>
            <w:r w:rsidR="003F1965">
              <w:rPr>
                <w:rFonts w:asciiTheme="minorHAnsi" w:hAnsiTheme="minorHAnsi" w:cstheme="minorBidi"/>
                <w:noProof/>
                <w:lang w:val="es-PE" w:eastAsia="es-PE"/>
              </w:rPr>
              <w:tab/>
            </w:r>
            <w:r w:rsidR="003F1965" w:rsidRPr="007E5608">
              <w:rPr>
                <w:rStyle w:val="Hipervnculo"/>
                <w:noProof/>
              </w:rPr>
              <w:t>Proceso de búsqueda</w:t>
            </w:r>
            <w:r w:rsidR="003F1965">
              <w:rPr>
                <w:noProof/>
                <w:webHidden/>
              </w:rPr>
              <w:tab/>
            </w:r>
            <w:r w:rsidR="003F1965">
              <w:rPr>
                <w:noProof/>
                <w:webHidden/>
              </w:rPr>
              <w:fldChar w:fldCharType="begin"/>
            </w:r>
            <w:r w:rsidR="003F1965">
              <w:rPr>
                <w:noProof/>
                <w:webHidden/>
              </w:rPr>
              <w:instrText xml:space="preserve"> PAGEREF _Toc530702655 \h </w:instrText>
            </w:r>
            <w:r w:rsidR="003F1965">
              <w:rPr>
                <w:noProof/>
                <w:webHidden/>
              </w:rPr>
            </w:r>
            <w:r w:rsidR="003F1965">
              <w:rPr>
                <w:noProof/>
                <w:webHidden/>
              </w:rPr>
              <w:fldChar w:fldCharType="separate"/>
            </w:r>
            <w:r w:rsidR="003F1965">
              <w:rPr>
                <w:noProof/>
                <w:webHidden/>
              </w:rPr>
              <w:t>24</w:t>
            </w:r>
            <w:r w:rsidR="003F1965">
              <w:rPr>
                <w:noProof/>
                <w:webHidden/>
              </w:rPr>
              <w:fldChar w:fldCharType="end"/>
            </w:r>
          </w:hyperlink>
        </w:p>
        <w:p w14:paraId="77EC5C1D" w14:textId="74FE212A" w:rsidR="003F1965" w:rsidRDefault="000F6ECF">
          <w:pPr>
            <w:pStyle w:val="TDC2"/>
            <w:tabs>
              <w:tab w:val="left" w:pos="880"/>
              <w:tab w:val="right" w:leader="dot" w:pos="8493"/>
            </w:tabs>
            <w:rPr>
              <w:rFonts w:asciiTheme="minorHAnsi" w:eastAsiaTheme="minorEastAsia" w:hAnsiTheme="minorHAnsi"/>
              <w:noProof/>
              <w:lang w:eastAsia="es-PE"/>
            </w:rPr>
          </w:pPr>
          <w:hyperlink w:anchor="_Toc530702656" w:history="1">
            <w:r w:rsidR="003F1965" w:rsidRPr="007E5608">
              <w:rPr>
                <w:rStyle w:val="Hipervnculo"/>
                <w:noProof/>
              </w:rPr>
              <w:t>3.3</w:t>
            </w:r>
            <w:r w:rsidR="003F1965">
              <w:rPr>
                <w:rFonts w:asciiTheme="minorHAnsi" w:eastAsiaTheme="minorEastAsia" w:hAnsiTheme="minorHAnsi"/>
                <w:noProof/>
                <w:lang w:eastAsia="es-PE"/>
              </w:rPr>
              <w:tab/>
            </w:r>
            <w:r w:rsidR="003F1965" w:rsidRPr="007E5608">
              <w:rPr>
                <w:rStyle w:val="Hipervnculo"/>
                <w:noProof/>
              </w:rPr>
              <w:t>Criterios de inclusión y exclusión</w:t>
            </w:r>
            <w:r w:rsidR="003F1965">
              <w:rPr>
                <w:noProof/>
                <w:webHidden/>
              </w:rPr>
              <w:tab/>
            </w:r>
            <w:r w:rsidR="003F1965">
              <w:rPr>
                <w:noProof/>
                <w:webHidden/>
              </w:rPr>
              <w:fldChar w:fldCharType="begin"/>
            </w:r>
            <w:r w:rsidR="003F1965">
              <w:rPr>
                <w:noProof/>
                <w:webHidden/>
              </w:rPr>
              <w:instrText xml:space="preserve"> PAGEREF _Toc530702656 \h </w:instrText>
            </w:r>
            <w:r w:rsidR="003F1965">
              <w:rPr>
                <w:noProof/>
                <w:webHidden/>
              </w:rPr>
            </w:r>
            <w:r w:rsidR="003F1965">
              <w:rPr>
                <w:noProof/>
                <w:webHidden/>
              </w:rPr>
              <w:fldChar w:fldCharType="separate"/>
            </w:r>
            <w:r w:rsidR="003F1965">
              <w:rPr>
                <w:noProof/>
                <w:webHidden/>
              </w:rPr>
              <w:t>24</w:t>
            </w:r>
            <w:r w:rsidR="003F1965">
              <w:rPr>
                <w:noProof/>
                <w:webHidden/>
              </w:rPr>
              <w:fldChar w:fldCharType="end"/>
            </w:r>
          </w:hyperlink>
        </w:p>
        <w:p w14:paraId="4196CAA8" w14:textId="284214F0" w:rsidR="003F1965" w:rsidRDefault="000F6ECF">
          <w:pPr>
            <w:pStyle w:val="TDC2"/>
            <w:tabs>
              <w:tab w:val="left" w:pos="880"/>
              <w:tab w:val="right" w:leader="dot" w:pos="8493"/>
            </w:tabs>
            <w:rPr>
              <w:rFonts w:asciiTheme="minorHAnsi" w:eastAsiaTheme="minorEastAsia" w:hAnsiTheme="minorHAnsi"/>
              <w:noProof/>
              <w:lang w:eastAsia="es-PE"/>
            </w:rPr>
          </w:pPr>
          <w:hyperlink w:anchor="_Toc530702657" w:history="1">
            <w:r w:rsidR="003F1965" w:rsidRPr="007E5608">
              <w:rPr>
                <w:rStyle w:val="Hipervnculo"/>
                <w:noProof/>
              </w:rPr>
              <w:t>3.4</w:t>
            </w:r>
            <w:r w:rsidR="003F1965">
              <w:rPr>
                <w:rFonts w:asciiTheme="minorHAnsi" w:eastAsiaTheme="minorEastAsia" w:hAnsiTheme="minorHAnsi"/>
                <w:noProof/>
                <w:lang w:eastAsia="es-PE"/>
              </w:rPr>
              <w:tab/>
            </w:r>
            <w:r w:rsidR="003F1965" w:rsidRPr="007E5608">
              <w:rPr>
                <w:rStyle w:val="Hipervnculo"/>
                <w:noProof/>
              </w:rPr>
              <w:t>Extracción de la información</w:t>
            </w:r>
            <w:r w:rsidR="003F1965">
              <w:rPr>
                <w:noProof/>
                <w:webHidden/>
              </w:rPr>
              <w:tab/>
            </w:r>
            <w:r w:rsidR="003F1965">
              <w:rPr>
                <w:noProof/>
                <w:webHidden/>
              </w:rPr>
              <w:fldChar w:fldCharType="begin"/>
            </w:r>
            <w:r w:rsidR="003F1965">
              <w:rPr>
                <w:noProof/>
                <w:webHidden/>
              </w:rPr>
              <w:instrText xml:space="preserve"> PAGEREF _Toc530702657 \h </w:instrText>
            </w:r>
            <w:r w:rsidR="003F1965">
              <w:rPr>
                <w:noProof/>
                <w:webHidden/>
              </w:rPr>
            </w:r>
            <w:r w:rsidR="003F1965">
              <w:rPr>
                <w:noProof/>
                <w:webHidden/>
              </w:rPr>
              <w:fldChar w:fldCharType="separate"/>
            </w:r>
            <w:r w:rsidR="003F1965">
              <w:rPr>
                <w:noProof/>
                <w:webHidden/>
              </w:rPr>
              <w:t>25</w:t>
            </w:r>
            <w:r w:rsidR="003F1965">
              <w:rPr>
                <w:noProof/>
                <w:webHidden/>
              </w:rPr>
              <w:fldChar w:fldCharType="end"/>
            </w:r>
          </w:hyperlink>
        </w:p>
        <w:p w14:paraId="50E96E44" w14:textId="51A730FF" w:rsidR="003F1965" w:rsidRDefault="000F6ECF">
          <w:pPr>
            <w:pStyle w:val="TDC2"/>
            <w:tabs>
              <w:tab w:val="left" w:pos="880"/>
              <w:tab w:val="right" w:leader="dot" w:pos="8493"/>
            </w:tabs>
            <w:rPr>
              <w:rFonts w:asciiTheme="minorHAnsi" w:eastAsiaTheme="minorEastAsia" w:hAnsiTheme="minorHAnsi"/>
              <w:noProof/>
              <w:lang w:eastAsia="es-PE"/>
            </w:rPr>
          </w:pPr>
          <w:hyperlink w:anchor="_Toc530702658" w:history="1">
            <w:r w:rsidR="003F1965" w:rsidRPr="007E5608">
              <w:rPr>
                <w:rStyle w:val="Hipervnculo"/>
                <w:noProof/>
              </w:rPr>
              <w:t>3.5</w:t>
            </w:r>
            <w:r w:rsidR="003F1965">
              <w:rPr>
                <w:rFonts w:asciiTheme="minorHAnsi" w:eastAsiaTheme="minorEastAsia" w:hAnsiTheme="minorHAnsi"/>
                <w:noProof/>
                <w:lang w:eastAsia="es-PE"/>
              </w:rPr>
              <w:tab/>
            </w:r>
            <w:r w:rsidR="003F1965" w:rsidRPr="007E5608">
              <w:rPr>
                <w:rStyle w:val="Hipervnculo"/>
                <w:noProof/>
              </w:rPr>
              <w:t>Otras Tesis encontradas</w:t>
            </w:r>
            <w:r w:rsidR="003F1965">
              <w:rPr>
                <w:noProof/>
                <w:webHidden/>
              </w:rPr>
              <w:tab/>
            </w:r>
            <w:r w:rsidR="003F1965">
              <w:rPr>
                <w:noProof/>
                <w:webHidden/>
              </w:rPr>
              <w:fldChar w:fldCharType="begin"/>
            </w:r>
            <w:r w:rsidR="003F1965">
              <w:rPr>
                <w:noProof/>
                <w:webHidden/>
              </w:rPr>
              <w:instrText xml:space="preserve"> PAGEREF _Toc530702658 \h </w:instrText>
            </w:r>
            <w:r w:rsidR="003F1965">
              <w:rPr>
                <w:noProof/>
                <w:webHidden/>
              </w:rPr>
            </w:r>
            <w:r w:rsidR="003F1965">
              <w:rPr>
                <w:noProof/>
                <w:webHidden/>
              </w:rPr>
              <w:fldChar w:fldCharType="separate"/>
            </w:r>
            <w:r w:rsidR="003F1965">
              <w:rPr>
                <w:noProof/>
                <w:webHidden/>
              </w:rPr>
              <w:t>27</w:t>
            </w:r>
            <w:r w:rsidR="003F1965">
              <w:rPr>
                <w:noProof/>
                <w:webHidden/>
              </w:rPr>
              <w:fldChar w:fldCharType="end"/>
            </w:r>
          </w:hyperlink>
        </w:p>
        <w:p w14:paraId="2637FB60" w14:textId="6208E395" w:rsidR="003F1965" w:rsidRDefault="000F6ECF">
          <w:pPr>
            <w:pStyle w:val="TDC2"/>
            <w:tabs>
              <w:tab w:val="left" w:pos="880"/>
              <w:tab w:val="right" w:leader="dot" w:pos="8493"/>
            </w:tabs>
            <w:rPr>
              <w:rFonts w:asciiTheme="minorHAnsi" w:eastAsiaTheme="minorEastAsia" w:hAnsiTheme="minorHAnsi"/>
              <w:noProof/>
              <w:lang w:eastAsia="es-PE"/>
            </w:rPr>
          </w:pPr>
          <w:hyperlink w:anchor="_Toc530702659" w:history="1">
            <w:r w:rsidR="003F1965" w:rsidRPr="007E5608">
              <w:rPr>
                <w:rStyle w:val="Hipervnculo"/>
                <w:noProof/>
              </w:rPr>
              <w:t>3.6</w:t>
            </w:r>
            <w:r w:rsidR="003F1965">
              <w:rPr>
                <w:rFonts w:asciiTheme="minorHAnsi" w:eastAsiaTheme="minorEastAsia" w:hAnsiTheme="minorHAnsi"/>
                <w:noProof/>
                <w:lang w:eastAsia="es-PE"/>
              </w:rPr>
              <w:tab/>
            </w:r>
            <w:r w:rsidR="003F1965" w:rsidRPr="007E5608">
              <w:rPr>
                <w:rStyle w:val="Hipervnculo"/>
                <w:noProof/>
              </w:rPr>
              <w:t>Resultados</w:t>
            </w:r>
            <w:r w:rsidR="003F1965">
              <w:rPr>
                <w:noProof/>
                <w:webHidden/>
              </w:rPr>
              <w:tab/>
            </w:r>
            <w:r w:rsidR="003F1965">
              <w:rPr>
                <w:noProof/>
                <w:webHidden/>
              </w:rPr>
              <w:fldChar w:fldCharType="begin"/>
            </w:r>
            <w:r w:rsidR="003F1965">
              <w:rPr>
                <w:noProof/>
                <w:webHidden/>
              </w:rPr>
              <w:instrText xml:space="preserve"> PAGEREF _Toc530702659 \h </w:instrText>
            </w:r>
            <w:r w:rsidR="003F1965">
              <w:rPr>
                <w:noProof/>
                <w:webHidden/>
              </w:rPr>
            </w:r>
            <w:r w:rsidR="003F1965">
              <w:rPr>
                <w:noProof/>
                <w:webHidden/>
              </w:rPr>
              <w:fldChar w:fldCharType="separate"/>
            </w:r>
            <w:r w:rsidR="003F1965">
              <w:rPr>
                <w:noProof/>
                <w:webHidden/>
              </w:rPr>
              <w:t>27</w:t>
            </w:r>
            <w:r w:rsidR="003F1965">
              <w:rPr>
                <w:noProof/>
                <w:webHidden/>
              </w:rPr>
              <w:fldChar w:fldCharType="end"/>
            </w:r>
          </w:hyperlink>
        </w:p>
        <w:p w14:paraId="4CB34F17" w14:textId="6F2D9E43" w:rsidR="003F1965" w:rsidRDefault="000F6ECF">
          <w:pPr>
            <w:pStyle w:val="TDC3"/>
            <w:tabs>
              <w:tab w:val="left" w:pos="1320"/>
              <w:tab w:val="right" w:leader="dot" w:pos="8493"/>
            </w:tabs>
            <w:rPr>
              <w:rFonts w:asciiTheme="minorHAnsi" w:hAnsiTheme="minorHAnsi" w:cstheme="minorBidi"/>
              <w:noProof/>
              <w:lang w:val="es-PE" w:eastAsia="es-PE"/>
            </w:rPr>
          </w:pPr>
          <w:hyperlink w:anchor="_Toc530702660" w:history="1">
            <w:r w:rsidR="003F1965" w:rsidRPr="007E5608">
              <w:rPr>
                <w:rStyle w:val="Hipervnculo"/>
                <w:noProof/>
              </w:rPr>
              <w:t>3.6.1</w:t>
            </w:r>
            <w:r w:rsidR="003F1965">
              <w:rPr>
                <w:rFonts w:asciiTheme="minorHAnsi" w:hAnsiTheme="minorHAnsi" w:cstheme="minorBidi"/>
                <w:noProof/>
                <w:lang w:val="es-PE" w:eastAsia="es-PE"/>
              </w:rPr>
              <w:tab/>
            </w:r>
            <w:r w:rsidR="003F1965" w:rsidRPr="007E5608">
              <w:rPr>
                <w:rStyle w:val="Hipervnculo"/>
                <w:noProof/>
              </w:rPr>
              <w:t>Métodos más usados</w:t>
            </w:r>
            <w:r w:rsidR="003F1965">
              <w:rPr>
                <w:noProof/>
                <w:webHidden/>
              </w:rPr>
              <w:tab/>
            </w:r>
            <w:r w:rsidR="003F1965">
              <w:rPr>
                <w:noProof/>
                <w:webHidden/>
              </w:rPr>
              <w:fldChar w:fldCharType="begin"/>
            </w:r>
            <w:r w:rsidR="003F1965">
              <w:rPr>
                <w:noProof/>
                <w:webHidden/>
              </w:rPr>
              <w:instrText xml:space="preserve"> PAGEREF _Toc530702660 \h </w:instrText>
            </w:r>
            <w:r w:rsidR="003F1965">
              <w:rPr>
                <w:noProof/>
                <w:webHidden/>
              </w:rPr>
            </w:r>
            <w:r w:rsidR="003F1965">
              <w:rPr>
                <w:noProof/>
                <w:webHidden/>
              </w:rPr>
              <w:fldChar w:fldCharType="separate"/>
            </w:r>
            <w:r w:rsidR="003F1965">
              <w:rPr>
                <w:noProof/>
                <w:webHidden/>
              </w:rPr>
              <w:t>27</w:t>
            </w:r>
            <w:r w:rsidR="003F1965">
              <w:rPr>
                <w:noProof/>
                <w:webHidden/>
              </w:rPr>
              <w:fldChar w:fldCharType="end"/>
            </w:r>
          </w:hyperlink>
        </w:p>
        <w:p w14:paraId="15EE0E8F" w14:textId="53DC2BE6" w:rsidR="003F1965" w:rsidRDefault="000F6ECF">
          <w:pPr>
            <w:pStyle w:val="TDC3"/>
            <w:tabs>
              <w:tab w:val="left" w:pos="1320"/>
              <w:tab w:val="right" w:leader="dot" w:pos="8493"/>
            </w:tabs>
            <w:rPr>
              <w:rFonts w:asciiTheme="minorHAnsi" w:hAnsiTheme="minorHAnsi" w:cstheme="minorBidi"/>
              <w:noProof/>
              <w:lang w:val="es-PE" w:eastAsia="es-PE"/>
            </w:rPr>
          </w:pPr>
          <w:hyperlink w:anchor="_Toc530702661" w:history="1">
            <w:r w:rsidR="003F1965" w:rsidRPr="007E5608">
              <w:rPr>
                <w:rStyle w:val="Hipervnculo"/>
                <w:noProof/>
              </w:rPr>
              <w:t>3.6.2</w:t>
            </w:r>
            <w:r w:rsidR="003F1965">
              <w:rPr>
                <w:rFonts w:asciiTheme="minorHAnsi" w:hAnsiTheme="minorHAnsi" w:cstheme="minorBidi"/>
                <w:noProof/>
                <w:lang w:val="es-PE" w:eastAsia="es-PE"/>
              </w:rPr>
              <w:tab/>
            </w:r>
            <w:r w:rsidR="003F1965" w:rsidRPr="007E5608">
              <w:rPr>
                <w:rStyle w:val="Hipervnculo"/>
                <w:noProof/>
              </w:rPr>
              <w:t>Principales limitaciones</w:t>
            </w:r>
            <w:r w:rsidR="003F1965">
              <w:rPr>
                <w:noProof/>
                <w:webHidden/>
              </w:rPr>
              <w:tab/>
            </w:r>
            <w:r w:rsidR="003F1965">
              <w:rPr>
                <w:noProof/>
                <w:webHidden/>
              </w:rPr>
              <w:fldChar w:fldCharType="begin"/>
            </w:r>
            <w:r w:rsidR="003F1965">
              <w:rPr>
                <w:noProof/>
                <w:webHidden/>
              </w:rPr>
              <w:instrText xml:space="preserve"> PAGEREF _Toc530702661 \h </w:instrText>
            </w:r>
            <w:r w:rsidR="003F1965">
              <w:rPr>
                <w:noProof/>
                <w:webHidden/>
              </w:rPr>
            </w:r>
            <w:r w:rsidR="003F1965">
              <w:rPr>
                <w:noProof/>
                <w:webHidden/>
              </w:rPr>
              <w:fldChar w:fldCharType="separate"/>
            </w:r>
            <w:r w:rsidR="003F1965">
              <w:rPr>
                <w:noProof/>
                <w:webHidden/>
              </w:rPr>
              <w:t>28</w:t>
            </w:r>
            <w:r w:rsidR="003F1965">
              <w:rPr>
                <w:noProof/>
                <w:webHidden/>
              </w:rPr>
              <w:fldChar w:fldCharType="end"/>
            </w:r>
          </w:hyperlink>
        </w:p>
        <w:p w14:paraId="68B13852" w14:textId="57D76288" w:rsidR="003F1965" w:rsidRDefault="000F6ECF">
          <w:pPr>
            <w:pStyle w:val="TDC2"/>
            <w:tabs>
              <w:tab w:val="left" w:pos="880"/>
              <w:tab w:val="right" w:leader="dot" w:pos="8493"/>
            </w:tabs>
            <w:rPr>
              <w:rFonts w:asciiTheme="minorHAnsi" w:eastAsiaTheme="minorEastAsia" w:hAnsiTheme="minorHAnsi"/>
              <w:noProof/>
              <w:lang w:eastAsia="es-PE"/>
            </w:rPr>
          </w:pPr>
          <w:hyperlink w:anchor="_Toc530702662" w:history="1">
            <w:r w:rsidR="003F1965" w:rsidRPr="007E5608">
              <w:rPr>
                <w:rStyle w:val="Hipervnculo"/>
                <w:noProof/>
              </w:rPr>
              <w:t>3.7</w:t>
            </w:r>
            <w:r w:rsidR="003F1965">
              <w:rPr>
                <w:rFonts w:asciiTheme="minorHAnsi" w:eastAsiaTheme="minorEastAsia" w:hAnsiTheme="minorHAnsi"/>
                <w:noProof/>
                <w:lang w:eastAsia="es-PE"/>
              </w:rPr>
              <w:tab/>
            </w:r>
            <w:r w:rsidR="003F1965" w:rsidRPr="007E5608">
              <w:rPr>
                <w:rStyle w:val="Hipervnculo"/>
                <w:noProof/>
              </w:rPr>
              <w:t>Conclusiones</w:t>
            </w:r>
            <w:r w:rsidR="003F1965">
              <w:rPr>
                <w:noProof/>
                <w:webHidden/>
              </w:rPr>
              <w:tab/>
            </w:r>
            <w:r w:rsidR="003F1965">
              <w:rPr>
                <w:noProof/>
                <w:webHidden/>
              </w:rPr>
              <w:fldChar w:fldCharType="begin"/>
            </w:r>
            <w:r w:rsidR="003F1965">
              <w:rPr>
                <w:noProof/>
                <w:webHidden/>
              </w:rPr>
              <w:instrText xml:space="preserve"> PAGEREF _Toc530702662 \h </w:instrText>
            </w:r>
            <w:r w:rsidR="003F1965">
              <w:rPr>
                <w:noProof/>
                <w:webHidden/>
              </w:rPr>
            </w:r>
            <w:r w:rsidR="003F1965">
              <w:rPr>
                <w:noProof/>
                <w:webHidden/>
              </w:rPr>
              <w:fldChar w:fldCharType="separate"/>
            </w:r>
            <w:r w:rsidR="003F1965">
              <w:rPr>
                <w:noProof/>
                <w:webHidden/>
              </w:rPr>
              <w:t>30</w:t>
            </w:r>
            <w:r w:rsidR="003F1965">
              <w:rPr>
                <w:noProof/>
                <w:webHidden/>
              </w:rPr>
              <w:fldChar w:fldCharType="end"/>
            </w:r>
          </w:hyperlink>
        </w:p>
        <w:p w14:paraId="71CAA0B7" w14:textId="57744FA2" w:rsidR="003F1965" w:rsidRDefault="000F6ECF">
          <w:pPr>
            <w:pStyle w:val="TDC1"/>
            <w:rPr>
              <w:rFonts w:asciiTheme="minorHAnsi" w:eastAsiaTheme="minorEastAsia" w:hAnsiTheme="minorHAnsi"/>
              <w:noProof/>
              <w:lang w:eastAsia="es-PE"/>
            </w:rPr>
          </w:pPr>
          <w:hyperlink w:anchor="_Toc530702663" w:history="1">
            <w:r w:rsidR="003F1965" w:rsidRPr="007E5608">
              <w:rPr>
                <w:rStyle w:val="Hipervnculo"/>
                <w:noProof/>
                <w:lang w:val="en-US"/>
              </w:rPr>
              <w:t>Referencias</w:t>
            </w:r>
            <w:r w:rsidR="003F1965">
              <w:rPr>
                <w:noProof/>
                <w:webHidden/>
              </w:rPr>
              <w:tab/>
            </w:r>
            <w:r w:rsidR="003F1965">
              <w:rPr>
                <w:noProof/>
                <w:webHidden/>
              </w:rPr>
              <w:fldChar w:fldCharType="begin"/>
            </w:r>
            <w:r w:rsidR="003F1965">
              <w:rPr>
                <w:noProof/>
                <w:webHidden/>
              </w:rPr>
              <w:instrText xml:space="preserve"> PAGEREF _Toc530702663 \h </w:instrText>
            </w:r>
            <w:r w:rsidR="003F1965">
              <w:rPr>
                <w:noProof/>
                <w:webHidden/>
              </w:rPr>
            </w:r>
            <w:r w:rsidR="003F1965">
              <w:rPr>
                <w:noProof/>
                <w:webHidden/>
              </w:rPr>
              <w:fldChar w:fldCharType="separate"/>
            </w:r>
            <w:r w:rsidR="003F1965">
              <w:rPr>
                <w:noProof/>
                <w:webHidden/>
              </w:rPr>
              <w:t>32</w:t>
            </w:r>
            <w:r w:rsidR="003F1965">
              <w:rPr>
                <w:noProof/>
                <w:webHidden/>
              </w:rPr>
              <w:fldChar w:fldCharType="end"/>
            </w:r>
          </w:hyperlink>
        </w:p>
        <w:p w14:paraId="05848126" w14:textId="05C919A8" w:rsidR="003F1965" w:rsidRDefault="000F6ECF">
          <w:pPr>
            <w:pStyle w:val="TDC1"/>
            <w:rPr>
              <w:rFonts w:asciiTheme="minorHAnsi" w:eastAsiaTheme="minorEastAsia" w:hAnsiTheme="minorHAnsi"/>
              <w:noProof/>
              <w:lang w:eastAsia="es-PE"/>
            </w:rPr>
          </w:pPr>
          <w:hyperlink w:anchor="_Toc530702664" w:history="1">
            <w:r w:rsidR="003F1965" w:rsidRPr="007E5608">
              <w:rPr>
                <w:rStyle w:val="Hipervnculo"/>
                <w:noProof/>
              </w:rPr>
              <w:t>Anexos</w:t>
            </w:r>
            <w:r w:rsidR="003F1965">
              <w:rPr>
                <w:noProof/>
                <w:webHidden/>
              </w:rPr>
              <w:tab/>
            </w:r>
            <w:r w:rsidR="003F1965">
              <w:rPr>
                <w:noProof/>
                <w:webHidden/>
              </w:rPr>
              <w:fldChar w:fldCharType="begin"/>
            </w:r>
            <w:r w:rsidR="003F1965">
              <w:rPr>
                <w:noProof/>
                <w:webHidden/>
              </w:rPr>
              <w:instrText xml:space="preserve"> PAGEREF _Toc530702664 \h </w:instrText>
            </w:r>
            <w:r w:rsidR="003F1965">
              <w:rPr>
                <w:noProof/>
                <w:webHidden/>
              </w:rPr>
            </w:r>
            <w:r w:rsidR="003F1965">
              <w:rPr>
                <w:noProof/>
                <w:webHidden/>
              </w:rPr>
              <w:fldChar w:fldCharType="separate"/>
            </w:r>
            <w:r w:rsidR="003F1965">
              <w:rPr>
                <w:noProof/>
                <w:webHidden/>
              </w:rPr>
              <w:t>a</w:t>
            </w:r>
            <w:r w:rsidR="003F1965">
              <w:rPr>
                <w:noProof/>
                <w:webHidden/>
              </w:rPr>
              <w:fldChar w:fldCharType="end"/>
            </w:r>
          </w:hyperlink>
        </w:p>
        <w:p w14:paraId="475B3B3D" w14:textId="6979966B" w:rsidR="003F1965" w:rsidRDefault="000F6ECF">
          <w:pPr>
            <w:pStyle w:val="TDC2"/>
            <w:tabs>
              <w:tab w:val="right" w:leader="dot" w:pos="8493"/>
            </w:tabs>
            <w:rPr>
              <w:rFonts w:asciiTheme="minorHAnsi" w:eastAsiaTheme="minorEastAsia" w:hAnsiTheme="minorHAnsi"/>
              <w:noProof/>
              <w:lang w:eastAsia="es-PE"/>
            </w:rPr>
          </w:pPr>
          <w:hyperlink w:anchor="_Toc530702665" w:history="1">
            <w:r w:rsidR="003F1965" w:rsidRPr="007E5608">
              <w:rPr>
                <w:rStyle w:val="Hipervnculo"/>
                <w:noProof/>
              </w:rPr>
              <w:t>Anexo A: Plan de Proyecto</w:t>
            </w:r>
            <w:r w:rsidR="003F1965">
              <w:rPr>
                <w:noProof/>
                <w:webHidden/>
              </w:rPr>
              <w:tab/>
            </w:r>
            <w:r w:rsidR="003F1965">
              <w:rPr>
                <w:noProof/>
                <w:webHidden/>
              </w:rPr>
              <w:fldChar w:fldCharType="begin"/>
            </w:r>
            <w:r w:rsidR="003F1965">
              <w:rPr>
                <w:noProof/>
                <w:webHidden/>
              </w:rPr>
              <w:instrText xml:space="preserve"> PAGEREF _Toc530702665 \h </w:instrText>
            </w:r>
            <w:r w:rsidR="003F1965">
              <w:rPr>
                <w:noProof/>
                <w:webHidden/>
              </w:rPr>
            </w:r>
            <w:r w:rsidR="003F1965">
              <w:rPr>
                <w:noProof/>
                <w:webHidden/>
              </w:rPr>
              <w:fldChar w:fldCharType="separate"/>
            </w:r>
            <w:r w:rsidR="003F1965">
              <w:rPr>
                <w:noProof/>
                <w:webHidden/>
              </w:rPr>
              <w:t>a</w:t>
            </w:r>
            <w:r w:rsidR="003F1965">
              <w:rPr>
                <w:noProof/>
                <w:webHidden/>
              </w:rPr>
              <w:fldChar w:fldCharType="end"/>
            </w:r>
          </w:hyperlink>
        </w:p>
        <w:p w14:paraId="726FF700" w14:textId="7FA5ADD1" w:rsidR="00D703CA" w:rsidRPr="00D703CA" w:rsidRDefault="00EE2778" w:rsidP="00D07CE5">
          <w:pPr>
            <w:spacing w:before="0" w:after="0" w:line="240" w:lineRule="auto"/>
            <w:rPr>
              <w:lang w:val="en-US"/>
            </w:rPr>
          </w:pPr>
          <w:r>
            <w:rPr>
              <w:b/>
              <w:bCs/>
              <w:noProof/>
            </w:rPr>
            <w:fldChar w:fldCharType="end"/>
          </w:r>
        </w:p>
      </w:sdtContent>
    </w:sdt>
    <w:p w14:paraId="4C63A6AC" w14:textId="77777777" w:rsidR="00D26EFF" w:rsidRDefault="00D26EFF">
      <w:pPr>
        <w:rPr>
          <w:lang w:val="en-US"/>
        </w:rPr>
      </w:pPr>
    </w:p>
    <w:p w14:paraId="6BFC1EE5" w14:textId="77777777" w:rsidR="00CD5CF8" w:rsidRDefault="00CD5CF8">
      <w:pPr>
        <w:spacing w:before="0" w:after="160" w:line="259" w:lineRule="auto"/>
        <w:rPr>
          <w:rFonts w:eastAsiaTheme="majorEastAsia" w:cstheme="majorBidi"/>
          <w:b/>
          <w:sz w:val="28"/>
          <w:szCs w:val="32"/>
        </w:rPr>
      </w:pPr>
      <w:r>
        <w:br w:type="page"/>
      </w:r>
    </w:p>
    <w:p w14:paraId="69FE6D3A" w14:textId="77777777" w:rsidR="003F1965" w:rsidRDefault="00BD4792" w:rsidP="00D07CE5">
      <w:pPr>
        <w:pStyle w:val="Ttulo"/>
        <w:spacing w:before="0" w:line="240" w:lineRule="auto"/>
        <w:rPr>
          <w:noProof/>
        </w:rPr>
      </w:pPr>
      <w:bookmarkStart w:id="3" w:name="_Toc530702624"/>
      <w:r>
        <w:lastRenderedPageBreak/>
        <w:t>Índice</w:t>
      </w:r>
      <w:r w:rsidR="00945831" w:rsidRPr="00343997">
        <w:t xml:space="preserve"> de Figuras</w:t>
      </w:r>
      <w:bookmarkEnd w:id="3"/>
      <w:r w:rsidR="00EE2778">
        <w:rPr>
          <w:rFonts w:asciiTheme="majorHAnsi" w:hAnsiTheme="majorHAnsi"/>
          <w:color w:val="2E74B5" w:themeColor="accent1" w:themeShade="BF"/>
          <w:sz w:val="32"/>
          <w:lang w:val="en-US"/>
        </w:rPr>
        <w:fldChar w:fldCharType="begin"/>
      </w:r>
      <w:r w:rsidR="00646ED0" w:rsidRPr="00945831">
        <w:instrText xml:space="preserve"> TOC \c "Figura" </w:instrText>
      </w:r>
      <w:r w:rsidR="00EE2778">
        <w:rPr>
          <w:rFonts w:asciiTheme="majorHAnsi" w:hAnsiTheme="majorHAnsi"/>
          <w:color w:val="2E74B5" w:themeColor="accent1" w:themeShade="BF"/>
          <w:sz w:val="32"/>
          <w:lang w:val="en-US"/>
        </w:rPr>
        <w:fldChar w:fldCharType="separate"/>
      </w:r>
    </w:p>
    <w:p w14:paraId="60B141F4" w14:textId="1865453D" w:rsidR="003F1965" w:rsidRDefault="003F1965">
      <w:pPr>
        <w:pStyle w:val="Tabladeilustraciones"/>
        <w:tabs>
          <w:tab w:val="right" w:leader="dot" w:pos="8493"/>
        </w:tabs>
        <w:rPr>
          <w:rFonts w:asciiTheme="minorHAnsi" w:eastAsiaTheme="minorEastAsia" w:hAnsiTheme="minorHAnsi"/>
          <w:noProof/>
          <w:lang w:eastAsia="es-PE"/>
        </w:rPr>
      </w:pPr>
      <w:r>
        <w:rPr>
          <w:noProof/>
        </w:rPr>
        <w:t>Figura 1 - Síntesis de proteínas y ARN no codificante. Elaboración propia.</w:t>
      </w:r>
      <w:r>
        <w:rPr>
          <w:noProof/>
        </w:rPr>
        <w:tab/>
      </w:r>
      <w:r>
        <w:rPr>
          <w:noProof/>
        </w:rPr>
        <w:fldChar w:fldCharType="begin"/>
      </w:r>
      <w:r>
        <w:rPr>
          <w:noProof/>
        </w:rPr>
        <w:instrText xml:space="preserve"> PAGEREF _Toc530702666 \h </w:instrText>
      </w:r>
      <w:r>
        <w:rPr>
          <w:noProof/>
        </w:rPr>
      </w:r>
      <w:r>
        <w:rPr>
          <w:noProof/>
        </w:rPr>
        <w:fldChar w:fldCharType="separate"/>
      </w:r>
      <w:r>
        <w:rPr>
          <w:noProof/>
        </w:rPr>
        <w:t>6</w:t>
      </w:r>
      <w:r>
        <w:rPr>
          <w:noProof/>
        </w:rPr>
        <w:fldChar w:fldCharType="end"/>
      </w:r>
    </w:p>
    <w:p w14:paraId="0B3C1F76" w14:textId="3E634F4D" w:rsidR="003F1965" w:rsidRDefault="003F1965">
      <w:pPr>
        <w:pStyle w:val="Tabladeilustraciones"/>
        <w:tabs>
          <w:tab w:val="right" w:leader="dot" w:pos="8493"/>
        </w:tabs>
        <w:rPr>
          <w:rFonts w:asciiTheme="minorHAnsi" w:eastAsiaTheme="minorEastAsia" w:hAnsiTheme="minorHAnsi"/>
          <w:noProof/>
          <w:lang w:eastAsia="es-PE"/>
        </w:rPr>
      </w:pPr>
      <w:r>
        <w:rPr>
          <w:noProof/>
        </w:rPr>
        <w:t>Figura 2 - Árbol de problema. Elaboración propia.</w:t>
      </w:r>
      <w:r>
        <w:rPr>
          <w:noProof/>
        </w:rPr>
        <w:tab/>
      </w:r>
      <w:r>
        <w:rPr>
          <w:noProof/>
        </w:rPr>
        <w:fldChar w:fldCharType="begin"/>
      </w:r>
      <w:r>
        <w:rPr>
          <w:noProof/>
        </w:rPr>
        <w:instrText xml:space="preserve"> PAGEREF _Toc530702667 \h </w:instrText>
      </w:r>
      <w:r>
        <w:rPr>
          <w:noProof/>
        </w:rPr>
      </w:r>
      <w:r>
        <w:rPr>
          <w:noProof/>
        </w:rPr>
        <w:fldChar w:fldCharType="separate"/>
      </w:r>
      <w:r>
        <w:rPr>
          <w:noProof/>
        </w:rPr>
        <w:t>8</w:t>
      </w:r>
      <w:r>
        <w:rPr>
          <w:noProof/>
        </w:rPr>
        <w:fldChar w:fldCharType="end"/>
      </w:r>
    </w:p>
    <w:p w14:paraId="1C8FA1F9" w14:textId="3605B2D3" w:rsidR="003F1965" w:rsidRDefault="003F1965">
      <w:pPr>
        <w:pStyle w:val="Tabladeilustraciones"/>
        <w:tabs>
          <w:tab w:val="right" w:leader="dot" w:pos="8493"/>
        </w:tabs>
        <w:rPr>
          <w:rFonts w:asciiTheme="minorHAnsi" w:eastAsiaTheme="minorEastAsia" w:hAnsiTheme="minorHAnsi"/>
          <w:noProof/>
          <w:lang w:eastAsia="es-PE"/>
        </w:rPr>
      </w:pPr>
      <w:r w:rsidRPr="00A04672">
        <w:rPr>
          <w:noProof/>
          <w:lang w:val="en-US"/>
        </w:rPr>
        <w:t xml:space="preserve">Figura 3 - k-fold cross validation. </w:t>
      </w:r>
      <w:r>
        <w:rPr>
          <w:noProof/>
        </w:rPr>
        <w:t>Elaboración propia.</w:t>
      </w:r>
      <w:r>
        <w:rPr>
          <w:noProof/>
        </w:rPr>
        <w:tab/>
      </w:r>
      <w:r>
        <w:rPr>
          <w:noProof/>
        </w:rPr>
        <w:fldChar w:fldCharType="begin"/>
      </w:r>
      <w:r>
        <w:rPr>
          <w:noProof/>
        </w:rPr>
        <w:instrText xml:space="preserve"> PAGEREF _Toc530702668 \h </w:instrText>
      </w:r>
      <w:r>
        <w:rPr>
          <w:noProof/>
        </w:rPr>
      </w:r>
      <w:r>
        <w:rPr>
          <w:noProof/>
        </w:rPr>
        <w:fldChar w:fldCharType="separate"/>
      </w:r>
      <w:r>
        <w:rPr>
          <w:noProof/>
        </w:rPr>
        <w:t>15</w:t>
      </w:r>
      <w:r>
        <w:rPr>
          <w:noProof/>
        </w:rPr>
        <w:fldChar w:fldCharType="end"/>
      </w:r>
    </w:p>
    <w:p w14:paraId="4D459876" w14:textId="39B92C84" w:rsidR="003F1965" w:rsidRDefault="003F1965">
      <w:pPr>
        <w:pStyle w:val="Tabladeilustraciones"/>
        <w:tabs>
          <w:tab w:val="right" w:leader="dot" w:pos="8493"/>
        </w:tabs>
        <w:rPr>
          <w:rFonts w:asciiTheme="minorHAnsi" w:eastAsiaTheme="minorEastAsia" w:hAnsiTheme="minorHAnsi"/>
          <w:noProof/>
          <w:lang w:eastAsia="es-PE"/>
        </w:rPr>
      </w:pPr>
      <w:r>
        <w:rPr>
          <w:noProof/>
        </w:rPr>
        <w:t>Figura 4 - Tipos de resultados de un predictor. Elaboración propia.</w:t>
      </w:r>
      <w:r>
        <w:rPr>
          <w:noProof/>
        </w:rPr>
        <w:tab/>
      </w:r>
      <w:r>
        <w:rPr>
          <w:noProof/>
        </w:rPr>
        <w:fldChar w:fldCharType="begin"/>
      </w:r>
      <w:r>
        <w:rPr>
          <w:noProof/>
        </w:rPr>
        <w:instrText xml:space="preserve"> PAGEREF _Toc530702669 \h </w:instrText>
      </w:r>
      <w:r>
        <w:rPr>
          <w:noProof/>
        </w:rPr>
      </w:r>
      <w:r>
        <w:rPr>
          <w:noProof/>
        </w:rPr>
        <w:fldChar w:fldCharType="separate"/>
      </w:r>
      <w:r>
        <w:rPr>
          <w:noProof/>
        </w:rPr>
        <w:t>15</w:t>
      </w:r>
      <w:r>
        <w:rPr>
          <w:noProof/>
        </w:rPr>
        <w:fldChar w:fldCharType="end"/>
      </w:r>
    </w:p>
    <w:p w14:paraId="01F6B9E4" w14:textId="76D5C4AF" w:rsidR="003F1965" w:rsidRDefault="003F1965">
      <w:pPr>
        <w:pStyle w:val="Tabladeilustraciones"/>
        <w:tabs>
          <w:tab w:val="right" w:leader="dot" w:pos="8493"/>
        </w:tabs>
        <w:rPr>
          <w:rFonts w:asciiTheme="minorHAnsi" w:eastAsiaTheme="minorEastAsia" w:hAnsiTheme="minorHAnsi"/>
          <w:noProof/>
          <w:lang w:eastAsia="es-PE"/>
        </w:rPr>
      </w:pPr>
      <w:r>
        <w:rPr>
          <w:noProof/>
        </w:rPr>
        <w:t xml:space="preserve">Figura 5 - Esquema del ADN. Adaptado de </w:t>
      </w:r>
      <w:r w:rsidRPr="00A04672">
        <w:rPr>
          <w:rFonts w:cs="Arial"/>
          <w:noProof/>
        </w:rPr>
        <w:t>(Risueño Pérez, 2012)</w:t>
      </w:r>
      <w:r>
        <w:rPr>
          <w:noProof/>
        </w:rPr>
        <w:t>.</w:t>
      </w:r>
      <w:r>
        <w:rPr>
          <w:noProof/>
        </w:rPr>
        <w:tab/>
      </w:r>
      <w:r>
        <w:rPr>
          <w:noProof/>
        </w:rPr>
        <w:fldChar w:fldCharType="begin"/>
      </w:r>
      <w:r>
        <w:rPr>
          <w:noProof/>
        </w:rPr>
        <w:instrText xml:space="preserve"> PAGEREF _Toc530702670 \h </w:instrText>
      </w:r>
      <w:r>
        <w:rPr>
          <w:noProof/>
        </w:rPr>
      </w:r>
      <w:r>
        <w:rPr>
          <w:noProof/>
        </w:rPr>
        <w:fldChar w:fldCharType="separate"/>
      </w:r>
      <w:r>
        <w:rPr>
          <w:noProof/>
        </w:rPr>
        <w:t>17</w:t>
      </w:r>
      <w:r>
        <w:rPr>
          <w:noProof/>
        </w:rPr>
        <w:fldChar w:fldCharType="end"/>
      </w:r>
    </w:p>
    <w:p w14:paraId="71461D31" w14:textId="5F562A44" w:rsidR="003F1965" w:rsidRDefault="003F1965">
      <w:pPr>
        <w:pStyle w:val="Tabladeilustraciones"/>
        <w:tabs>
          <w:tab w:val="right" w:leader="dot" w:pos="8493"/>
        </w:tabs>
        <w:rPr>
          <w:rFonts w:asciiTheme="minorHAnsi" w:eastAsiaTheme="minorEastAsia" w:hAnsiTheme="minorHAnsi"/>
          <w:noProof/>
          <w:lang w:eastAsia="es-PE"/>
        </w:rPr>
      </w:pPr>
      <w:r>
        <w:rPr>
          <w:noProof/>
        </w:rPr>
        <w:t xml:space="preserve">Figura 6 - Estructura del ARN. Adaptado de </w:t>
      </w:r>
      <w:r w:rsidRPr="00A04672">
        <w:rPr>
          <w:rFonts w:cs="Arial"/>
          <w:noProof/>
        </w:rPr>
        <w:t>(Vieira, 2018)</w:t>
      </w:r>
      <w:r>
        <w:rPr>
          <w:noProof/>
        </w:rPr>
        <w:t>.</w:t>
      </w:r>
      <w:r>
        <w:rPr>
          <w:noProof/>
        </w:rPr>
        <w:tab/>
      </w:r>
      <w:r>
        <w:rPr>
          <w:noProof/>
        </w:rPr>
        <w:fldChar w:fldCharType="begin"/>
      </w:r>
      <w:r>
        <w:rPr>
          <w:noProof/>
        </w:rPr>
        <w:instrText xml:space="preserve"> PAGEREF _Toc530702671 \h </w:instrText>
      </w:r>
      <w:r>
        <w:rPr>
          <w:noProof/>
        </w:rPr>
      </w:r>
      <w:r>
        <w:rPr>
          <w:noProof/>
        </w:rPr>
        <w:fldChar w:fldCharType="separate"/>
      </w:r>
      <w:r>
        <w:rPr>
          <w:noProof/>
        </w:rPr>
        <w:t>18</w:t>
      </w:r>
      <w:r>
        <w:rPr>
          <w:noProof/>
        </w:rPr>
        <w:fldChar w:fldCharType="end"/>
      </w:r>
    </w:p>
    <w:p w14:paraId="29DAD7F1" w14:textId="6048E217" w:rsidR="003F1965" w:rsidRDefault="003F1965">
      <w:pPr>
        <w:pStyle w:val="Tabladeilustraciones"/>
        <w:tabs>
          <w:tab w:val="right" w:leader="dot" w:pos="8493"/>
        </w:tabs>
        <w:rPr>
          <w:rFonts w:asciiTheme="minorHAnsi" w:eastAsiaTheme="minorEastAsia" w:hAnsiTheme="minorHAnsi"/>
          <w:noProof/>
          <w:lang w:eastAsia="es-PE"/>
        </w:rPr>
      </w:pPr>
      <w:r>
        <w:rPr>
          <w:noProof/>
        </w:rPr>
        <w:t xml:space="preserve">Figura 7 - ARN no codificante intergénico. Adaptado de </w:t>
      </w:r>
      <w:r w:rsidRPr="00A04672">
        <w:rPr>
          <w:rFonts w:cs="Arial"/>
          <w:noProof/>
        </w:rPr>
        <w:t>(Ma et al., 2013)</w:t>
      </w:r>
      <w:r>
        <w:rPr>
          <w:noProof/>
        </w:rPr>
        <w:t>.</w:t>
      </w:r>
      <w:r>
        <w:rPr>
          <w:noProof/>
        </w:rPr>
        <w:tab/>
      </w:r>
      <w:r>
        <w:rPr>
          <w:noProof/>
        </w:rPr>
        <w:fldChar w:fldCharType="begin"/>
      </w:r>
      <w:r>
        <w:rPr>
          <w:noProof/>
        </w:rPr>
        <w:instrText xml:space="preserve"> PAGEREF _Toc530702672 \h </w:instrText>
      </w:r>
      <w:r>
        <w:rPr>
          <w:noProof/>
        </w:rPr>
      </w:r>
      <w:r>
        <w:rPr>
          <w:noProof/>
        </w:rPr>
        <w:fldChar w:fldCharType="separate"/>
      </w:r>
      <w:r>
        <w:rPr>
          <w:noProof/>
        </w:rPr>
        <w:t>20</w:t>
      </w:r>
      <w:r>
        <w:rPr>
          <w:noProof/>
        </w:rPr>
        <w:fldChar w:fldCharType="end"/>
      </w:r>
    </w:p>
    <w:p w14:paraId="4B9AFBC3" w14:textId="306CA87B" w:rsidR="003F1965" w:rsidRDefault="003F1965">
      <w:pPr>
        <w:pStyle w:val="Tabladeilustraciones"/>
        <w:tabs>
          <w:tab w:val="right" w:leader="dot" w:pos="8493"/>
        </w:tabs>
        <w:rPr>
          <w:rFonts w:asciiTheme="minorHAnsi" w:eastAsiaTheme="minorEastAsia" w:hAnsiTheme="minorHAnsi"/>
          <w:noProof/>
          <w:lang w:eastAsia="es-PE"/>
        </w:rPr>
      </w:pPr>
      <w:r>
        <w:rPr>
          <w:noProof/>
        </w:rPr>
        <w:t xml:space="preserve">Figura 8 - Diferencia entre aprendizaje tradicional y aprendizaje profundo. Adaptado de </w:t>
      </w:r>
      <w:r w:rsidRPr="00A04672">
        <w:rPr>
          <w:rFonts w:cs="Arial"/>
          <w:noProof/>
        </w:rPr>
        <w:t>(Rouse, 2017)</w:t>
      </w:r>
      <w:r>
        <w:rPr>
          <w:noProof/>
        </w:rPr>
        <w:t>.</w:t>
      </w:r>
      <w:r>
        <w:rPr>
          <w:noProof/>
        </w:rPr>
        <w:tab/>
      </w:r>
      <w:r>
        <w:rPr>
          <w:noProof/>
        </w:rPr>
        <w:fldChar w:fldCharType="begin"/>
      </w:r>
      <w:r>
        <w:rPr>
          <w:noProof/>
        </w:rPr>
        <w:instrText xml:space="preserve"> PAGEREF _Toc530702673 \h </w:instrText>
      </w:r>
      <w:r>
        <w:rPr>
          <w:noProof/>
        </w:rPr>
      </w:r>
      <w:r>
        <w:rPr>
          <w:noProof/>
        </w:rPr>
        <w:fldChar w:fldCharType="separate"/>
      </w:r>
      <w:r>
        <w:rPr>
          <w:noProof/>
        </w:rPr>
        <w:t>21</w:t>
      </w:r>
      <w:r>
        <w:rPr>
          <w:noProof/>
        </w:rPr>
        <w:fldChar w:fldCharType="end"/>
      </w:r>
    </w:p>
    <w:p w14:paraId="13B93F0F" w14:textId="341794BF" w:rsidR="003F1965" w:rsidRDefault="003F1965">
      <w:pPr>
        <w:pStyle w:val="Tabladeilustraciones"/>
        <w:tabs>
          <w:tab w:val="right" w:leader="dot" w:pos="8493"/>
        </w:tabs>
        <w:rPr>
          <w:rFonts w:asciiTheme="minorHAnsi" w:eastAsiaTheme="minorEastAsia" w:hAnsiTheme="minorHAnsi"/>
          <w:noProof/>
          <w:lang w:eastAsia="es-PE"/>
        </w:rPr>
      </w:pPr>
      <w:r>
        <w:rPr>
          <w:noProof/>
        </w:rPr>
        <w:t>Figura 9 - Número de investigaciones relacionadas a aprendizaje profundo en Bioinformática en Scopus. Elaboración propia.</w:t>
      </w:r>
      <w:r>
        <w:rPr>
          <w:noProof/>
        </w:rPr>
        <w:tab/>
      </w:r>
      <w:r>
        <w:rPr>
          <w:noProof/>
        </w:rPr>
        <w:fldChar w:fldCharType="begin"/>
      </w:r>
      <w:r>
        <w:rPr>
          <w:noProof/>
        </w:rPr>
        <w:instrText xml:space="preserve"> PAGEREF _Toc530702674 \h </w:instrText>
      </w:r>
      <w:r>
        <w:rPr>
          <w:noProof/>
        </w:rPr>
      </w:r>
      <w:r>
        <w:rPr>
          <w:noProof/>
        </w:rPr>
        <w:fldChar w:fldCharType="separate"/>
      </w:r>
      <w:r>
        <w:rPr>
          <w:noProof/>
        </w:rPr>
        <w:t>22</w:t>
      </w:r>
      <w:r>
        <w:rPr>
          <w:noProof/>
        </w:rPr>
        <w:fldChar w:fldCharType="end"/>
      </w:r>
    </w:p>
    <w:p w14:paraId="44B4E669" w14:textId="68240FB7" w:rsidR="003F1965" w:rsidRDefault="003F1965">
      <w:pPr>
        <w:pStyle w:val="Tabladeilustraciones"/>
        <w:tabs>
          <w:tab w:val="right" w:leader="dot" w:pos="8493"/>
        </w:tabs>
        <w:rPr>
          <w:rFonts w:asciiTheme="minorHAnsi" w:eastAsiaTheme="minorEastAsia" w:hAnsiTheme="minorHAnsi"/>
          <w:noProof/>
          <w:lang w:eastAsia="es-PE"/>
        </w:rPr>
      </w:pPr>
      <w:r>
        <w:rPr>
          <w:noProof/>
        </w:rPr>
        <w:t>Figura 10 - Estructura de descomposición del trabajo. Elaboración propia.</w:t>
      </w:r>
      <w:r>
        <w:rPr>
          <w:noProof/>
        </w:rPr>
        <w:tab/>
      </w:r>
      <w:r>
        <w:rPr>
          <w:noProof/>
        </w:rPr>
        <w:fldChar w:fldCharType="begin"/>
      </w:r>
      <w:r>
        <w:rPr>
          <w:noProof/>
        </w:rPr>
        <w:instrText xml:space="preserve"> PAGEREF _Toc530702675 \h </w:instrText>
      </w:r>
      <w:r>
        <w:rPr>
          <w:noProof/>
        </w:rPr>
      </w:r>
      <w:r>
        <w:rPr>
          <w:noProof/>
        </w:rPr>
        <w:fldChar w:fldCharType="separate"/>
      </w:r>
      <w:r>
        <w:rPr>
          <w:noProof/>
        </w:rPr>
        <w:t>d</w:t>
      </w:r>
      <w:r>
        <w:rPr>
          <w:noProof/>
        </w:rPr>
        <w:fldChar w:fldCharType="end"/>
      </w:r>
    </w:p>
    <w:p w14:paraId="6AF81A51" w14:textId="0843EACA" w:rsidR="003F1965" w:rsidRDefault="003F1965">
      <w:pPr>
        <w:pStyle w:val="Tabladeilustraciones"/>
        <w:tabs>
          <w:tab w:val="right" w:leader="dot" w:pos="8493"/>
        </w:tabs>
        <w:rPr>
          <w:rFonts w:asciiTheme="minorHAnsi" w:eastAsiaTheme="minorEastAsia" w:hAnsiTheme="minorHAnsi"/>
          <w:noProof/>
          <w:lang w:eastAsia="es-PE"/>
        </w:rPr>
      </w:pPr>
      <w:r>
        <w:rPr>
          <w:noProof/>
        </w:rPr>
        <w:t>Figura 11 - Cronograma del proyecto por semanas. Elaboración propia.</w:t>
      </w:r>
      <w:r>
        <w:rPr>
          <w:noProof/>
        </w:rPr>
        <w:tab/>
      </w:r>
      <w:r>
        <w:rPr>
          <w:noProof/>
        </w:rPr>
        <w:fldChar w:fldCharType="begin"/>
      </w:r>
      <w:r>
        <w:rPr>
          <w:noProof/>
        </w:rPr>
        <w:instrText xml:space="preserve"> PAGEREF _Toc530702676 \h </w:instrText>
      </w:r>
      <w:r>
        <w:rPr>
          <w:noProof/>
        </w:rPr>
      </w:r>
      <w:r>
        <w:rPr>
          <w:noProof/>
        </w:rPr>
        <w:fldChar w:fldCharType="separate"/>
      </w:r>
      <w:r>
        <w:rPr>
          <w:noProof/>
        </w:rPr>
        <w:t>f</w:t>
      </w:r>
      <w:r>
        <w:rPr>
          <w:noProof/>
        </w:rPr>
        <w:fldChar w:fldCharType="end"/>
      </w:r>
    </w:p>
    <w:p w14:paraId="60D515F2" w14:textId="3727B20A" w:rsidR="00646ED0" w:rsidRPr="00D95758" w:rsidRDefault="00EE2778" w:rsidP="00D07CE5">
      <w:pPr>
        <w:spacing w:before="0" w:line="240" w:lineRule="auto"/>
      </w:pPr>
      <w:r>
        <w:rPr>
          <w:lang w:val="en-US"/>
        </w:rPr>
        <w:fldChar w:fldCharType="end"/>
      </w:r>
    </w:p>
    <w:p w14:paraId="7CDCDF2A" w14:textId="77777777" w:rsidR="004D6010" w:rsidRDefault="004D6010">
      <w:pPr>
        <w:spacing w:before="0" w:after="160" w:line="259" w:lineRule="auto"/>
        <w:rPr>
          <w:rFonts w:eastAsiaTheme="majorEastAsia" w:cstheme="majorBidi"/>
          <w:b/>
          <w:sz w:val="28"/>
          <w:szCs w:val="32"/>
        </w:rPr>
      </w:pPr>
      <w:r>
        <w:br w:type="page"/>
      </w:r>
    </w:p>
    <w:p w14:paraId="69B7DD3F" w14:textId="6E959E0A" w:rsidR="006F125C" w:rsidRPr="00945831" w:rsidRDefault="006F125C" w:rsidP="00663A20">
      <w:pPr>
        <w:pStyle w:val="Ttulo"/>
      </w:pPr>
      <w:bookmarkStart w:id="4" w:name="_Toc530702625"/>
      <w:r w:rsidRPr="006F125C">
        <w:lastRenderedPageBreak/>
        <w:t>Índice de Tablas</w:t>
      </w:r>
      <w:bookmarkEnd w:id="4"/>
    </w:p>
    <w:p w14:paraId="1A3BA13A" w14:textId="1307B280" w:rsidR="003F1965" w:rsidRDefault="00EE2778">
      <w:pPr>
        <w:pStyle w:val="Tabladeilustraciones"/>
        <w:tabs>
          <w:tab w:val="right" w:leader="dot" w:pos="8493"/>
        </w:tabs>
        <w:rPr>
          <w:rFonts w:asciiTheme="minorHAnsi" w:eastAsiaTheme="minorEastAsia" w:hAnsiTheme="minorHAnsi"/>
          <w:noProof/>
          <w:lang w:eastAsia="es-PE"/>
        </w:rPr>
      </w:pPr>
      <w:r>
        <w:fldChar w:fldCharType="begin"/>
      </w:r>
      <w:r w:rsidR="006F125C" w:rsidRPr="006F125C">
        <w:instrText xml:space="preserve"> TOC \c "Tabla" </w:instrText>
      </w:r>
      <w:r>
        <w:fldChar w:fldCharType="separate"/>
      </w:r>
      <w:r w:rsidR="003F1965">
        <w:rPr>
          <w:noProof/>
        </w:rPr>
        <w:t>Tabla 1 - Mapeo de objetivos, resultados y verificación.</w:t>
      </w:r>
      <w:r w:rsidR="003F1965">
        <w:rPr>
          <w:noProof/>
        </w:rPr>
        <w:tab/>
      </w:r>
      <w:r w:rsidR="003F1965">
        <w:rPr>
          <w:noProof/>
        </w:rPr>
        <w:fldChar w:fldCharType="begin"/>
      </w:r>
      <w:r w:rsidR="003F1965">
        <w:rPr>
          <w:noProof/>
        </w:rPr>
        <w:instrText xml:space="preserve"> PAGEREF _Toc530702677 \h </w:instrText>
      </w:r>
      <w:r w:rsidR="003F1965">
        <w:rPr>
          <w:noProof/>
        </w:rPr>
      </w:r>
      <w:r w:rsidR="003F1965">
        <w:rPr>
          <w:noProof/>
        </w:rPr>
        <w:fldChar w:fldCharType="separate"/>
      </w:r>
      <w:r w:rsidR="003F1965">
        <w:rPr>
          <w:noProof/>
        </w:rPr>
        <w:t>9</w:t>
      </w:r>
      <w:r w:rsidR="003F1965">
        <w:rPr>
          <w:noProof/>
        </w:rPr>
        <w:fldChar w:fldCharType="end"/>
      </w:r>
    </w:p>
    <w:p w14:paraId="7CA4FFAA" w14:textId="72B4E46D" w:rsidR="003F1965" w:rsidRDefault="003F1965">
      <w:pPr>
        <w:pStyle w:val="Tabladeilustraciones"/>
        <w:tabs>
          <w:tab w:val="right" w:leader="dot" w:pos="8493"/>
        </w:tabs>
        <w:rPr>
          <w:rFonts w:asciiTheme="minorHAnsi" w:eastAsiaTheme="minorEastAsia" w:hAnsiTheme="minorHAnsi"/>
          <w:noProof/>
          <w:lang w:eastAsia="es-PE"/>
        </w:rPr>
      </w:pPr>
      <w:r>
        <w:rPr>
          <w:noProof/>
        </w:rPr>
        <w:t>Tabla 2 - Herramientas y métodos.</w:t>
      </w:r>
      <w:r>
        <w:rPr>
          <w:noProof/>
        </w:rPr>
        <w:tab/>
      </w:r>
      <w:r>
        <w:rPr>
          <w:noProof/>
        </w:rPr>
        <w:fldChar w:fldCharType="begin"/>
      </w:r>
      <w:r>
        <w:rPr>
          <w:noProof/>
        </w:rPr>
        <w:instrText xml:space="preserve"> PAGEREF _Toc530702678 \h </w:instrText>
      </w:r>
      <w:r>
        <w:rPr>
          <w:noProof/>
        </w:rPr>
      </w:r>
      <w:r>
        <w:rPr>
          <w:noProof/>
        </w:rPr>
        <w:fldChar w:fldCharType="separate"/>
      </w:r>
      <w:r>
        <w:rPr>
          <w:noProof/>
        </w:rPr>
        <w:t>10</w:t>
      </w:r>
      <w:r>
        <w:rPr>
          <w:noProof/>
        </w:rPr>
        <w:fldChar w:fldCharType="end"/>
      </w:r>
    </w:p>
    <w:p w14:paraId="60F1158A" w14:textId="048ED1F9" w:rsidR="003F1965" w:rsidRDefault="003F1965">
      <w:pPr>
        <w:pStyle w:val="Tabladeilustraciones"/>
        <w:tabs>
          <w:tab w:val="right" w:leader="dot" w:pos="8493"/>
        </w:tabs>
        <w:rPr>
          <w:rFonts w:asciiTheme="minorHAnsi" w:eastAsiaTheme="minorEastAsia" w:hAnsiTheme="minorHAnsi"/>
          <w:noProof/>
          <w:lang w:eastAsia="es-PE"/>
        </w:rPr>
      </w:pPr>
      <w:r>
        <w:rPr>
          <w:noProof/>
        </w:rPr>
        <w:t xml:space="preserve">Tabla 3 - Clasificación del ARN. Adaptado de </w:t>
      </w:r>
      <w:r w:rsidRPr="00EE2857">
        <w:rPr>
          <w:rFonts w:cs="Arial"/>
          <w:noProof/>
        </w:rPr>
        <w:t>(Genomics, 2015)</w:t>
      </w:r>
      <w:r>
        <w:rPr>
          <w:noProof/>
        </w:rPr>
        <w:t>.</w:t>
      </w:r>
      <w:r>
        <w:rPr>
          <w:noProof/>
        </w:rPr>
        <w:tab/>
      </w:r>
      <w:r>
        <w:rPr>
          <w:noProof/>
        </w:rPr>
        <w:fldChar w:fldCharType="begin"/>
      </w:r>
      <w:r>
        <w:rPr>
          <w:noProof/>
        </w:rPr>
        <w:instrText xml:space="preserve"> PAGEREF _Toc530702679 \h </w:instrText>
      </w:r>
      <w:r>
        <w:rPr>
          <w:noProof/>
        </w:rPr>
      </w:r>
      <w:r>
        <w:rPr>
          <w:noProof/>
        </w:rPr>
        <w:fldChar w:fldCharType="separate"/>
      </w:r>
      <w:r>
        <w:rPr>
          <w:noProof/>
        </w:rPr>
        <w:t>19</w:t>
      </w:r>
      <w:r>
        <w:rPr>
          <w:noProof/>
        </w:rPr>
        <w:fldChar w:fldCharType="end"/>
      </w:r>
    </w:p>
    <w:p w14:paraId="1BD447D8" w14:textId="0C98920F" w:rsidR="003F1965" w:rsidRDefault="003F1965">
      <w:pPr>
        <w:pStyle w:val="Tabladeilustraciones"/>
        <w:tabs>
          <w:tab w:val="right" w:leader="dot" w:pos="8493"/>
        </w:tabs>
        <w:rPr>
          <w:rFonts w:asciiTheme="minorHAnsi" w:eastAsiaTheme="minorEastAsia" w:hAnsiTheme="minorHAnsi"/>
          <w:noProof/>
          <w:lang w:eastAsia="es-PE"/>
        </w:rPr>
      </w:pPr>
      <w:r>
        <w:rPr>
          <w:noProof/>
        </w:rPr>
        <w:t>Tabla 4 - Conceptos generales definidos con el método PICOC.</w:t>
      </w:r>
      <w:r>
        <w:rPr>
          <w:noProof/>
        </w:rPr>
        <w:tab/>
      </w:r>
      <w:r>
        <w:rPr>
          <w:noProof/>
        </w:rPr>
        <w:fldChar w:fldCharType="begin"/>
      </w:r>
      <w:r>
        <w:rPr>
          <w:noProof/>
        </w:rPr>
        <w:instrText xml:space="preserve"> PAGEREF _Toc530702680 \h </w:instrText>
      </w:r>
      <w:r>
        <w:rPr>
          <w:noProof/>
        </w:rPr>
      </w:r>
      <w:r>
        <w:rPr>
          <w:noProof/>
        </w:rPr>
        <w:fldChar w:fldCharType="separate"/>
      </w:r>
      <w:r>
        <w:rPr>
          <w:noProof/>
        </w:rPr>
        <w:t>23</w:t>
      </w:r>
      <w:r>
        <w:rPr>
          <w:noProof/>
        </w:rPr>
        <w:fldChar w:fldCharType="end"/>
      </w:r>
    </w:p>
    <w:p w14:paraId="39D4F4D9" w14:textId="1B812671" w:rsidR="003F1965" w:rsidRDefault="003F1965">
      <w:pPr>
        <w:pStyle w:val="Tabladeilustraciones"/>
        <w:tabs>
          <w:tab w:val="right" w:leader="dot" w:pos="8493"/>
        </w:tabs>
        <w:rPr>
          <w:rFonts w:asciiTheme="minorHAnsi" w:eastAsiaTheme="minorEastAsia" w:hAnsiTheme="minorHAnsi"/>
          <w:noProof/>
          <w:lang w:eastAsia="es-PE"/>
        </w:rPr>
      </w:pPr>
      <w:r>
        <w:rPr>
          <w:noProof/>
        </w:rPr>
        <w:t>Tabla 5 - Componentes de la cadena de búsqueda.</w:t>
      </w:r>
      <w:r>
        <w:rPr>
          <w:noProof/>
        </w:rPr>
        <w:tab/>
      </w:r>
      <w:r>
        <w:rPr>
          <w:noProof/>
        </w:rPr>
        <w:fldChar w:fldCharType="begin"/>
      </w:r>
      <w:r>
        <w:rPr>
          <w:noProof/>
        </w:rPr>
        <w:instrText xml:space="preserve"> PAGEREF _Toc530702681 \h </w:instrText>
      </w:r>
      <w:r>
        <w:rPr>
          <w:noProof/>
        </w:rPr>
      </w:r>
      <w:r>
        <w:rPr>
          <w:noProof/>
        </w:rPr>
        <w:fldChar w:fldCharType="separate"/>
      </w:r>
      <w:r>
        <w:rPr>
          <w:noProof/>
        </w:rPr>
        <w:t>24</w:t>
      </w:r>
      <w:r>
        <w:rPr>
          <w:noProof/>
        </w:rPr>
        <w:fldChar w:fldCharType="end"/>
      </w:r>
    </w:p>
    <w:p w14:paraId="39C1F855" w14:textId="21D47141" w:rsidR="003F1965" w:rsidRDefault="003F1965">
      <w:pPr>
        <w:pStyle w:val="Tabladeilustraciones"/>
        <w:tabs>
          <w:tab w:val="right" w:leader="dot" w:pos="8493"/>
        </w:tabs>
        <w:rPr>
          <w:rFonts w:asciiTheme="minorHAnsi" w:eastAsiaTheme="minorEastAsia" w:hAnsiTheme="minorHAnsi"/>
          <w:noProof/>
          <w:lang w:eastAsia="es-PE"/>
        </w:rPr>
      </w:pPr>
      <w:r>
        <w:rPr>
          <w:noProof/>
        </w:rPr>
        <w:t>Tabla 6 - Artículos encontrados por base de datos.</w:t>
      </w:r>
      <w:r>
        <w:rPr>
          <w:noProof/>
        </w:rPr>
        <w:tab/>
      </w:r>
      <w:r>
        <w:rPr>
          <w:noProof/>
        </w:rPr>
        <w:fldChar w:fldCharType="begin"/>
      </w:r>
      <w:r>
        <w:rPr>
          <w:noProof/>
        </w:rPr>
        <w:instrText xml:space="preserve"> PAGEREF _Toc530702682 \h </w:instrText>
      </w:r>
      <w:r>
        <w:rPr>
          <w:noProof/>
        </w:rPr>
      </w:r>
      <w:r>
        <w:rPr>
          <w:noProof/>
        </w:rPr>
        <w:fldChar w:fldCharType="separate"/>
      </w:r>
      <w:r>
        <w:rPr>
          <w:noProof/>
        </w:rPr>
        <w:t>25</w:t>
      </w:r>
      <w:r>
        <w:rPr>
          <w:noProof/>
        </w:rPr>
        <w:fldChar w:fldCharType="end"/>
      </w:r>
    </w:p>
    <w:p w14:paraId="6160A400" w14:textId="531CFFD7" w:rsidR="003F1965" w:rsidRDefault="003F1965">
      <w:pPr>
        <w:pStyle w:val="Tabladeilustraciones"/>
        <w:tabs>
          <w:tab w:val="right" w:leader="dot" w:pos="8493"/>
        </w:tabs>
        <w:rPr>
          <w:rFonts w:asciiTheme="minorHAnsi" w:eastAsiaTheme="minorEastAsia" w:hAnsiTheme="minorHAnsi"/>
          <w:noProof/>
          <w:lang w:eastAsia="es-PE"/>
        </w:rPr>
      </w:pPr>
      <w:r>
        <w:rPr>
          <w:noProof/>
        </w:rPr>
        <w:t>Tabla 7 - Artículos que discuten el estado del arte.</w:t>
      </w:r>
      <w:r>
        <w:rPr>
          <w:noProof/>
        </w:rPr>
        <w:tab/>
      </w:r>
      <w:r>
        <w:rPr>
          <w:noProof/>
        </w:rPr>
        <w:fldChar w:fldCharType="begin"/>
      </w:r>
      <w:r>
        <w:rPr>
          <w:noProof/>
        </w:rPr>
        <w:instrText xml:space="preserve"> PAGEREF _Toc530702683 \h </w:instrText>
      </w:r>
      <w:r>
        <w:rPr>
          <w:noProof/>
        </w:rPr>
      </w:r>
      <w:r>
        <w:rPr>
          <w:noProof/>
        </w:rPr>
        <w:fldChar w:fldCharType="separate"/>
      </w:r>
      <w:r>
        <w:rPr>
          <w:noProof/>
        </w:rPr>
        <w:t>26</w:t>
      </w:r>
      <w:r>
        <w:rPr>
          <w:noProof/>
        </w:rPr>
        <w:fldChar w:fldCharType="end"/>
      </w:r>
    </w:p>
    <w:p w14:paraId="53808D02" w14:textId="7E199CB0" w:rsidR="003F1965" w:rsidRDefault="003F1965">
      <w:pPr>
        <w:pStyle w:val="Tabladeilustraciones"/>
        <w:tabs>
          <w:tab w:val="right" w:leader="dot" w:pos="8493"/>
        </w:tabs>
        <w:rPr>
          <w:rFonts w:asciiTheme="minorHAnsi" w:eastAsiaTheme="minorEastAsia" w:hAnsiTheme="minorHAnsi"/>
          <w:noProof/>
          <w:lang w:eastAsia="es-PE"/>
        </w:rPr>
      </w:pPr>
      <w:r>
        <w:rPr>
          <w:noProof/>
        </w:rPr>
        <w:t>Tabla 8 - Métodos de aprendizaje de máquina más usados para la clasificación de lncRNA.</w:t>
      </w:r>
      <w:r>
        <w:rPr>
          <w:noProof/>
        </w:rPr>
        <w:tab/>
      </w:r>
      <w:r>
        <w:rPr>
          <w:noProof/>
        </w:rPr>
        <w:fldChar w:fldCharType="begin"/>
      </w:r>
      <w:r>
        <w:rPr>
          <w:noProof/>
        </w:rPr>
        <w:instrText xml:space="preserve"> PAGEREF _Toc530702684 \h </w:instrText>
      </w:r>
      <w:r>
        <w:rPr>
          <w:noProof/>
        </w:rPr>
      </w:r>
      <w:r>
        <w:rPr>
          <w:noProof/>
        </w:rPr>
        <w:fldChar w:fldCharType="separate"/>
      </w:r>
      <w:r>
        <w:rPr>
          <w:noProof/>
        </w:rPr>
        <w:t>27</w:t>
      </w:r>
      <w:r>
        <w:rPr>
          <w:noProof/>
        </w:rPr>
        <w:fldChar w:fldCharType="end"/>
      </w:r>
    </w:p>
    <w:p w14:paraId="05AE6CFB" w14:textId="609FF725" w:rsidR="003F1965" w:rsidRDefault="003F1965">
      <w:pPr>
        <w:pStyle w:val="Tabladeilustraciones"/>
        <w:tabs>
          <w:tab w:val="right" w:leader="dot" w:pos="8493"/>
        </w:tabs>
        <w:rPr>
          <w:rFonts w:asciiTheme="minorHAnsi" w:eastAsiaTheme="minorEastAsia" w:hAnsiTheme="minorHAnsi"/>
          <w:noProof/>
          <w:lang w:eastAsia="es-PE"/>
        </w:rPr>
      </w:pPr>
      <w:r>
        <w:rPr>
          <w:noProof/>
        </w:rPr>
        <w:t>Tabla 9 - Riesgos del proyecto de investigación.</w:t>
      </w:r>
      <w:r>
        <w:rPr>
          <w:noProof/>
        </w:rPr>
        <w:tab/>
      </w:r>
      <w:r>
        <w:rPr>
          <w:noProof/>
        </w:rPr>
        <w:fldChar w:fldCharType="begin"/>
      </w:r>
      <w:r>
        <w:rPr>
          <w:noProof/>
        </w:rPr>
        <w:instrText xml:space="preserve"> PAGEREF _Toc530702685 \h </w:instrText>
      </w:r>
      <w:r>
        <w:rPr>
          <w:noProof/>
        </w:rPr>
      </w:r>
      <w:r>
        <w:rPr>
          <w:noProof/>
        </w:rPr>
        <w:fldChar w:fldCharType="separate"/>
      </w:r>
      <w:r>
        <w:rPr>
          <w:noProof/>
        </w:rPr>
        <w:t>c</w:t>
      </w:r>
      <w:r>
        <w:rPr>
          <w:noProof/>
        </w:rPr>
        <w:fldChar w:fldCharType="end"/>
      </w:r>
    </w:p>
    <w:p w14:paraId="0F979834" w14:textId="5208CE74" w:rsidR="003F1965" w:rsidRDefault="003F1965">
      <w:pPr>
        <w:pStyle w:val="Tabladeilustraciones"/>
        <w:tabs>
          <w:tab w:val="right" w:leader="dot" w:pos="8493"/>
        </w:tabs>
        <w:rPr>
          <w:rFonts w:asciiTheme="minorHAnsi" w:eastAsiaTheme="minorEastAsia" w:hAnsiTheme="minorHAnsi"/>
          <w:noProof/>
          <w:lang w:eastAsia="es-PE"/>
        </w:rPr>
      </w:pPr>
      <w:r>
        <w:rPr>
          <w:noProof/>
        </w:rPr>
        <w:t>Tabla 10 - Lista de tareas del proyecto.</w:t>
      </w:r>
      <w:r>
        <w:rPr>
          <w:noProof/>
        </w:rPr>
        <w:tab/>
      </w:r>
      <w:r>
        <w:rPr>
          <w:noProof/>
        </w:rPr>
        <w:fldChar w:fldCharType="begin"/>
      </w:r>
      <w:r>
        <w:rPr>
          <w:noProof/>
        </w:rPr>
        <w:instrText xml:space="preserve"> PAGEREF _Toc530702686 \h </w:instrText>
      </w:r>
      <w:r>
        <w:rPr>
          <w:noProof/>
        </w:rPr>
      </w:r>
      <w:r>
        <w:rPr>
          <w:noProof/>
        </w:rPr>
        <w:fldChar w:fldCharType="separate"/>
      </w:r>
      <w:r>
        <w:rPr>
          <w:noProof/>
        </w:rPr>
        <w:t>e</w:t>
      </w:r>
      <w:r>
        <w:rPr>
          <w:noProof/>
        </w:rPr>
        <w:fldChar w:fldCharType="end"/>
      </w:r>
    </w:p>
    <w:p w14:paraId="45B6AD26" w14:textId="026FEBF5" w:rsidR="003F1965" w:rsidRDefault="003F1965">
      <w:pPr>
        <w:pStyle w:val="Tabladeilustraciones"/>
        <w:tabs>
          <w:tab w:val="right" w:leader="dot" w:pos="8493"/>
        </w:tabs>
        <w:rPr>
          <w:rFonts w:asciiTheme="minorHAnsi" w:eastAsiaTheme="minorEastAsia" w:hAnsiTheme="minorHAnsi"/>
          <w:noProof/>
          <w:lang w:eastAsia="es-PE"/>
        </w:rPr>
      </w:pPr>
      <w:r>
        <w:rPr>
          <w:noProof/>
        </w:rPr>
        <w:t>Tabla 11 - Costos del proyecto.</w:t>
      </w:r>
      <w:r>
        <w:rPr>
          <w:noProof/>
        </w:rPr>
        <w:tab/>
      </w:r>
      <w:r>
        <w:rPr>
          <w:noProof/>
        </w:rPr>
        <w:fldChar w:fldCharType="begin"/>
      </w:r>
      <w:r>
        <w:rPr>
          <w:noProof/>
        </w:rPr>
        <w:instrText xml:space="preserve"> PAGEREF _Toc530702687 \h </w:instrText>
      </w:r>
      <w:r>
        <w:rPr>
          <w:noProof/>
        </w:rPr>
      </w:r>
      <w:r>
        <w:rPr>
          <w:noProof/>
        </w:rPr>
        <w:fldChar w:fldCharType="separate"/>
      </w:r>
      <w:r>
        <w:rPr>
          <w:noProof/>
        </w:rPr>
        <w:t>h</w:t>
      </w:r>
      <w:r>
        <w:rPr>
          <w:noProof/>
        </w:rPr>
        <w:fldChar w:fldCharType="end"/>
      </w:r>
    </w:p>
    <w:p w14:paraId="67DF28E8" w14:textId="4DBE57D0" w:rsidR="00DB0475" w:rsidRDefault="00EE2778" w:rsidP="00D07CE5">
      <w:pPr>
        <w:spacing w:before="0" w:line="240" w:lineRule="auto"/>
      </w:pPr>
      <w:r>
        <w:fldChar w:fldCharType="end"/>
      </w:r>
    </w:p>
    <w:p w14:paraId="77313FE4" w14:textId="77777777" w:rsidR="005E7CD3" w:rsidRDefault="005E7CD3" w:rsidP="00BF76A4">
      <w:pPr>
        <w:spacing w:before="0"/>
      </w:pPr>
    </w:p>
    <w:p w14:paraId="376D1872" w14:textId="77777777" w:rsidR="005E7CD3" w:rsidRDefault="005E7CD3" w:rsidP="00BF76A4">
      <w:pPr>
        <w:spacing w:before="0"/>
      </w:pPr>
    </w:p>
    <w:p w14:paraId="6F4FA8C0" w14:textId="77777777" w:rsidR="00F5644F" w:rsidRDefault="00F5644F" w:rsidP="006B3D7C">
      <w:pPr>
        <w:pStyle w:val="Ttulo1"/>
        <w:numPr>
          <w:ilvl w:val="0"/>
          <w:numId w:val="0"/>
        </w:numPr>
        <w:sectPr w:rsidR="00F5644F" w:rsidSect="00663A20">
          <w:footerReference w:type="default" r:id="rId10"/>
          <w:pgSz w:w="11906" w:h="16838" w:code="9"/>
          <w:pgMar w:top="2268" w:right="1418" w:bottom="1418" w:left="1985" w:header="709" w:footer="709" w:gutter="0"/>
          <w:cols w:space="708"/>
          <w:docGrid w:linePitch="360"/>
        </w:sectPr>
      </w:pPr>
    </w:p>
    <w:p w14:paraId="5E09B7B2" w14:textId="77777777" w:rsidR="00E01541" w:rsidRDefault="00E01541" w:rsidP="00663A20">
      <w:pPr>
        <w:pStyle w:val="Ttulo1"/>
      </w:pPr>
      <w:bookmarkStart w:id="5" w:name="_Toc530702626"/>
      <w:r>
        <w:lastRenderedPageBreak/>
        <w:t>Generalidades</w:t>
      </w:r>
      <w:bookmarkEnd w:id="5"/>
    </w:p>
    <w:p w14:paraId="35D921E0" w14:textId="3AB48BFE" w:rsidR="00663A20" w:rsidRDefault="001114A9" w:rsidP="00E01541">
      <w:pPr>
        <w:pStyle w:val="Ttulo2"/>
      </w:pPr>
      <w:bookmarkStart w:id="6" w:name="_Toc530702627"/>
      <w:r>
        <w:t>Problemática</w:t>
      </w:r>
      <w:bookmarkEnd w:id="6"/>
    </w:p>
    <w:p w14:paraId="3B6B5508" w14:textId="20A1D7A8" w:rsidR="00203CED" w:rsidRDefault="00203CED" w:rsidP="00203CED">
      <w:pPr>
        <w:jc w:val="both"/>
      </w:pPr>
      <w:r>
        <w:t>El ADN (ácido desoxirribonucleico) es una molécula compuesta principalmente por nucleótidos, que se encuentra en el núcleo de la célula y es responsable de generar proteínas y ARN</w:t>
      </w:r>
      <w:r w:rsidR="00285B56">
        <w:t xml:space="preserve"> (ácido ribonucleico) para que cumplan todas las funciones </w:t>
      </w:r>
      <w:r w:rsidR="006072D2">
        <w:t>celulares</w:t>
      </w:r>
      <w:r w:rsidR="0052124C">
        <w:t xml:space="preserve"> </w:t>
      </w:r>
      <w:r w:rsidR="0052124C">
        <w:fldChar w:fldCharType="begin"/>
      </w:r>
      <w:r w:rsidR="0052124C">
        <w:instrText xml:space="preserve"> ADDIN ZOTERO_ITEM CSL_CITATION {"citationID":"nft47V83","properties":{"formattedCitation":"(NHGRI, 2015)","plainCitation":"(NHGRI, 2015)","noteIndex":0},"citationItems":[{"id":100,"uris":["http://zotero.org/users/5172276/items/3E5E6B49"],"uri":["http://zotero.org/users/5172276/items/3E5E6B49"],"itemData":{"id":100,"type":"webpage","title":"Ácido desoxirribonucleico (ADN)","container-title":"National Human Genome Research Institute (NHGRI)","URL":"https://www.genome.gov/27562614/cido-desoxirribonucleico-adn/","language":"en-US","author":[{"literal":"NHGRI"}],"issued":{"date-parts":[["2015",10,21]]},"accessed":{"date-parts":[["2018",10,20]]}}}],"schema":"https://github.com/citation-style-language/schema/raw/master/csl-citation.json"} </w:instrText>
      </w:r>
      <w:r w:rsidR="0052124C">
        <w:fldChar w:fldCharType="separate"/>
      </w:r>
      <w:r w:rsidR="0052124C" w:rsidRPr="0052124C">
        <w:rPr>
          <w:rFonts w:cs="Arial"/>
        </w:rPr>
        <w:t>(NHGRI, 2015)</w:t>
      </w:r>
      <w:r w:rsidR="0052124C">
        <w:fldChar w:fldCharType="end"/>
      </w:r>
      <w:r w:rsidR="00285B56">
        <w:t>.</w:t>
      </w:r>
    </w:p>
    <w:p w14:paraId="50CC4BED" w14:textId="2C6F91F9" w:rsidR="00C65D53" w:rsidRDefault="006068BB" w:rsidP="00E01541">
      <w:pPr>
        <w:jc w:val="both"/>
      </w:pPr>
      <w:r>
        <w:t>Esta</w:t>
      </w:r>
      <w:r w:rsidR="00285B56">
        <w:t xml:space="preserve"> generación de proteínas </w:t>
      </w:r>
      <w:r w:rsidR="003F64A5">
        <w:t xml:space="preserve">en las células </w:t>
      </w:r>
      <w:r w:rsidR="002069F9">
        <w:t xml:space="preserve">es posible </w:t>
      </w:r>
      <w:r w:rsidR="00285B56">
        <w:t>a través de</w:t>
      </w:r>
      <w:r>
        <w:t>l</w:t>
      </w:r>
      <w:r w:rsidR="00285B56">
        <w:t xml:space="preserve"> proceso </w:t>
      </w:r>
      <w:r>
        <w:t>de</w:t>
      </w:r>
      <w:r w:rsidR="00285B56">
        <w:t xml:space="preserve"> síntesis de proteínas. Para ell</w:t>
      </w:r>
      <w:r w:rsidR="002069F9">
        <w:t>o</w:t>
      </w:r>
      <w:r w:rsidR="006072D2">
        <w:t>,</w:t>
      </w:r>
      <w:r w:rsidR="00285B56">
        <w:t xml:space="preserve"> se genera una copia de un segmento del ADN</w:t>
      </w:r>
      <w:r w:rsidR="00A5593C">
        <w:t xml:space="preserve"> (gen)</w:t>
      </w:r>
      <w:r w:rsidR="00285B56">
        <w:t xml:space="preserve"> </w:t>
      </w:r>
      <w:r w:rsidR="00A5593C" w:rsidRPr="00A5593C">
        <w:t xml:space="preserve">que contiene la información de la proteína a sintetizar </w:t>
      </w:r>
      <w:r w:rsidR="002069F9">
        <w:t xml:space="preserve">a través del proceso de transcripción, </w:t>
      </w:r>
      <w:r w:rsidR="00285B56">
        <w:t>produc</w:t>
      </w:r>
      <w:r w:rsidR="00A5593C">
        <w:t>iéndose una molécula intermediaria</w:t>
      </w:r>
      <w:r w:rsidR="00285B56">
        <w:t xml:space="preserve"> </w:t>
      </w:r>
      <w:r w:rsidR="00A5593C">
        <w:t>d</w:t>
      </w:r>
      <w:r w:rsidR="00285B56">
        <w:t>e ARN</w:t>
      </w:r>
      <w:r w:rsidR="00A5593C">
        <w:t xml:space="preserve"> </w:t>
      </w:r>
      <w:r w:rsidR="00A5593C" w:rsidRPr="00A5593C">
        <w:t>con la información del gen</w:t>
      </w:r>
      <w:r w:rsidR="00692DEE">
        <w:t xml:space="preserve">, </w:t>
      </w:r>
      <w:r w:rsidR="00A5593C">
        <w:t>la</w:t>
      </w:r>
      <w:r w:rsidR="00692DEE">
        <w:t xml:space="preserve"> cual mediante </w:t>
      </w:r>
      <w:r w:rsidR="00A5593C">
        <w:t>el proceso de</w:t>
      </w:r>
      <w:r w:rsidR="00692DEE">
        <w:t xml:space="preserve"> traslación se </w:t>
      </w:r>
      <w:r w:rsidR="00A5593C">
        <w:t xml:space="preserve">puede expresar </w:t>
      </w:r>
      <w:r w:rsidR="00692DEE">
        <w:t>en proteína</w:t>
      </w:r>
      <w:r w:rsidR="00395B83">
        <w:t xml:space="preserve"> </w:t>
      </w:r>
      <w:r w:rsidR="00FE1804">
        <w:fldChar w:fldCharType="begin"/>
      </w:r>
      <w:r w:rsidR="00FE1804">
        <w:instrText xml:space="preserve"> ADDIN ZOTERO_ITEM CSL_CITATION {"citationID":"ZcTXArdi","properties":{"formattedCitation":"(NHGRI, 2015)","plainCitation":"(NHGRI, 2015)","noteIndex":0},"citationItems":[{"id":100,"uris":["http://zotero.org/users/5172276/items/3E5E6B49"],"uri":["http://zotero.org/users/5172276/items/3E5E6B49"],"itemData":{"id":100,"type":"webpage","title":"Ácido desoxirribonucleico (ADN)","container-title":"National Human Genome Research Institute (NHGRI)","URL":"https://www.genome.gov/27562614/cido-desoxirribonucleico-adn/","language":"en-US","author":[{"literal":"NHGRI"}],"issued":{"date-parts":[["2015",10,21]]},"accessed":{"date-parts":[["2018",10,20]]}}}],"schema":"https://github.com/citation-style-language/schema/raw/master/csl-citation.json"} </w:instrText>
      </w:r>
      <w:r w:rsidR="00FE1804">
        <w:fldChar w:fldCharType="separate"/>
      </w:r>
      <w:r w:rsidR="00FE1804" w:rsidRPr="00FE1804">
        <w:rPr>
          <w:rFonts w:cs="Arial"/>
        </w:rPr>
        <w:t>(NHGRI, 2015)</w:t>
      </w:r>
      <w:r w:rsidR="00FE1804">
        <w:fldChar w:fldCharType="end"/>
      </w:r>
      <w:r w:rsidR="00692DEE">
        <w:t xml:space="preserve">. </w:t>
      </w:r>
      <w:r w:rsidR="00B032EF">
        <w:t xml:space="preserve">Sin embargo, </w:t>
      </w:r>
      <w:r w:rsidR="008360F4">
        <w:t xml:space="preserve">solo una pequeña proporción del </w:t>
      </w:r>
      <w:r w:rsidR="00C65D53">
        <w:t xml:space="preserve">ARN producido por el ADN </w:t>
      </w:r>
      <w:r w:rsidR="008360F4">
        <w:t xml:space="preserve">se </w:t>
      </w:r>
      <w:r w:rsidR="00C65D53">
        <w:t>expresa</w:t>
      </w:r>
      <w:r w:rsidR="008360F4">
        <w:t xml:space="preserve"> en proteínas</w:t>
      </w:r>
      <w:r w:rsidR="00C65D53">
        <w:t>, y a estos se les conoce como ARN codificantes (o en inglés</w:t>
      </w:r>
      <w:r w:rsidR="00143DDE">
        <w:t>,</w:t>
      </w:r>
      <w:r w:rsidR="00C65D53">
        <w:t xml:space="preserve"> como</w:t>
      </w:r>
      <w:r w:rsidR="00C65D53" w:rsidRPr="00F82838">
        <w:t xml:space="preserve"> </w:t>
      </w:r>
      <w:r w:rsidR="00A46A4E" w:rsidRPr="00F82838">
        <w:rPr>
          <w:i/>
        </w:rPr>
        <w:t>protein coding t</w:t>
      </w:r>
      <w:r w:rsidR="00452FD7" w:rsidRPr="00F82838">
        <w:rPr>
          <w:i/>
        </w:rPr>
        <w:t>r</w:t>
      </w:r>
      <w:r w:rsidR="00A46A4E" w:rsidRPr="00F82838">
        <w:rPr>
          <w:i/>
        </w:rPr>
        <w:t>anscripts</w:t>
      </w:r>
      <w:r w:rsidR="00A46A4E">
        <w:t xml:space="preserve"> </w:t>
      </w:r>
      <w:r w:rsidR="00C65D53">
        <w:t>–</w:t>
      </w:r>
      <w:r w:rsidR="00A46A4E">
        <w:t xml:space="preserve"> </w:t>
      </w:r>
      <w:r w:rsidR="00A46A4E" w:rsidRPr="007E38F7">
        <w:rPr>
          <w:i/>
        </w:rPr>
        <w:t>PCT</w:t>
      </w:r>
      <w:r w:rsidR="00C65D53">
        <w:t xml:space="preserve">) </w:t>
      </w:r>
      <w:r w:rsidR="00C65D53">
        <w:fldChar w:fldCharType="begin"/>
      </w:r>
      <w:r w:rsidR="00C65D53">
        <w:instrText xml:space="preserve"> ADDIN ZOTERO_ITEM CSL_CITATION {"citationID":"eUypHbeJ","properties":{"formattedCitation":"(Kung, Colognori, &amp; Lee, 2013)","plainCitation":"(Kung, Colognori, &amp; Lee, 2013)","noteIndex":0},"citationItems":[{"id":3,"uris":["http://zotero.org/users/5172276/items/8R5UZ6F2"],"uri":["http://zotero.org/users/5172276/items/8R5UZ6F2"],"itemData":{"id":3,"type":"article-journal","title":"Long Noncoding RNAs: Past, Present, and Future","container-title":"Genetics","page":"651-669","volume":"193","issue":"3","source":"Crossref","abstract":"Long noncoding RNAs (lncRNAs) have gained widespread attention in recent years as a potentially new and crucial layer of biological regulation. lncRNAs of all kinds have been implicated in a range of developmental processes and diseases, but knowledge of the mechanisms by which they act is still surprisingly limited, and claims that almost the entirety of the mammalian genome is transcribed into functional noncoding transcripts remain controversial. At the same time, a small number of well-studied lncRNAs have given us important clues about the biology of these molecules, and a few key functional and mechanistic themes have begun to emerge, although the robustness of these models and classiﬁcation schemes remains to be seen. Here, we review the current state of knowledge of the lncRNA ﬁeld, discussing what is known about the genomic contexts, biological functions, and mechanisms of action of lncRNAs. We also reﬂect on how the recent interest in lncRNAs is deeply rooted in biology’s longstanding concern with the evolution and function of genomes.","DOI":"10.1534/genetics.112.146704","ISSN":"0016-6731","shortTitle":"Long Noncoding RNAs","language":"en","author":[{"family":"Kung","given":"J. T. Y."},{"family":"Colognori","given":"D."},{"family":"Lee","given":"J. T."}],"issued":{"date-parts":[["2013",3,1]]}}}],"schema":"https://github.com/citation-style-language/schema/raw/master/csl-citation.json"} </w:instrText>
      </w:r>
      <w:r w:rsidR="00C65D53">
        <w:fldChar w:fldCharType="separate"/>
      </w:r>
      <w:r w:rsidR="00C65D53" w:rsidRPr="00C65D53">
        <w:rPr>
          <w:rFonts w:cs="Arial"/>
        </w:rPr>
        <w:t>(Kung, Colognori, &amp; Lee, 2013)</w:t>
      </w:r>
      <w:r w:rsidR="00C65D53">
        <w:fldChar w:fldCharType="end"/>
      </w:r>
      <w:r w:rsidR="008360F4">
        <w:t>.</w:t>
      </w:r>
      <w:r w:rsidR="00C231DD">
        <w:t xml:space="preserve"> El ARN que no se expresa en proteínas es conocido como ARN no codificante</w:t>
      </w:r>
      <w:r w:rsidR="00AC374E">
        <w:t xml:space="preserve"> (ver </w:t>
      </w:r>
      <w:r w:rsidR="00AC374E">
        <w:fldChar w:fldCharType="begin"/>
      </w:r>
      <w:r w:rsidR="00AC374E">
        <w:instrText xml:space="preserve"> REF _Ref527909875 \h </w:instrText>
      </w:r>
      <w:r w:rsidR="00AC374E">
        <w:fldChar w:fldCharType="separate"/>
      </w:r>
      <w:r w:rsidR="003F1965">
        <w:t xml:space="preserve">Figura </w:t>
      </w:r>
      <w:r w:rsidR="003F1965">
        <w:rPr>
          <w:noProof/>
        </w:rPr>
        <w:t>1</w:t>
      </w:r>
      <w:r w:rsidR="00AC374E">
        <w:fldChar w:fldCharType="end"/>
      </w:r>
      <w:r w:rsidR="00AC374E">
        <w:t>)</w:t>
      </w:r>
      <w:r w:rsidR="00C231DD">
        <w:t>.</w:t>
      </w:r>
    </w:p>
    <w:p w14:paraId="3CB646EF" w14:textId="38CD746D" w:rsidR="00F5650D" w:rsidRDefault="00F318C5" w:rsidP="00F5650D">
      <w:pPr>
        <w:keepNext/>
        <w:jc w:val="center"/>
      </w:pPr>
      <w:r>
        <w:rPr>
          <w:noProof/>
        </w:rPr>
        <w:drawing>
          <wp:inline distT="0" distB="0" distL="0" distR="0" wp14:anchorId="14C1DC32" wp14:editId="24243259">
            <wp:extent cx="5399405" cy="194691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9405" cy="1946910"/>
                    </a:xfrm>
                    <a:prstGeom prst="rect">
                      <a:avLst/>
                    </a:prstGeom>
                    <a:noFill/>
                    <a:ln>
                      <a:noFill/>
                    </a:ln>
                  </pic:spPr>
                </pic:pic>
              </a:graphicData>
            </a:graphic>
          </wp:inline>
        </w:drawing>
      </w:r>
    </w:p>
    <w:p w14:paraId="48A21D23" w14:textId="100745D4" w:rsidR="005C0EE5" w:rsidRDefault="00F5650D" w:rsidP="00F5650D">
      <w:pPr>
        <w:pStyle w:val="Descripcin"/>
        <w:jc w:val="center"/>
      </w:pPr>
      <w:bookmarkStart w:id="7" w:name="_Ref527909875"/>
      <w:bookmarkStart w:id="8" w:name="_Ref527909874"/>
      <w:bookmarkStart w:id="9" w:name="_Toc530702666"/>
      <w:r>
        <w:t xml:space="preserve">Figura </w:t>
      </w:r>
      <w:r w:rsidR="00F20301">
        <w:rPr>
          <w:noProof/>
        </w:rPr>
        <w:fldChar w:fldCharType="begin"/>
      </w:r>
      <w:r w:rsidR="00F20301">
        <w:rPr>
          <w:noProof/>
        </w:rPr>
        <w:instrText xml:space="preserve"> SEQ Figura \* ARABIC </w:instrText>
      </w:r>
      <w:r w:rsidR="00F20301">
        <w:rPr>
          <w:noProof/>
        </w:rPr>
        <w:fldChar w:fldCharType="separate"/>
      </w:r>
      <w:r w:rsidR="003F1965">
        <w:rPr>
          <w:noProof/>
        </w:rPr>
        <w:t>1</w:t>
      </w:r>
      <w:r w:rsidR="00F20301">
        <w:rPr>
          <w:noProof/>
        </w:rPr>
        <w:fldChar w:fldCharType="end"/>
      </w:r>
      <w:bookmarkEnd w:id="7"/>
      <w:r>
        <w:t xml:space="preserve"> - Síntesis de proteínas y ARN no codificante. Elaboración propia.</w:t>
      </w:r>
      <w:bookmarkEnd w:id="8"/>
      <w:bookmarkEnd w:id="9"/>
    </w:p>
    <w:p w14:paraId="71AD579A" w14:textId="6C1C50A6" w:rsidR="00277095" w:rsidRDefault="008360F4" w:rsidP="00F81F5D">
      <w:pPr>
        <w:jc w:val="both"/>
      </w:pPr>
      <w:r>
        <w:t xml:space="preserve">Históricamente se pensó que las secciones </w:t>
      </w:r>
      <w:r w:rsidR="00452FD7">
        <w:t>del ADN</w:t>
      </w:r>
      <w:r w:rsidR="005455DA">
        <w:t xml:space="preserve"> que se transcriben a ARN</w:t>
      </w:r>
      <w:r w:rsidR="00452FD7">
        <w:t xml:space="preserve"> no </w:t>
      </w:r>
      <w:r>
        <w:t>codifica</w:t>
      </w:r>
      <w:r w:rsidR="00452FD7">
        <w:t>ntes</w:t>
      </w:r>
      <w:r>
        <w:t xml:space="preserve"> eran simplemente </w:t>
      </w:r>
      <w:r w:rsidR="00716CC6">
        <w:t>rezagos</w:t>
      </w:r>
      <w:r w:rsidR="00A5593C">
        <w:t xml:space="preserve"> evolutivos de material genético, que perdió</w:t>
      </w:r>
      <w:r>
        <w:t xml:space="preserve"> </w:t>
      </w:r>
      <w:r w:rsidR="00A5593C">
        <w:t xml:space="preserve">utilidad, </w:t>
      </w:r>
      <w:r>
        <w:t xml:space="preserve">y </w:t>
      </w:r>
      <w:r w:rsidR="00A5593C">
        <w:t xml:space="preserve">por lo tanto </w:t>
      </w:r>
      <w:r>
        <w:t>no tenía</w:t>
      </w:r>
      <w:r w:rsidR="00452FD7">
        <w:t>n</w:t>
      </w:r>
      <w:r>
        <w:t xml:space="preserve"> ninguna función</w:t>
      </w:r>
      <w:r w:rsidR="00A5593C">
        <w:t xml:space="preserve"> </w:t>
      </w:r>
      <w:r w:rsidR="00716CC6">
        <w:t>biológica</w:t>
      </w:r>
      <w:r w:rsidR="00FE1804">
        <w:t xml:space="preserve"> </w:t>
      </w:r>
      <w:r w:rsidR="00653B94">
        <w:fldChar w:fldCharType="begin"/>
      </w:r>
      <w:r w:rsidR="00653B94">
        <w:instrText xml:space="preserve"> ADDIN ZOTERO_ITEM CSL_CITATION {"citationID":"MLvUA1lB","properties":{"formattedCitation":"(Ponjavic, Ponting, &amp; Lunter, 2007)","plainCitation":"(Ponjavic, Ponting, &amp; Lunter, 2007)","noteIndex":0},"citationItems":[{"id":234,"uris":["http://zotero.org/users/5172276/items/9AZ7SW6A"],"uri":["http://zotero.org/users/5172276/items/9AZ7SW6A"],"itemData":{"id":234,"type":"article-journal","title":"Functionality or transcriptional noise? Evidence for selection within long noncoding RNAs","container-title":"Genome Research","page":"556-565","volume":"17","issue":"5","source":"PubMed Central","abstract":"Long transcripts that do not encode protein have only rarely been the subject of experimental scrutiny. Presumably, this is owing to the current lack of evidence of their functionality, thereby leaving an impression that, instead, they represent “transcriptional noise.” Here, we describe an analysis of 3122 long and full-length, noncoding RNAs (“macroRNAs”) from the mouse, and compare their sequences and their promoters with orthologous sequence from human and from rat. We considered three independent signatures of purifying selection related to substitutions, sequence insertions and deletions, and splicing. We find that the evolution of the set of noncoding RNAs is not consistent with neutralist explanations. Rather, our results indicate that purifying selection has acted on the macroRNAs’ promoters, primary sequence, and consensus splice site motifs. Promoters have experienced the greatest elimination of nucleotide substitutions, insertions, and deletions. The proportion of conserved sequence (4.1%–5.5%) in these macroRNAs is comparable to the density of exons within protein-coding transcripts (5.2%). These macroRNAs, taken together, thus possess the imprint of purifying selection, thereby indicating their functionality. Our findings should now provide an incentive for the experimental investigation of these macroRNAs’ functions.","DOI":"10.1101/gr.6036807","ISSN":"1088-9051","note":"PMID: 17387145\nPMCID: PMC1855172","shortTitle":"Functionality or transcriptional noise?","journalAbbreviation":"Genome Res","author":[{"family":"Ponjavic","given":"Jasmina"},{"family":"Ponting","given":"Chris P."},{"family":"Lunter","given":"Gerton"}],"issued":{"date-parts":[["2007",5]]}}}],"schema":"https://github.com/citation-style-language/schema/raw/master/csl-citation.json"} </w:instrText>
      </w:r>
      <w:r w:rsidR="00653B94">
        <w:fldChar w:fldCharType="separate"/>
      </w:r>
      <w:r w:rsidR="00653B94" w:rsidRPr="00653B94">
        <w:rPr>
          <w:rFonts w:cs="Arial"/>
        </w:rPr>
        <w:t>(Ponjavic, Ponting, &amp; Lunter, 2007)</w:t>
      </w:r>
      <w:r w:rsidR="00653B94">
        <w:fldChar w:fldCharType="end"/>
      </w:r>
      <w:r>
        <w:t xml:space="preserve">. </w:t>
      </w:r>
      <w:r w:rsidR="00B37E2A">
        <w:t>Pero c</w:t>
      </w:r>
      <w:r>
        <w:t xml:space="preserve">on el pasar del tiempo se fue descubriendo que estas secciones </w:t>
      </w:r>
      <w:r w:rsidR="00452FD7">
        <w:t xml:space="preserve">sí </w:t>
      </w:r>
      <w:r>
        <w:t>cumplían funciones, y en particular hoy en día se sabe que los ARN no codificantes largos (</w:t>
      </w:r>
      <w:r w:rsidR="00A5593C">
        <w:t>del inglés</w:t>
      </w:r>
      <w:r w:rsidR="00A5593C" w:rsidRPr="00F82838">
        <w:t xml:space="preserve"> </w:t>
      </w:r>
      <w:r w:rsidRPr="00F82838">
        <w:rPr>
          <w:i/>
        </w:rPr>
        <w:t>long</w:t>
      </w:r>
      <w:r w:rsidRPr="00A5593C">
        <w:rPr>
          <w:i/>
        </w:rPr>
        <w:t xml:space="preserve"> non</w:t>
      </w:r>
      <w:r w:rsidRPr="00F82838">
        <w:rPr>
          <w:i/>
        </w:rPr>
        <w:t>-coding</w:t>
      </w:r>
      <w:r w:rsidRPr="003D638E">
        <w:t xml:space="preserve"> </w:t>
      </w:r>
      <w:r w:rsidRPr="007E38F7">
        <w:rPr>
          <w:i/>
        </w:rPr>
        <w:t>RNA</w:t>
      </w:r>
      <w:r>
        <w:t>, o</w:t>
      </w:r>
      <w:r w:rsidRPr="00F82838">
        <w:t xml:space="preserve"> </w:t>
      </w:r>
      <w:r w:rsidRPr="00F82838">
        <w:rPr>
          <w:i/>
        </w:rPr>
        <w:t>lncRNA</w:t>
      </w:r>
      <w:r>
        <w:t>) cumplen funciones reguladoras en la célula</w:t>
      </w:r>
      <w:r w:rsidR="002F5084">
        <w:t xml:space="preserve"> y que tiene</w:t>
      </w:r>
      <w:r w:rsidR="00B37E2A">
        <w:t>n</w:t>
      </w:r>
      <w:r w:rsidR="002F5084">
        <w:t xml:space="preserve"> implicancias en el desarrollo de enfermedades como el cáncer</w:t>
      </w:r>
      <w:r>
        <w:t xml:space="preserve"> </w:t>
      </w:r>
      <w:r>
        <w:lastRenderedPageBreak/>
        <w:fldChar w:fldCharType="begin"/>
      </w:r>
      <w:r w:rsidR="00C65D53">
        <w:instrText xml:space="preserve"> ADDIN ZOTERO_ITEM CSL_CITATION {"citationID":"FXASQYgz","properties":{"formattedCitation":"(Kung et\\uc0\\u160{}al., 2013)","plainCitation":"(Kung et al., 2013)","noteIndex":0},"citationItems":[{"id":3,"uris":["http://zotero.org/users/5172276/items/8R5UZ6F2"],"uri":["http://zotero.org/users/5172276/items/8R5UZ6F2"],"itemData":{"id":3,"type":"article-journal","title":"Long Noncoding RNAs: Past, Present, and Future","container-title":"Genetics","page":"651-669","volume":"193","issue":"3","source":"Crossref","abstract":"Long noncoding RNAs (lncRNAs) have gained widespread attention in recent years as a potentially new and crucial layer of biological regulation. lncRNAs of all kinds have been implicated in a range of developmental processes and diseases, but knowledge of the mechanisms by which they act is still surprisingly limited, and claims that almost the entirety of the mammalian genome is transcribed into functional noncoding transcripts remain controversial. At the same time, a small number of well-studied lncRNAs have given us important clues about the biology of these molecules, and a few key functional and mechanistic themes have begun to emerge, although the robustness of these models and classiﬁcation schemes remains to be seen. Here, we review the current state of knowledge of the lncRNA ﬁeld, discussing what is known about the genomic contexts, biological functions, and mechanisms of action of lncRNAs. We also reﬂect on how the recent interest in lncRNAs is deeply rooted in biology’s longstanding concern with the evolution and function of genomes.","DOI":"10.1534/genetics.112.146704","ISSN":"0016-6731","shortTitle":"Long Noncoding RNAs","language":"en","author":[{"family":"Kung","given":"J. T. Y."},{"family":"Colognori","given":"D."},{"family":"Lee","given":"J. T."}],"issued":{"date-parts":[["2013",3,1]]}}}],"schema":"https://github.com/citation-style-language/schema/raw/master/csl-citation.json"} </w:instrText>
      </w:r>
      <w:r>
        <w:fldChar w:fldCharType="separate"/>
      </w:r>
      <w:r w:rsidR="00C65D53" w:rsidRPr="00C65D53">
        <w:rPr>
          <w:rFonts w:cs="Arial"/>
          <w:szCs w:val="24"/>
        </w:rPr>
        <w:t>(Kung et al., 2013)</w:t>
      </w:r>
      <w:r>
        <w:fldChar w:fldCharType="end"/>
      </w:r>
      <w:r>
        <w:t>.</w:t>
      </w:r>
      <w:r w:rsidR="00C9532A">
        <w:t xml:space="preserve"> Es así que e</w:t>
      </w:r>
      <w:r w:rsidR="002F5084">
        <w:t xml:space="preserve">stas regiones no codificantes toman importancia para el entendimiento del genoma, </w:t>
      </w:r>
      <w:r w:rsidR="00452FD7">
        <w:t xml:space="preserve">sobre todo </w:t>
      </w:r>
      <w:r w:rsidR="002F5084">
        <w:t xml:space="preserve">al ser un componente mayoritario del mismo </w:t>
      </w:r>
      <w:r w:rsidR="002F5084">
        <w:fldChar w:fldCharType="begin"/>
      </w:r>
      <w:r w:rsidR="002F5084">
        <w:instrText xml:space="preserve"> ADDIN ZOTERO_ITEM CSL_CITATION {"citationID":"OlJHpIep","properties":{"formattedCitation":"(Uszczynska-Ratajczak, Lagarde, Frankish, Guigo, &amp; Johnson, 2018)","plainCitation":"(Uszczynska-Ratajczak, Lagarde, Frankish, Guigo, &amp; Johnson, 2018)","noteIndex":0},"citationItems":[{"id":5,"uris":["http://zotero.org/users/5172276/items/K54DIBC3"],"uri":["http://zotero.org/users/5172276/items/K54DIBC3"],"itemData":{"id":5,"type":"article-journal","title":"Towards a complete map of the human long non-coding RNA transcriptome","container-title":"Nature Reviews Genetics","page":"535-548","volume":"19","issue":"9","source":"Web of Science","abstract":"Gene maps, or annotations, enable us to navigate the functional landscape of our genome. They are a resource upon which virtually all studies depend, from single-gene to genome-wide scales and from basic molecular biology to medical genetics. Yet present-day annotations suffer from trade-offs between quality and size, with serious but often unappreciated consequences for downstream studies. This is particularly true for long non-coding RNAs (lncRNAs), which are poorly characterized compared to protein-coding genes. Long-read sequencing technologies promise to improve current annotations, paving the way towards a complete annotation of lncRNAs expressed throughout a human lifetime.","DOI":"10.1038/s41576-018-0017-y","ISSN":"1471-0056","note":"WOS:000441747300006","journalAbbreviation":"Nat. Rev. Genet.","language":"English","author":[{"family":"Uszczynska-Ratajczak","given":"Barbara"},{"family":"Lagarde","given":"Julien"},{"family":"Frankish","given":"Adam"},{"family":"Guigo","given":"Roderic"},{"family":"Johnson","given":"Rory"}],"issued":{"date-parts":[["2018",9]]}}}],"schema":"https://github.com/citation-style-language/schema/raw/master/csl-citation.json"} </w:instrText>
      </w:r>
      <w:r w:rsidR="002F5084">
        <w:fldChar w:fldCharType="separate"/>
      </w:r>
      <w:r w:rsidR="002F5084" w:rsidRPr="00FA0664">
        <w:rPr>
          <w:rFonts w:cs="Arial"/>
        </w:rPr>
        <w:t>(Uszczynska-Ratajczak, Lagarde, Frankish, Guigo, &amp; Johnson, 2018)</w:t>
      </w:r>
      <w:r w:rsidR="002F5084">
        <w:fldChar w:fldCharType="end"/>
      </w:r>
      <w:r w:rsidR="002F5084">
        <w:t>.</w:t>
      </w:r>
    </w:p>
    <w:p w14:paraId="59DC392E" w14:textId="3D3078A5" w:rsidR="00F81F5D" w:rsidRDefault="00640EC4" w:rsidP="00F81F5D">
      <w:pPr>
        <w:jc w:val="both"/>
      </w:pPr>
      <w:r w:rsidRPr="00A5593C">
        <w:t xml:space="preserve">La definición clásica que se tiene sobre los </w:t>
      </w:r>
      <w:r w:rsidRPr="007E38F7">
        <w:rPr>
          <w:i/>
        </w:rPr>
        <w:t>lncRNAs</w:t>
      </w:r>
      <w:r w:rsidRPr="00A5593C">
        <w:t xml:space="preserve"> es que son secciones no codificantes conformadas por más de 200 nucleótidos</w:t>
      </w:r>
      <w:r>
        <w:t xml:space="preserve"> </w:t>
      </w:r>
      <w:r>
        <w:fldChar w:fldCharType="begin"/>
      </w:r>
      <w:r>
        <w:instrText xml:space="preserve"> ADDIN ZOTERO_ITEM CSL_CITATION {"citationID":"sUUS7V5S","properties":{"formattedCitation":"(Yao et\\uc0\\u160{}al., 2018)","plainCitation":"(Yao et al., 2018)","noteIndex":0},"citationItems":[{"id":27,"uris":["http://zotero.org/users/5172276/items/LHSBAG8S"],"uri":["http://zotero.org/users/5172276/items/LHSBAG8S"],"itemData":{"id":27,"type":"article-journal","title":"Recent Progress in Long Noncoding RNAs Prediction","container-title":"Current Bioinformatics","page":"344-351","volume":"13","issue":"4","source":"Web of Science","abstract":"Background: As potent gene regulators, long noncoding RNAs (lncRNAs) are critical in various biological activities, such as cellular processes. With the development of new sequencing technologies, vast amount of transcriptome data are available, which require efficient computational tools to distinguish noncoding RNAs from their coding counterparts, especially for lncRNAs. Methods: In this paper, we review the advancement of computational methods in predicting lncRNAs, summarize the difficulties in developing machine learning algorithms, and point out a few promising future directions. We also briefly summarize and describe popular softwares and web-servers in the area. Results and Conclusion: Given the exponentially expanding transcriptome data and increasing importance of lncRNAs in disease development and treatment, novel and effective computational tools for identifying lncRNAs are highly demanded.","DOI":"10.2174/1574893612666170905153933","ISSN":"1574-8936","note":"WOS:000437860800004","journalAbbreviation":"Curr. Bioinform.","language":"English","author":[{"family":"Yao","given":"Yuhua"},{"family":"Li","given":"Xianhong"},{"family":"Geng","given":"Lili"},{"family":"Nan","given":"Xuying"},{"family":"Qi","given":"Zhaohui"},{"family":"Liao","given":"Bo"}],"issued":{"date-parts":[["2018"]]}}}],"schema":"https://github.com/citation-style-language/schema/raw/master/csl-citation.json"} </w:instrText>
      </w:r>
      <w:r>
        <w:fldChar w:fldCharType="separate"/>
      </w:r>
      <w:r w:rsidRPr="00640EC4">
        <w:rPr>
          <w:rFonts w:cs="Arial"/>
          <w:szCs w:val="24"/>
        </w:rPr>
        <w:t>(Yao et al., 2018)</w:t>
      </w:r>
      <w:r>
        <w:fldChar w:fldCharType="end"/>
      </w:r>
      <w:r w:rsidRPr="00A5593C">
        <w:t>.</w:t>
      </w:r>
      <w:r>
        <w:t xml:space="preserve"> </w:t>
      </w:r>
      <w:r w:rsidR="00A5593C">
        <w:t>Sin embargo</w:t>
      </w:r>
      <w:r w:rsidR="00A5593C" w:rsidRPr="00A5593C">
        <w:t xml:space="preserve">, diferenciar </w:t>
      </w:r>
      <w:r w:rsidR="00A5593C" w:rsidRPr="007E38F7">
        <w:rPr>
          <w:i/>
        </w:rPr>
        <w:t>lncRNAs</w:t>
      </w:r>
      <w:r w:rsidR="00A5593C" w:rsidRPr="00A5593C">
        <w:t xml:space="preserve"> de</w:t>
      </w:r>
      <w:r w:rsidR="00A5593C" w:rsidRPr="00F82838">
        <w:t xml:space="preserve"> </w:t>
      </w:r>
      <w:r w:rsidR="00A5593C" w:rsidRPr="00F82838">
        <w:rPr>
          <w:i/>
        </w:rPr>
        <w:t>PCT</w:t>
      </w:r>
      <w:r w:rsidR="00AC3D76" w:rsidRPr="00F82838">
        <w:rPr>
          <w:i/>
        </w:rPr>
        <w:t>s</w:t>
      </w:r>
      <w:r w:rsidR="00A5593C" w:rsidRPr="00A5593C">
        <w:t xml:space="preserve"> es una tarea </w:t>
      </w:r>
      <w:r w:rsidR="003A2161">
        <w:t>desafiante</w:t>
      </w:r>
      <w:r w:rsidR="00A5593C" w:rsidRPr="00A5593C">
        <w:t>, dada su similitud estructural</w:t>
      </w:r>
      <w:r w:rsidR="005B2C02">
        <w:t xml:space="preserve"> </w:t>
      </w:r>
      <w:r w:rsidR="005B2C02">
        <w:fldChar w:fldCharType="begin"/>
      </w:r>
      <w:r w:rsidR="005B2C02">
        <w:instrText xml:space="preserve"> ADDIN ZOTERO_ITEM CSL_CITATION {"citationID":"BsTG2rfw","properties":{"formattedCitation":"(Quinn &amp; Chang, 2016)","plainCitation":"(Quinn &amp; Chang, 2016)","noteIndex":0},"citationItems":[{"id":14,"uris":["http://zotero.org/users/5172276/items/NZAHU89L"],"uri":["http://zotero.org/users/5172276/items/NZAHU89L"],"itemData":{"id":14,"type":"article-journal","title":"Unique features of long non-coding RNA biogenesis and function","container-title":"Nature Reviews Genetics","page":"47-62","volume":"17","issue":"1","source":"Web of Science","abstract":"Long non-coding RNAs (lncRNAs) are a diverse class of RNAs that engage in numerous biological processes across every branch of life. Although initially discovered as mRNA-like transcripts that do not encode proteins, recent studies have revealed features of lncRNAs that further distinguish them from mRNAs. In this Review, we describe special events in the lifetimes of lncRNAs - before, during and after transcription - and discuss how these events ultimately shape the unique characteristics and functional roles of lncRNAs.","DOI":"10.1038/nrg.2015.10","ISSN":"1471-0056","note":"WOS:000366398700012","journalAbbreviation":"Nat. Rev. Genet.","language":"English","author":[{"family":"Quinn","given":"Jeffrey J."},{"family":"Chang","given":"Howard Y."}],"issued":{"date-parts":[["2016",1]]}}}],"schema":"https://github.com/citation-style-language/schema/raw/master/csl-citation.json"} </w:instrText>
      </w:r>
      <w:r w:rsidR="005B2C02">
        <w:fldChar w:fldCharType="separate"/>
      </w:r>
      <w:r w:rsidR="005B2C02" w:rsidRPr="00F10037">
        <w:rPr>
          <w:rFonts w:cs="Arial"/>
        </w:rPr>
        <w:t>(Quinn &amp; Chang, 2016)</w:t>
      </w:r>
      <w:r w:rsidR="005B2C02">
        <w:fldChar w:fldCharType="end"/>
      </w:r>
      <w:r w:rsidR="00A5593C" w:rsidRPr="00A5593C">
        <w:t xml:space="preserve">. </w:t>
      </w:r>
      <w:r>
        <w:t xml:space="preserve">La correcta clasificación de estas moléculas es importante, ya que pueden tener un impacto profundo en </w:t>
      </w:r>
      <w:r w:rsidR="00F81F5D">
        <w:t>proyectos</w:t>
      </w:r>
      <w:r>
        <w:t xml:space="preserve"> que se apoyan en estas anotaciones </w:t>
      </w:r>
      <w:r>
        <w:fldChar w:fldCharType="begin"/>
      </w:r>
      <w:r>
        <w:instrText xml:space="preserve"> ADDIN ZOTERO_ITEM CSL_CITATION {"citationID":"0f7ozhkn","properties":{"formattedCitation":"(Uszczynska-Ratajczak et\\uc0\\u160{}al., 2018)","plainCitation":"(Uszczynska-Ratajczak et al., 2018)","noteIndex":0},"citationItems":[{"id":5,"uris":["http://zotero.org/users/5172276/items/K54DIBC3"],"uri":["http://zotero.org/users/5172276/items/K54DIBC3"],"itemData":{"id":5,"type":"article-journal","title":"Towards a complete map of the human long non-coding RNA transcriptome","container-title":"Nature Reviews Genetics","page":"535-548","volume":"19","issue":"9","source":"Web of Science","abstract":"Gene maps, or annotations, enable us to navigate the functional landscape of our genome. They are a resource upon which virtually all studies depend, from single-gene to genome-wide scales and from basic molecular biology to medical genetics. Yet present-day annotations suffer from trade-offs between quality and size, with serious but often unappreciated consequences for downstream studies. This is particularly true for long non-coding RNAs (lncRNAs), which are poorly characterized compared to protein-coding genes. Long-read sequencing technologies promise to improve current annotations, paving the way towards a complete annotation of lncRNAs expressed throughout a human lifetime.","DOI":"10.1038/s41576-018-0017-y","ISSN":"1471-0056","note":"WOS:000441747300006","journalAbbreviation":"Nat. Rev. Genet.","language":"English","author":[{"family":"Uszczynska-Ratajczak","given":"Barbara"},{"family":"Lagarde","given":"Julien"},{"family":"Frankish","given":"Adam"},{"family":"Guigo","given":"Roderic"},{"family":"Johnson","given":"Rory"}],"issued":{"date-parts":[["2018",9]]}}}],"schema":"https://github.com/citation-style-language/schema/raw/master/csl-citation.json"} </w:instrText>
      </w:r>
      <w:r>
        <w:fldChar w:fldCharType="separate"/>
      </w:r>
      <w:r w:rsidRPr="00640EC4">
        <w:rPr>
          <w:rFonts w:cs="Arial"/>
          <w:szCs w:val="24"/>
        </w:rPr>
        <w:t>(Uszczynska-Ratajczak et al., 2018)</w:t>
      </w:r>
      <w:r>
        <w:fldChar w:fldCharType="end"/>
      </w:r>
      <w:r>
        <w:t>.</w:t>
      </w:r>
    </w:p>
    <w:p w14:paraId="7ECA7EC0" w14:textId="26617C57" w:rsidR="00D96753" w:rsidRDefault="00EE066E" w:rsidP="00582807">
      <w:pPr>
        <w:jc w:val="both"/>
      </w:pPr>
      <w:r w:rsidRPr="00EE066E">
        <w:t xml:space="preserve">En el presente trabajo se pretende aplicar técnicas </w:t>
      </w:r>
      <w:r w:rsidR="00A53419">
        <w:t xml:space="preserve">computacionales </w:t>
      </w:r>
      <w:r w:rsidRPr="00EE066E">
        <w:t>de</w:t>
      </w:r>
      <w:r w:rsidR="007651BA">
        <w:t xml:space="preserve"> aprendizaje de máquina (AM) </w:t>
      </w:r>
      <w:r w:rsidRPr="00EE066E">
        <w:t xml:space="preserve">para </w:t>
      </w:r>
      <w:r w:rsidR="00A53419">
        <w:t xml:space="preserve">la clasificación </w:t>
      </w:r>
      <w:r w:rsidRPr="00EE066E">
        <w:t xml:space="preserve">de </w:t>
      </w:r>
      <w:r w:rsidRPr="00551564">
        <w:rPr>
          <w:i/>
        </w:rPr>
        <w:t>lncRNAs</w:t>
      </w:r>
      <w:r w:rsidRPr="00EE066E">
        <w:t xml:space="preserve"> en </w:t>
      </w:r>
      <w:r w:rsidR="008C35BD">
        <w:t>especies desconocidas para el modelo</w:t>
      </w:r>
      <w:r w:rsidRPr="00EE066E">
        <w:t xml:space="preserve">. En la literatura existen técnicas basadas en AM para discriminar </w:t>
      </w:r>
      <w:r w:rsidRPr="007651BA">
        <w:rPr>
          <w:i/>
        </w:rPr>
        <w:t>lncRNAs</w:t>
      </w:r>
      <w:r w:rsidRPr="00EE066E">
        <w:t xml:space="preserve"> de</w:t>
      </w:r>
      <w:r w:rsidRPr="00F82838">
        <w:t xml:space="preserve"> </w:t>
      </w:r>
      <w:r w:rsidRPr="00F82838">
        <w:rPr>
          <w:i/>
        </w:rPr>
        <w:t>PCTs</w:t>
      </w:r>
      <w:r w:rsidR="00452FD7">
        <w:t>.</w:t>
      </w:r>
      <w:r w:rsidR="00582807">
        <w:t xml:space="preserve"> </w:t>
      </w:r>
      <w:r w:rsidRPr="00EE066E">
        <w:t>Sin embargo, el objetivo de tales estudios ha sido generar predictores para especies específicas, con base a muestras experimentalmente anotadas en esas mismas especies. El problema se presenta cuando se secuencia</w:t>
      </w:r>
      <w:r w:rsidR="0051238C">
        <w:t>n</w:t>
      </w:r>
      <w:r w:rsidRPr="00EE066E">
        <w:t xml:space="preserve"> transcriptomas en nuevas especies</w:t>
      </w:r>
      <w:r>
        <w:t xml:space="preserve"> </w:t>
      </w:r>
      <w:r>
        <w:fldChar w:fldCharType="begin"/>
      </w:r>
      <w:r>
        <w:instrText xml:space="preserve"> ADDIN ZOTERO_ITEM CSL_CITATION {"citationID":"bvp9tf8C","properties":{"formattedCitation":"(Schneider, Raiol, Brigido, Walter, &amp; Stadler, 2017)","plainCitation":"(Schneider, Raiol, Brigido, Walter, &amp; Stadler,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fldChar w:fldCharType="separate"/>
      </w:r>
      <w:r w:rsidRPr="00D726D5">
        <w:rPr>
          <w:rFonts w:cs="Arial"/>
        </w:rPr>
        <w:t>(Schneider, Raiol, Brigido, Walter, &amp; Stadler, 2017)</w:t>
      </w:r>
      <w:r>
        <w:fldChar w:fldCharType="end"/>
      </w:r>
      <w:r w:rsidRPr="00EE066E">
        <w:t xml:space="preserve">. En tales casos, no se dispone de un conjunto de muestras anotadas para realizar el aprendizaje de modelos predictivos, y justamente es en esos casos donde más se necesita contar con tales modelos para hacer una discriminación inicial de </w:t>
      </w:r>
      <w:r w:rsidRPr="007651BA">
        <w:rPr>
          <w:i/>
        </w:rPr>
        <w:t>lncRNAs</w:t>
      </w:r>
      <w:r w:rsidRPr="00EE066E">
        <w:t xml:space="preserve"> y</w:t>
      </w:r>
      <w:r w:rsidRPr="00F82838">
        <w:t xml:space="preserve"> </w:t>
      </w:r>
      <w:r w:rsidRPr="00F82838">
        <w:rPr>
          <w:i/>
        </w:rPr>
        <w:t>PCTs</w:t>
      </w:r>
      <w:r w:rsidRPr="00EE066E">
        <w:t xml:space="preserve"> y ayudar así a focalizar la validación experimental</w:t>
      </w:r>
      <w:r>
        <w:t xml:space="preserve"> </w:t>
      </w:r>
      <w:r>
        <w:fldChar w:fldCharType="begin"/>
      </w:r>
      <w:r w:rsidR="00BD14A4">
        <w:instrText xml:space="preserve"> ADDIN ZOTERO_ITEM CSL_CITATION {"citationID":"waN7lSHP","properties":{"formattedCitation":"(Simopoulos, Weretilnyk, &amp; Golding, 2018)","plainCitation":"(Simopoulos, Weretilnyk, &amp; Golding, 2018)","noteIndex":0},"citationItems":[{"id":"ZNWSROMq/NSQRqGnk","uris":["http://zotero.org/users/5172276/items/4Q7WPAE4"],"uri":["http://zotero.org/users/5172276/items/4Q7WPAE4"],"itemData":{"id":"y1Rx6XNN/U2Hbq1mp","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fldChar w:fldCharType="separate"/>
      </w:r>
      <w:r w:rsidRPr="00EE066E">
        <w:rPr>
          <w:rFonts w:cs="Arial"/>
        </w:rPr>
        <w:t>(Simopoulos, Weretilnyk, &amp; Golding, 2018)</w:t>
      </w:r>
      <w:r>
        <w:fldChar w:fldCharType="end"/>
      </w:r>
      <w:r w:rsidRPr="00EE066E">
        <w:t>.</w:t>
      </w:r>
    </w:p>
    <w:p w14:paraId="20DA1EBB" w14:textId="5EB876D2" w:rsidR="00D96753" w:rsidRDefault="00EE066E" w:rsidP="002B32BB">
      <w:pPr>
        <w:jc w:val="both"/>
      </w:pPr>
      <w:r>
        <w:t xml:space="preserve">Dentro de este contexto, </w:t>
      </w:r>
      <w:r w:rsidR="002B32BB">
        <w:t>se propone como proyecto de fin de carrera el desarrollo de un modelo</w:t>
      </w:r>
      <w:r w:rsidR="008B3FA0">
        <w:t xml:space="preserve"> computacional</w:t>
      </w:r>
      <w:r w:rsidR="002B32BB">
        <w:t xml:space="preserve"> de aprendizaje profundo, para </w:t>
      </w:r>
      <w:r w:rsidRPr="00EE066E">
        <w:t>investigar la viabilidad de crear modelos de predicción</w:t>
      </w:r>
      <w:r w:rsidR="00222252">
        <w:t xml:space="preserve"> de</w:t>
      </w:r>
      <w:r w:rsidR="00222252" w:rsidRPr="00F82838">
        <w:t xml:space="preserve"> </w:t>
      </w:r>
      <w:r w:rsidR="00222252" w:rsidRPr="00F82838">
        <w:rPr>
          <w:i/>
        </w:rPr>
        <w:t>lncRNAs</w:t>
      </w:r>
      <w:r w:rsidRPr="00EE066E">
        <w:t xml:space="preserve"> para especies </w:t>
      </w:r>
      <w:r w:rsidR="008C35BD">
        <w:t>desconocidas, entrenándolos</w:t>
      </w:r>
      <w:r w:rsidR="00222252">
        <w:t xml:space="preserve"> con</w:t>
      </w:r>
      <w:r w:rsidRPr="00EE066E">
        <w:t xml:space="preserve"> información de otras especies ya anotadas.</w:t>
      </w:r>
    </w:p>
    <w:p w14:paraId="6AE1742F" w14:textId="62DC38E8" w:rsidR="00954634" w:rsidRDefault="005C768C" w:rsidP="00954634">
      <w:pPr>
        <w:keepNext/>
        <w:jc w:val="center"/>
      </w:pPr>
      <w:r>
        <w:rPr>
          <w:noProof/>
        </w:rPr>
        <w:lastRenderedPageBreak/>
        <w:drawing>
          <wp:inline distT="0" distB="0" distL="0" distR="0" wp14:anchorId="3F589E25" wp14:editId="6C1FF2CD">
            <wp:extent cx="5399405" cy="2593975"/>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99405" cy="2593975"/>
                    </a:xfrm>
                    <a:prstGeom prst="rect">
                      <a:avLst/>
                    </a:prstGeom>
                    <a:noFill/>
                    <a:ln>
                      <a:noFill/>
                    </a:ln>
                  </pic:spPr>
                </pic:pic>
              </a:graphicData>
            </a:graphic>
          </wp:inline>
        </w:drawing>
      </w:r>
    </w:p>
    <w:p w14:paraId="3F8EC8E2" w14:textId="7EAB94DB" w:rsidR="009A530C" w:rsidRDefault="00954634" w:rsidP="00954634">
      <w:pPr>
        <w:pStyle w:val="Descripcin"/>
        <w:jc w:val="center"/>
      </w:pPr>
      <w:bookmarkStart w:id="10" w:name="_Toc530702667"/>
      <w:r>
        <w:t xml:space="preserve">Figura </w:t>
      </w:r>
      <w:r w:rsidR="00096679">
        <w:rPr>
          <w:noProof/>
        </w:rPr>
        <w:fldChar w:fldCharType="begin"/>
      </w:r>
      <w:r w:rsidR="00096679">
        <w:rPr>
          <w:noProof/>
        </w:rPr>
        <w:instrText xml:space="preserve"> SEQ Figura \* ARABIC </w:instrText>
      </w:r>
      <w:r w:rsidR="00096679">
        <w:rPr>
          <w:noProof/>
        </w:rPr>
        <w:fldChar w:fldCharType="separate"/>
      </w:r>
      <w:r w:rsidR="003F1965">
        <w:rPr>
          <w:noProof/>
        </w:rPr>
        <w:t>2</w:t>
      </w:r>
      <w:r w:rsidR="00096679">
        <w:rPr>
          <w:noProof/>
        </w:rPr>
        <w:fldChar w:fldCharType="end"/>
      </w:r>
      <w:r>
        <w:t xml:space="preserve"> - Árbol de problema</w:t>
      </w:r>
      <w:r w:rsidR="00BB1545">
        <w:t>. Elaboración propia.</w:t>
      </w:r>
      <w:bookmarkEnd w:id="10"/>
    </w:p>
    <w:p w14:paraId="46B162B7" w14:textId="77777777" w:rsidR="00E01541" w:rsidRDefault="00E01541" w:rsidP="00E01541">
      <w:pPr>
        <w:pStyle w:val="Ttulo2"/>
      </w:pPr>
      <w:bookmarkStart w:id="11" w:name="_Toc530702628"/>
      <w:r>
        <w:t>Objetivos</w:t>
      </w:r>
      <w:bookmarkEnd w:id="11"/>
    </w:p>
    <w:p w14:paraId="1E24DF6C" w14:textId="71897A12" w:rsidR="00E01541" w:rsidRDefault="00E01541" w:rsidP="00E01541">
      <w:pPr>
        <w:pStyle w:val="Ttulo3"/>
      </w:pPr>
      <w:bookmarkStart w:id="12" w:name="_Toc530702629"/>
      <w:r>
        <w:t>O</w:t>
      </w:r>
      <w:r w:rsidRPr="00E01541">
        <w:t>bjetivo general</w:t>
      </w:r>
      <w:bookmarkEnd w:id="12"/>
    </w:p>
    <w:p w14:paraId="3FCCF008" w14:textId="0A17077A" w:rsidR="00CC56EC" w:rsidRDefault="003D638E" w:rsidP="007C59B9">
      <w:pPr>
        <w:jc w:val="both"/>
      </w:pPr>
      <w:r>
        <w:t xml:space="preserve">Elaborar y evaluar un modelo </w:t>
      </w:r>
      <w:r w:rsidR="008B3FA0">
        <w:t>computacional,</w:t>
      </w:r>
      <w:r>
        <w:t xml:space="preserve"> basado en aprendizaje profundo</w:t>
      </w:r>
      <w:r w:rsidR="008B3FA0">
        <w:t>,</w:t>
      </w:r>
      <w:r>
        <w:t xml:space="preserve"> para la identificación de moléculas </w:t>
      </w:r>
      <w:r w:rsidR="00AD6D81">
        <w:t>ARN</w:t>
      </w:r>
      <w:r>
        <w:t xml:space="preserve"> no codificantes en </w:t>
      </w:r>
      <w:r w:rsidR="00007AF8">
        <w:t xml:space="preserve">transcriptomas de </w:t>
      </w:r>
      <w:r>
        <w:t>especies</w:t>
      </w:r>
      <w:r w:rsidR="008C35BD">
        <w:t xml:space="preserve"> desconocidas al modelo</w:t>
      </w:r>
      <w:r>
        <w:t>.</w:t>
      </w:r>
    </w:p>
    <w:p w14:paraId="079BFD04" w14:textId="77777777" w:rsidR="00E01541" w:rsidRDefault="00E01541" w:rsidP="00E01541">
      <w:pPr>
        <w:pStyle w:val="Ttulo3"/>
      </w:pPr>
      <w:bookmarkStart w:id="13" w:name="_Toc530702630"/>
      <w:r>
        <w:t>O</w:t>
      </w:r>
      <w:r w:rsidRPr="00E01541">
        <w:t>bjetivos específicos</w:t>
      </w:r>
      <w:bookmarkEnd w:id="13"/>
      <w:r w:rsidRPr="00E01541">
        <w:t xml:space="preserve"> </w:t>
      </w:r>
    </w:p>
    <w:p w14:paraId="39DD7392" w14:textId="77777777" w:rsidR="00EF5E43" w:rsidRDefault="00EF5E43" w:rsidP="00EF5E43">
      <w:pPr>
        <w:pStyle w:val="Prrafodelista"/>
        <w:numPr>
          <w:ilvl w:val="0"/>
          <w:numId w:val="3"/>
        </w:numPr>
        <w:jc w:val="both"/>
      </w:pPr>
      <w:r>
        <w:t>Recopilar y preprocesar un conjunto de datos de transcriptomas para el entrenamiento y validación del modelo algorítmico.</w:t>
      </w:r>
    </w:p>
    <w:p w14:paraId="7FA76AF2" w14:textId="12E4A997" w:rsidR="00EF5E43" w:rsidRDefault="000E60C4" w:rsidP="00EF5E43">
      <w:pPr>
        <w:pStyle w:val="Prrafodelista"/>
        <w:numPr>
          <w:ilvl w:val="0"/>
          <w:numId w:val="3"/>
        </w:numPr>
        <w:jc w:val="both"/>
      </w:pPr>
      <w:r>
        <w:t>Implementar</w:t>
      </w:r>
      <w:r w:rsidR="00EF5E43">
        <w:t xml:space="preserve"> la arquitectura del proceso de aprendizaje de máquina y que la misma produzca predictores aceptables.</w:t>
      </w:r>
    </w:p>
    <w:p w14:paraId="36F110FE" w14:textId="41E0A099" w:rsidR="00EF5E43" w:rsidRDefault="00EF5E43" w:rsidP="00EF5E43">
      <w:pPr>
        <w:pStyle w:val="Prrafodelista"/>
        <w:numPr>
          <w:ilvl w:val="0"/>
          <w:numId w:val="3"/>
        </w:numPr>
        <w:jc w:val="both"/>
      </w:pPr>
      <w:r>
        <w:t>Realizar un análisis comparativo de la precisión de los predictores generados contra otro modelo del estado del arte.</w:t>
      </w:r>
    </w:p>
    <w:p w14:paraId="5027EAC5" w14:textId="77777777" w:rsidR="00E01541" w:rsidRDefault="00E01541" w:rsidP="00E01541">
      <w:pPr>
        <w:pStyle w:val="Ttulo3"/>
      </w:pPr>
      <w:bookmarkStart w:id="14" w:name="_Toc530702631"/>
      <w:r>
        <w:t>R</w:t>
      </w:r>
      <w:r w:rsidRPr="00E01541">
        <w:t>esultados esperados</w:t>
      </w:r>
      <w:bookmarkEnd w:id="14"/>
    </w:p>
    <w:p w14:paraId="1FFD57F5" w14:textId="77777777" w:rsidR="00EF5E43" w:rsidRDefault="00EF5E43" w:rsidP="00EF5E43">
      <w:pPr>
        <w:pStyle w:val="Prrafodelista"/>
        <w:numPr>
          <w:ilvl w:val="0"/>
          <w:numId w:val="4"/>
        </w:numPr>
        <w:jc w:val="both"/>
      </w:pPr>
      <w:r>
        <w:t>Conjuntos de datos estructurados recolectados y preprocesados de transcriptomas (O1).</w:t>
      </w:r>
    </w:p>
    <w:p w14:paraId="63716027" w14:textId="07B810A5" w:rsidR="00EF5E43" w:rsidRDefault="00EF5E43" w:rsidP="00BD68D2">
      <w:pPr>
        <w:pStyle w:val="Prrafodelista"/>
        <w:numPr>
          <w:ilvl w:val="0"/>
          <w:numId w:val="4"/>
        </w:numPr>
        <w:jc w:val="both"/>
      </w:pPr>
      <w:r>
        <w:t>Arquitectura del proceso de Aprendizaje de Máquina (O2).</w:t>
      </w:r>
    </w:p>
    <w:p w14:paraId="0F82ACE9" w14:textId="5E02FD15" w:rsidR="00EF5E43" w:rsidRDefault="00EF5E43" w:rsidP="00EF5E43">
      <w:pPr>
        <w:pStyle w:val="Prrafodelista"/>
        <w:numPr>
          <w:ilvl w:val="0"/>
          <w:numId w:val="4"/>
        </w:numPr>
        <w:jc w:val="both"/>
      </w:pPr>
      <w:r>
        <w:t>Análisis comparativo de la precisión de los predictores generados y otro modelo similar del estado del arte</w:t>
      </w:r>
      <w:r w:rsidRPr="009558A5">
        <w:t xml:space="preserve"> (O</w:t>
      </w:r>
      <w:r w:rsidR="00FD3805">
        <w:t>3</w:t>
      </w:r>
      <w:r w:rsidRPr="009558A5">
        <w:t>).</w:t>
      </w:r>
    </w:p>
    <w:p w14:paraId="3F2CB60B" w14:textId="0B6AE085" w:rsidR="00495633" w:rsidRDefault="00495633" w:rsidP="00495633">
      <w:pPr>
        <w:pStyle w:val="Ttulo3"/>
      </w:pPr>
      <w:bookmarkStart w:id="15" w:name="_Toc530702632"/>
      <w:r>
        <w:lastRenderedPageBreak/>
        <w:t>Mapeo de objetivos, resultados y verificación</w:t>
      </w:r>
      <w:bookmarkEnd w:id="15"/>
    </w:p>
    <w:p w14:paraId="1C0BC2A9" w14:textId="14873FC8" w:rsidR="00CC56EC" w:rsidRPr="00CC56EC" w:rsidRDefault="00CC56EC" w:rsidP="00CC56EC">
      <w:pPr>
        <w:jc w:val="both"/>
      </w:pPr>
      <w:r>
        <w:t xml:space="preserve">En la </w:t>
      </w:r>
      <w:r>
        <w:fldChar w:fldCharType="begin"/>
      </w:r>
      <w:r>
        <w:instrText xml:space="preserve"> REF _Ref529127186 \h </w:instrText>
      </w:r>
      <w:r>
        <w:fldChar w:fldCharType="separate"/>
      </w:r>
      <w:r w:rsidR="003F1965">
        <w:t xml:space="preserve">Tabla </w:t>
      </w:r>
      <w:r w:rsidR="003F1965">
        <w:rPr>
          <w:noProof/>
        </w:rPr>
        <w:t>1</w:t>
      </w:r>
      <w:r>
        <w:fldChar w:fldCharType="end"/>
      </w:r>
      <w:r>
        <w:t xml:space="preserve"> se presentan los objetivos específicos planteados, juntos a sus resultados esperados, mapeados con los entregables y su respectiva verificación.</w:t>
      </w:r>
    </w:p>
    <w:p w14:paraId="58AFB70D" w14:textId="09786A44" w:rsidR="00CC56EC" w:rsidRDefault="00CC56EC" w:rsidP="00CC56EC">
      <w:pPr>
        <w:pStyle w:val="Descripcin"/>
        <w:keepNext/>
        <w:jc w:val="center"/>
      </w:pPr>
      <w:bookmarkStart w:id="16" w:name="_Ref529127186"/>
      <w:bookmarkStart w:id="17" w:name="_Toc530702677"/>
      <w:r>
        <w:t xml:space="preserve">Tabla </w:t>
      </w:r>
      <w:r w:rsidR="004A30F6">
        <w:rPr>
          <w:noProof/>
        </w:rPr>
        <w:fldChar w:fldCharType="begin"/>
      </w:r>
      <w:r w:rsidR="004A30F6">
        <w:rPr>
          <w:noProof/>
        </w:rPr>
        <w:instrText xml:space="preserve"> SEQ Tabla \* ARABIC </w:instrText>
      </w:r>
      <w:r w:rsidR="004A30F6">
        <w:rPr>
          <w:noProof/>
        </w:rPr>
        <w:fldChar w:fldCharType="separate"/>
      </w:r>
      <w:r w:rsidR="003F1965">
        <w:rPr>
          <w:noProof/>
        </w:rPr>
        <w:t>1</w:t>
      </w:r>
      <w:r w:rsidR="004A30F6">
        <w:rPr>
          <w:noProof/>
        </w:rPr>
        <w:fldChar w:fldCharType="end"/>
      </w:r>
      <w:bookmarkEnd w:id="16"/>
      <w:r>
        <w:t xml:space="preserve"> - Mapeo de objetivos, resultados y verificación.</w:t>
      </w:r>
      <w:bookmarkEnd w:id="17"/>
    </w:p>
    <w:tbl>
      <w:tblPr>
        <w:tblStyle w:val="Tablaconcuadrcula"/>
        <w:tblW w:w="0" w:type="auto"/>
        <w:tblInd w:w="360" w:type="dxa"/>
        <w:tblLook w:val="04A0" w:firstRow="1" w:lastRow="0" w:firstColumn="1" w:lastColumn="0" w:noHBand="0" w:noVBand="1"/>
      </w:tblPr>
      <w:tblGrid>
        <w:gridCol w:w="2706"/>
        <w:gridCol w:w="63"/>
        <w:gridCol w:w="1528"/>
        <w:gridCol w:w="68"/>
        <w:gridCol w:w="3768"/>
      </w:tblGrid>
      <w:tr w:rsidR="00D76AEE" w14:paraId="12B5DFC9" w14:textId="77777777" w:rsidTr="009753B3">
        <w:trPr>
          <w:cantSplit/>
        </w:trPr>
        <w:tc>
          <w:tcPr>
            <w:tcW w:w="8133" w:type="dxa"/>
            <w:gridSpan w:val="5"/>
          </w:tcPr>
          <w:p w14:paraId="0CC8E996" w14:textId="77777777" w:rsidR="00D76AEE" w:rsidRDefault="00D76AEE" w:rsidP="009753B3">
            <w:r w:rsidRPr="00AC0044">
              <w:rPr>
                <w:b/>
              </w:rPr>
              <w:t>Objetivo:</w:t>
            </w:r>
            <w:r>
              <w:t xml:space="preserve"> Recopilar y preprocesar un conjunto de datos de transcriptomas para el entrenamiento y validación del modelo algorítmico.</w:t>
            </w:r>
          </w:p>
        </w:tc>
      </w:tr>
      <w:tr w:rsidR="00D76AEE" w14:paraId="17172F45" w14:textId="77777777" w:rsidTr="009753B3">
        <w:trPr>
          <w:cantSplit/>
        </w:trPr>
        <w:tc>
          <w:tcPr>
            <w:tcW w:w="2769" w:type="dxa"/>
            <w:gridSpan w:val="2"/>
          </w:tcPr>
          <w:p w14:paraId="6656CFA6" w14:textId="77777777" w:rsidR="00D76AEE" w:rsidRDefault="00D76AEE" w:rsidP="009753B3">
            <w:r w:rsidRPr="00AC0044">
              <w:rPr>
                <w:b/>
              </w:rPr>
              <w:t>Resultado</w:t>
            </w:r>
          </w:p>
        </w:tc>
        <w:tc>
          <w:tcPr>
            <w:tcW w:w="1528" w:type="dxa"/>
          </w:tcPr>
          <w:p w14:paraId="2B6904E6" w14:textId="77777777" w:rsidR="00D76AEE" w:rsidRPr="00AC0044" w:rsidRDefault="00D76AEE" w:rsidP="009753B3">
            <w:pPr>
              <w:rPr>
                <w:b/>
              </w:rPr>
            </w:pPr>
            <w:r w:rsidRPr="00AC0044">
              <w:rPr>
                <w:b/>
              </w:rPr>
              <w:t>Meta física</w:t>
            </w:r>
          </w:p>
        </w:tc>
        <w:tc>
          <w:tcPr>
            <w:tcW w:w="3836" w:type="dxa"/>
            <w:gridSpan w:val="2"/>
          </w:tcPr>
          <w:p w14:paraId="76EDAD1D" w14:textId="77777777" w:rsidR="00D76AEE" w:rsidRPr="00AC0044" w:rsidRDefault="00D76AEE" w:rsidP="009753B3">
            <w:pPr>
              <w:rPr>
                <w:b/>
              </w:rPr>
            </w:pPr>
            <w:r w:rsidRPr="00AC0044">
              <w:rPr>
                <w:b/>
              </w:rPr>
              <w:t>Medio de verificación</w:t>
            </w:r>
          </w:p>
        </w:tc>
      </w:tr>
      <w:tr w:rsidR="00D76AEE" w14:paraId="7269D4D2" w14:textId="77777777" w:rsidTr="009753B3">
        <w:trPr>
          <w:cantSplit/>
        </w:trPr>
        <w:tc>
          <w:tcPr>
            <w:tcW w:w="2769" w:type="dxa"/>
            <w:gridSpan w:val="2"/>
          </w:tcPr>
          <w:p w14:paraId="6F7D15BF" w14:textId="77777777" w:rsidR="00D76AEE" w:rsidRDefault="00D76AEE" w:rsidP="009753B3">
            <w:r>
              <w:t>Conjuntos de datos estructurados recolectados y preprocesados de transcriptomas.</w:t>
            </w:r>
          </w:p>
        </w:tc>
        <w:tc>
          <w:tcPr>
            <w:tcW w:w="1528" w:type="dxa"/>
          </w:tcPr>
          <w:p w14:paraId="2CB83C9F" w14:textId="77777777" w:rsidR="00D76AEE" w:rsidRDefault="00D76AEE" w:rsidP="009753B3">
            <w:r>
              <w:t>Conjunto de datos listo para su uso.</w:t>
            </w:r>
          </w:p>
          <w:p w14:paraId="32FA5988" w14:textId="77777777" w:rsidR="00D76AEE" w:rsidRDefault="00D76AEE" w:rsidP="009753B3">
            <w:r>
              <w:t>Cuadros y gráficos estadísticos.</w:t>
            </w:r>
          </w:p>
        </w:tc>
        <w:tc>
          <w:tcPr>
            <w:tcW w:w="3836" w:type="dxa"/>
            <w:gridSpan w:val="2"/>
          </w:tcPr>
          <w:p w14:paraId="494991F8" w14:textId="77777777" w:rsidR="00D76AEE" w:rsidRDefault="00D76AEE" w:rsidP="009753B3">
            <w:pPr>
              <w:pStyle w:val="Prrafodelista"/>
              <w:numPr>
                <w:ilvl w:val="0"/>
                <w:numId w:val="5"/>
              </w:numPr>
            </w:pPr>
            <w:r>
              <w:t>Documento del proceso de recolección y preprocesamiento de transcriptomas.</w:t>
            </w:r>
          </w:p>
          <w:p w14:paraId="2671AF96" w14:textId="77777777" w:rsidR="00D76AEE" w:rsidRDefault="00D76AEE" w:rsidP="009753B3">
            <w:pPr>
              <w:pStyle w:val="Prrafodelista"/>
              <w:numPr>
                <w:ilvl w:val="0"/>
                <w:numId w:val="5"/>
              </w:numPr>
            </w:pPr>
            <w:r>
              <w:t>Estadísticas descriptivas de los datos.</w:t>
            </w:r>
          </w:p>
        </w:tc>
      </w:tr>
      <w:tr w:rsidR="00D76AEE" w14:paraId="363FC4B2" w14:textId="77777777" w:rsidTr="009753B3">
        <w:trPr>
          <w:cantSplit/>
        </w:trPr>
        <w:tc>
          <w:tcPr>
            <w:tcW w:w="8133" w:type="dxa"/>
            <w:gridSpan w:val="5"/>
          </w:tcPr>
          <w:p w14:paraId="6116797E" w14:textId="68C8C207" w:rsidR="00D76AEE" w:rsidRDefault="00D76AEE" w:rsidP="009753B3">
            <w:r w:rsidRPr="00AC0044">
              <w:rPr>
                <w:b/>
              </w:rPr>
              <w:t>Objetivo:</w:t>
            </w:r>
            <w:r>
              <w:t xml:space="preserve"> </w:t>
            </w:r>
            <w:r w:rsidR="00BD68D2">
              <w:t xml:space="preserve">Implementar </w:t>
            </w:r>
            <w:r>
              <w:t>la arquitectura del proceso de aprendizaje de máquina y que la misma produzca predictores aceptables.</w:t>
            </w:r>
          </w:p>
        </w:tc>
      </w:tr>
      <w:tr w:rsidR="00D76AEE" w14:paraId="14E420C4" w14:textId="77777777" w:rsidTr="009753B3">
        <w:trPr>
          <w:cantSplit/>
        </w:trPr>
        <w:tc>
          <w:tcPr>
            <w:tcW w:w="2706" w:type="dxa"/>
          </w:tcPr>
          <w:p w14:paraId="4769A60C" w14:textId="77777777" w:rsidR="00D76AEE" w:rsidRDefault="00D76AEE" w:rsidP="009753B3">
            <w:r w:rsidRPr="00AC0044">
              <w:rPr>
                <w:b/>
              </w:rPr>
              <w:t>Resultado</w:t>
            </w:r>
          </w:p>
        </w:tc>
        <w:tc>
          <w:tcPr>
            <w:tcW w:w="1659" w:type="dxa"/>
            <w:gridSpan w:val="3"/>
          </w:tcPr>
          <w:p w14:paraId="3B13FBD7" w14:textId="77777777" w:rsidR="00D76AEE" w:rsidRPr="00AC0044" w:rsidRDefault="00D76AEE" w:rsidP="009753B3">
            <w:pPr>
              <w:rPr>
                <w:b/>
              </w:rPr>
            </w:pPr>
            <w:r w:rsidRPr="00AC0044">
              <w:rPr>
                <w:b/>
              </w:rPr>
              <w:t>Meta física</w:t>
            </w:r>
          </w:p>
        </w:tc>
        <w:tc>
          <w:tcPr>
            <w:tcW w:w="3768" w:type="dxa"/>
          </w:tcPr>
          <w:p w14:paraId="08B14D03" w14:textId="77777777" w:rsidR="00D76AEE" w:rsidRPr="00AC0044" w:rsidRDefault="00D76AEE" w:rsidP="009753B3">
            <w:pPr>
              <w:rPr>
                <w:b/>
              </w:rPr>
            </w:pPr>
            <w:r w:rsidRPr="00AC0044">
              <w:rPr>
                <w:b/>
              </w:rPr>
              <w:t>Medio de verificación</w:t>
            </w:r>
          </w:p>
        </w:tc>
      </w:tr>
      <w:tr w:rsidR="00D76AEE" w14:paraId="07ADD8D3" w14:textId="77777777" w:rsidTr="009753B3">
        <w:trPr>
          <w:cantSplit/>
        </w:trPr>
        <w:tc>
          <w:tcPr>
            <w:tcW w:w="2706" w:type="dxa"/>
          </w:tcPr>
          <w:p w14:paraId="0EC9CD48" w14:textId="77777777" w:rsidR="00D76AEE" w:rsidRDefault="00D76AEE" w:rsidP="009753B3">
            <w:r>
              <w:t>Arquitectura del proceso de Aprendizaje de Máquina.</w:t>
            </w:r>
          </w:p>
        </w:tc>
        <w:tc>
          <w:tcPr>
            <w:tcW w:w="1659" w:type="dxa"/>
            <w:gridSpan w:val="3"/>
          </w:tcPr>
          <w:p w14:paraId="526AEBF8" w14:textId="77777777" w:rsidR="00D76AEE" w:rsidRDefault="00D76AEE" w:rsidP="009753B3">
            <w:r>
              <w:t>Arquitectura implementada.</w:t>
            </w:r>
          </w:p>
          <w:p w14:paraId="6AEB7630" w14:textId="77777777" w:rsidR="00BD68D2" w:rsidRDefault="00BD68D2" w:rsidP="00BD68D2">
            <w:r>
              <w:t>Documento de reporte de resultados.</w:t>
            </w:r>
          </w:p>
          <w:p w14:paraId="6ED500F8" w14:textId="6621FB42" w:rsidR="00BD68D2" w:rsidRDefault="00BD68D2" w:rsidP="00BD68D2">
            <w:r>
              <w:t>Cuadros y gráficos estadísticos.</w:t>
            </w:r>
          </w:p>
        </w:tc>
        <w:tc>
          <w:tcPr>
            <w:tcW w:w="3768" w:type="dxa"/>
          </w:tcPr>
          <w:p w14:paraId="7C9324AC" w14:textId="77777777" w:rsidR="00D76AEE" w:rsidRDefault="00D76AEE" w:rsidP="009753B3">
            <w:pPr>
              <w:pStyle w:val="Prrafodelista"/>
              <w:numPr>
                <w:ilvl w:val="0"/>
                <w:numId w:val="5"/>
              </w:numPr>
            </w:pPr>
            <w:r>
              <w:t>Documento detallando la arquitectura implementada.</w:t>
            </w:r>
          </w:p>
          <w:p w14:paraId="33F2E0FB" w14:textId="4F474F00" w:rsidR="00D76AEE" w:rsidRDefault="00D76AEE" w:rsidP="009753B3">
            <w:pPr>
              <w:pStyle w:val="Prrafodelista"/>
              <w:numPr>
                <w:ilvl w:val="0"/>
                <w:numId w:val="5"/>
              </w:numPr>
            </w:pPr>
            <w:r>
              <w:t xml:space="preserve">Precisión de los predictores generados </w:t>
            </w:r>
            <w:r w:rsidR="00BD68D2">
              <w:t>para clasificar especies para las cuales no fue entrenado</w:t>
            </w:r>
            <w:r>
              <w:t>.</w:t>
            </w:r>
          </w:p>
        </w:tc>
      </w:tr>
      <w:tr w:rsidR="00D76AEE" w14:paraId="3F5C9A0F" w14:textId="77777777" w:rsidTr="009753B3">
        <w:trPr>
          <w:cantSplit/>
        </w:trPr>
        <w:tc>
          <w:tcPr>
            <w:tcW w:w="8133" w:type="dxa"/>
            <w:gridSpan w:val="5"/>
          </w:tcPr>
          <w:p w14:paraId="53069A5C" w14:textId="77777777" w:rsidR="00D76AEE" w:rsidRDefault="00D76AEE" w:rsidP="009753B3">
            <w:r w:rsidRPr="00AC0044">
              <w:rPr>
                <w:b/>
              </w:rPr>
              <w:t>Objetivo:</w:t>
            </w:r>
            <w:r>
              <w:t xml:space="preserve"> Realizar un análisis comparativo de la precisión de los predictores generados contra otro modelo del estado del arte</w:t>
            </w:r>
            <w:r w:rsidRPr="009558A5">
              <w:t>.</w:t>
            </w:r>
          </w:p>
        </w:tc>
      </w:tr>
      <w:tr w:rsidR="00D76AEE" w14:paraId="550DF703" w14:textId="77777777" w:rsidTr="009753B3">
        <w:trPr>
          <w:cantSplit/>
        </w:trPr>
        <w:tc>
          <w:tcPr>
            <w:tcW w:w="2769" w:type="dxa"/>
            <w:gridSpan w:val="2"/>
          </w:tcPr>
          <w:p w14:paraId="5E8EF4BC" w14:textId="77777777" w:rsidR="00D76AEE" w:rsidRDefault="00D76AEE" w:rsidP="009753B3">
            <w:r w:rsidRPr="00AC0044">
              <w:rPr>
                <w:b/>
              </w:rPr>
              <w:t>Resultado</w:t>
            </w:r>
          </w:p>
        </w:tc>
        <w:tc>
          <w:tcPr>
            <w:tcW w:w="1528" w:type="dxa"/>
          </w:tcPr>
          <w:p w14:paraId="2D4FAE7C" w14:textId="77777777" w:rsidR="00D76AEE" w:rsidRPr="00AC0044" w:rsidRDefault="00D76AEE" w:rsidP="009753B3">
            <w:pPr>
              <w:rPr>
                <w:b/>
              </w:rPr>
            </w:pPr>
            <w:r w:rsidRPr="00AC0044">
              <w:rPr>
                <w:b/>
              </w:rPr>
              <w:t>Meta física</w:t>
            </w:r>
          </w:p>
        </w:tc>
        <w:tc>
          <w:tcPr>
            <w:tcW w:w="3836" w:type="dxa"/>
            <w:gridSpan w:val="2"/>
          </w:tcPr>
          <w:p w14:paraId="64E58AE2" w14:textId="77777777" w:rsidR="00D76AEE" w:rsidRPr="00AC0044" w:rsidRDefault="00D76AEE" w:rsidP="009753B3">
            <w:pPr>
              <w:rPr>
                <w:b/>
              </w:rPr>
            </w:pPr>
            <w:r w:rsidRPr="00AC0044">
              <w:rPr>
                <w:b/>
              </w:rPr>
              <w:t>Medio de verificación</w:t>
            </w:r>
          </w:p>
        </w:tc>
      </w:tr>
      <w:tr w:rsidR="00D76AEE" w14:paraId="55071CD1" w14:textId="77777777" w:rsidTr="009753B3">
        <w:trPr>
          <w:cantSplit/>
        </w:trPr>
        <w:tc>
          <w:tcPr>
            <w:tcW w:w="2769" w:type="dxa"/>
            <w:gridSpan w:val="2"/>
          </w:tcPr>
          <w:p w14:paraId="13CA120C" w14:textId="77777777" w:rsidR="00D76AEE" w:rsidRDefault="00D76AEE" w:rsidP="009753B3">
            <w:r>
              <w:lastRenderedPageBreak/>
              <w:t>Análisis comparativo de la precisión de los predictores generados y otro modelo similar del estado del arte.</w:t>
            </w:r>
          </w:p>
        </w:tc>
        <w:tc>
          <w:tcPr>
            <w:tcW w:w="1528" w:type="dxa"/>
          </w:tcPr>
          <w:p w14:paraId="4A2315AC" w14:textId="77777777" w:rsidR="00D76AEE" w:rsidRDefault="00D76AEE" w:rsidP="009753B3">
            <w:r>
              <w:t>Documento de reporte comparativo.</w:t>
            </w:r>
          </w:p>
          <w:p w14:paraId="3F0353FB" w14:textId="77777777" w:rsidR="00D76AEE" w:rsidRDefault="00D76AEE" w:rsidP="009753B3">
            <w:r>
              <w:t>Cuadros y gráficos estadísticos.</w:t>
            </w:r>
          </w:p>
        </w:tc>
        <w:tc>
          <w:tcPr>
            <w:tcW w:w="3836" w:type="dxa"/>
            <w:gridSpan w:val="2"/>
          </w:tcPr>
          <w:p w14:paraId="7DB99E9E" w14:textId="37DF28BA" w:rsidR="00D76AEE" w:rsidRDefault="00D76AEE" w:rsidP="009753B3">
            <w:pPr>
              <w:pStyle w:val="Prrafodelista"/>
              <w:numPr>
                <w:ilvl w:val="0"/>
                <w:numId w:val="5"/>
              </w:numPr>
            </w:pPr>
            <w:r>
              <w:t>Comparación de la precisión de los predictores generados y otro modelo del estado del arte para clasificar especies</w:t>
            </w:r>
            <w:r w:rsidR="008C35BD">
              <w:t xml:space="preserve"> desconocidas al modelo,</w:t>
            </w:r>
            <w:r>
              <w:t xml:space="preserve"> al ser entrenados en otras.</w:t>
            </w:r>
          </w:p>
        </w:tc>
      </w:tr>
    </w:tbl>
    <w:p w14:paraId="15662FC4" w14:textId="2DE94852" w:rsidR="00E01541" w:rsidRDefault="00E01541" w:rsidP="00E01541">
      <w:pPr>
        <w:pStyle w:val="Ttulo2"/>
      </w:pPr>
      <w:bookmarkStart w:id="18" w:name="_Toc530702633"/>
      <w:r w:rsidRPr="00E01541">
        <w:t xml:space="preserve">Herramientas </w:t>
      </w:r>
      <w:r>
        <w:t>y</w:t>
      </w:r>
      <w:r w:rsidRPr="00E01541">
        <w:t xml:space="preserve"> Métodos</w:t>
      </w:r>
      <w:bookmarkEnd w:id="18"/>
    </w:p>
    <w:p w14:paraId="6B67D678" w14:textId="2EED5D54" w:rsidR="001D2D1D" w:rsidRPr="00565270" w:rsidRDefault="00565270" w:rsidP="00565270">
      <w:r>
        <w:t>A continuación,</w:t>
      </w:r>
      <w:r w:rsidR="00CC56EC">
        <w:t xml:space="preserve"> en </w:t>
      </w:r>
      <w:r w:rsidR="00CC56EC">
        <w:fldChar w:fldCharType="begin"/>
      </w:r>
      <w:r w:rsidR="00CC56EC">
        <w:instrText xml:space="preserve"> REF _Ref529127337 \h </w:instrText>
      </w:r>
      <w:r w:rsidR="00CC56EC">
        <w:fldChar w:fldCharType="separate"/>
      </w:r>
      <w:r w:rsidR="003F1965">
        <w:t xml:space="preserve">Tabla </w:t>
      </w:r>
      <w:r w:rsidR="003F1965">
        <w:rPr>
          <w:noProof/>
        </w:rPr>
        <w:t>2</w:t>
      </w:r>
      <w:r w:rsidR="00CC56EC">
        <w:fldChar w:fldCharType="end"/>
      </w:r>
      <w:r w:rsidR="00CC56EC">
        <w:t>,</w:t>
      </w:r>
      <w:r>
        <w:t xml:space="preserve"> se detallan las herramientas y métodos que ayudarán con la obtención y/o validación de cada uno de los resultados esperados planteados</w:t>
      </w:r>
      <w:r w:rsidR="001D2D1D">
        <w:t xml:space="preserve">. </w:t>
      </w:r>
    </w:p>
    <w:p w14:paraId="0B0DDA09" w14:textId="204FBE20" w:rsidR="00CC56EC" w:rsidRDefault="00CC56EC" w:rsidP="00CC56EC">
      <w:pPr>
        <w:pStyle w:val="Descripcin"/>
        <w:keepNext/>
        <w:jc w:val="center"/>
      </w:pPr>
      <w:bookmarkStart w:id="19" w:name="_Ref529127337"/>
      <w:bookmarkStart w:id="20" w:name="_Toc530702678"/>
      <w:r>
        <w:t xml:space="preserve">Tabla </w:t>
      </w:r>
      <w:r w:rsidR="004A30F6">
        <w:rPr>
          <w:noProof/>
        </w:rPr>
        <w:fldChar w:fldCharType="begin"/>
      </w:r>
      <w:r w:rsidR="004A30F6">
        <w:rPr>
          <w:noProof/>
        </w:rPr>
        <w:instrText xml:space="preserve"> SEQ Tabla \* ARABIC </w:instrText>
      </w:r>
      <w:r w:rsidR="004A30F6">
        <w:rPr>
          <w:noProof/>
        </w:rPr>
        <w:fldChar w:fldCharType="separate"/>
      </w:r>
      <w:r w:rsidR="003F1965">
        <w:rPr>
          <w:noProof/>
        </w:rPr>
        <w:t>2</w:t>
      </w:r>
      <w:r w:rsidR="004A30F6">
        <w:rPr>
          <w:noProof/>
        </w:rPr>
        <w:fldChar w:fldCharType="end"/>
      </w:r>
      <w:bookmarkEnd w:id="19"/>
      <w:r>
        <w:t xml:space="preserve"> - Herramientas y métodos.</w:t>
      </w:r>
      <w:bookmarkEnd w:id="20"/>
    </w:p>
    <w:tbl>
      <w:tblPr>
        <w:tblStyle w:val="Tablaconcuadrcula"/>
        <w:tblW w:w="0" w:type="auto"/>
        <w:tblInd w:w="360" w:type="dxa"/>
        <w:tblLook w:val="04A0" w:firstRow="1" w:lastRow="0" w:firstColumn="1" w:lastColumn="0" w:noHBand="0" w:noVBand="1"/>
      </w:tblPr>
      <w:tblGrid>
        <w:gridCol w:w="4315"/>
        <w:gridCol w:w="3818"/>
      </w:tblGrid>
      <w:tr w:rsidR="00D76AEE" w14:paraId="0169AFFF" w14:textId="77777777" w:rsidTr="009753B3">
        <w:trPr>
          <w:cantSplit/>
        </w:trPr>
        <w:tc>
          <w:tcPr>
            <w:tcW w:w="8133" w:type="dxa"/>
            <w:gridSpan w:val="2"/>
          </w:tcPr>
          <w:p w14:paraId="48E7D881" w14:textId="77777777" w:rsidR="00D76AEE" w:rsidRDefault="00D76AEE" w:rsidP="009753B3">
            <w:r w:rsidRPr="00AC0044">
              <w:rPr>
                <w:b/>
              </w:rPr>
              <w:t>Objetivo:</w:t>
            </w:r>
            <w:r>
              <w:t xml:space="preserve"> Recopilar y preprocesar un conjunto de datos de transcriptomas para el entrenamiento y validación del modelo algorítmico.</w:t>
            </w:r>
          </w:p>
        </w:tc>
      </w:tr>
      <w:tr w:rsidR="00D76AEE" w14:paraId="56CD01B9" w14:textId="77777777" w:rsidTr="009753B3">
        <w:trPr>
          <w:cantSplit/>
        </w:trPr>
        <w:tc>
          <w:tcPr>
            <w:tcW w:w="4315" w:type="dxa"/>
          </w:tcPr>
          <w:p w14:paraId="4E918907" w14:textId="77777777" w:rsidR="00D76AEE" w:rsidRDefault="00D76AEE" w:rsidP="009753B3">
            <w:r w:rsidRPr="00AC0044">
              <w:rPr>
                <w:b/>
              </w:rPr>
              <w:t>Resultado</w:t>
            </w:r>
          </w:p>
        </w:tc>
        <w:tc>
          <w:tcPr>
            <w:tcW w:w="3818" w:type="dxa"/>
          </w:tcPr>
          <w:p w14:paraId="40429EA5" w14:textId="77777777" w:rsidR="00D76AEE" w:rsidRPr="00AC0044" w:rsidRDefault="00D76AEE" w:rsidP="009753B3">
            <w:pPr>
              <w:rPr>
                <w:b/>
              </w:rPr>
            </w:pPr>
            <w:r>
              <w:rPr>
                <w:b/>
              </w:rPr>
              <w:t>Herramientas o métodos</w:t>
            </w:r>
          </w:p>
        </w:tc>
      </w:tr>
      <w:tr w:rsidR="00D76AEE" w14:paraId="1CB3C1C7" w14:textId="77777777" w:rsidTr="009753B3">
        <w:trPr>
          <w:cantSplit/>
        </w:trPr>
        <w:tc>
          <w:tcPr>
            <w:tcW w:w="4315" w:type="dxa"/>
          </w:tcPr>
          <w:p w14:paraId="11C7F19F" w14:textId="77777777" w:rsidR="00D76AEE" w:rsidRDefault="00D76AEE" w:rsidP="009753B3">
            <w:r>
              <w:t>Conjuntos de datos estructurados recolectados y preprocesados de transcriptomas.</w:t>
            </w:r>
          </w:p>
        </w:tc>
        <w:tc>
          <w:tcPr>
            <w:tcW w:w="3818" w:type="dxa"/>
          </w:tcPr>
          <w:p w14:paraId="3E8D2B51" w14:textId="77777777" w:rsidR="00D76AEE" w:rsidRDefault="00D76AEE" w:rsidP="009753B3">
            <w:pPr>
              <w:pStyle w:val="Prrafodelista"/>
              <w:numPr>
                <w:ilvl w:val="0"/>
                <w:numId w:val="15"/>
              </w:numPr>
            </w:pPr>
            <w:r>
              <w:t>Ensembl</w:t>
            </w:r>
          </w:p>
          <w:p w14:paraId="48C39200" w14:textId="77777777" w:rsidR="00D76AEE" w:rsidRDefault="00D76AEE" w:rsidP="009753B3">
            <w:pPr>
              <w:pStyle w:val="Prrafodelista"/>
              <w:numPr>
                <w:ilvl w:val="0"/>
                <w:numId w:val="15"/>
              </w:numPr>
            </w:pPr>
            <w:r>
              <w:t>CantataDB</w:t>
            </w:r>
          </w:p>
          <w:p w14:paraId="11C4E019" w14:textId="77777777" w:rsidR="00D76AEE" w:rsidRDefault="00D76AEE" w:rsidP="009753B3">
            <w:pPr>
              <w:pStyle w:val="Prrafodelista"/>
              <w:numPr>
                <w:ilvl w:val="0"/>
                <w:numId w:val="15"/>
              </w:numPr>
            </w:pPr>
            <w:r>
              <w:t>BLAST</w:t>
            </w:r>
          </w:p>
          <w:p w14:paraId="6ACF1B17" w14:textId="4805B2B8" w:rsidR="0086776C" w:rsidRDefault="003562C5" w:rsidP="0086776C">
            <w:pPr>
              <w:pStyle w:val="Prrafodelista"/>
              <w:numPr>
                <w:ilvl w:val="0"/>
                <w:numId w:val="15"/>
              </w:numPr>
            </w:pPr>
            <w:r>
              <w:t>Anaconda</w:t>
            </w:r>
          </w:p>
          <w:p w14:paraId="48D5C73E" w14:textId="64DCAA62" w:rsidR="00D76AEE" w:rsidRDefault="00D76AEE" w:rsidP="009753B3">
            <w:pPr>
              <w:pStyle w:val="Prrafodelista"/>
              <w:numPr>
                <w:ilvl w:val="0"/>
                <w:numId w:val="15"/>
              </w:numPr>
            </w:pPr>
            <w:r>
              <w:t>Python</w:t>
            </w:r>
          </w:p>
          <w:p w14:paraId="4C497D26" w14:textId="77777777" w:rsidR="00D76AEE" w:rsidRDefault="00D76AEE" w:rsidP="009753B3">
            <w:pPr>
              <w:pStyle w:val="Prrafodelista"/>
              <w:numPr>
                <w:ilvl w:val="0"/>
                <w:numId w:val="15"/>
              </w:numPr>
            </w:pPr>
            <w:r>
              <w:t>R</w:t>
            </w:r>
          </w:p>
          <w:p w14:paraId="32EB1870" w14:textId="77777777" w:rsidR="00D76AEE" w:rsidRDefault="00D76AEE" w:rsidP="009753B3">
            <w:pPr>
              <w:pStyle w:val="Prrafodelista"/>
              <w:numPr>
                <w:ilvl w:val="0"/>
                <w:numId w:val="15"/>
              </w:numPr>
            </w:pPr>
            <w:r>
              <w:t>BiomaRt</w:t>
            </w:r>
          </w:p>
          <w:p w14:paraId="32152E6F" w14:textId="77777777" w:rsidR="00F953C4" w:rsidRDefault="00F953C4" w:rsidP="009753B3">
            <w:pPr>
              <w:pStyle w:val="Prrafodelista"/>
              <w:numPr>
                <w:ilvl w:val="0"/>
                <w:numId w:val="15"/>
              </w:numPr>
            </w:pPr>
            <w:r>
              <w:t>Jupyter Notebook</w:t>
            </w:r>
          </w:p>
          <w:p w14:paraId="3A52FCA9" w14:textId="54BE8E04" w:rsidR="00411574" w:rsidRDefault="009C116B" w:rsidP="00666E72">
            <w:pPr>
              <w:pStyle w:val="Prrafodelista"/>
              <w:numPr>
                <w:ilvl w:val="0"/>
                <w:numId w:val="15"/>
              </w:numPr>
            </w:pPr>
            <w:r>
              <w:t xml:space="preserve">Matplotlib </w:t>
            </w:r>
            <w:r w:rsidR="00666E72">
              <w:t>y Seaborn</w:t>
            </w:r>
          </w:p>
        </w:tc>
      </w:tr>
      <w:tr w:rsidR="00D76AEE" w14:paraId="09D17086" w14:textId="77777777" w:rsidTr="009753B3">
        <w:trPr>
          <w:cantSplit/>
        </w:trPr>
        <w:tc>
          <w:tcPr>
            <w:tcW w:w="8133" w:type="dxa"/>
            <w:gridSpan w:val="2"/>
          </w:tcPr>
          <w:p w14:paraId="371DB5BA" w14:textId="3CB2E3EB" w:rsidR="00D76AEE" w:rsidRDefault="00D76AEE" w:rsidP="009753B3">
            <w:r w:rsidRPr="00AC0044">
              <w:rPr>
                <w:b/>
              </w:rPr>
              <w:t>Objetivo:</w:t>
            </w:r>
            <w:r>
              <w:t xml:space="preserve"> </w:t>
            </w:r>
            <w:r w:rsidR="00BD68D2">
              <w:t xml:space="preserve">Implementar </w:t>
            </w:r>
            <w:r>
              <w:t>la arquitectura del proceso de aprendizaje de máquina y que la misma produzca predictores aceptables.</w:t>
            </w:r>
          </w:p>
        </w:tc>
      </w:tr>
      <w:tr w:rsidR="00D76AEE" w14:paraId="4C184CE3" w14:textId="77777777" w:rsidTr="009753B3">
        <w:trPr>
          <w:cantSplit/>
        </w:trPr>
        <w:tc>
          <w:tcPr>
            <w:tcW w:w="4315" w:type="dxa"/>
          </w:tcPr>
          <w:p w14:paraId="42D670E3" w14:textId="77777777" w:rsidR="00D76AEE" w:rsidRDefault="00D76AEE" w:rsidP="009753B3">
            <w:r w:rsidRPr="00AC0044">
              <w:rPr>
                <w:b/>
              </w:rPr>
              <w:t>Resultado</w:t>
            </w:r>
          </w:p>
        </w:tc>
        <w:tc>
          <w:tcPr>
            <w:tcW w:w="3818" w:type="dxa"/>
          </w:tcPr>
          <w:p w14:paraId="37B594C0" w14:textId="77777777" w:rsidR="00D76AEE" w:rsidRPr="00AC0044" w:rsidRDefault="00D76AEE" w:rsidP="009753B3">
            <w:pPr>
              <w:rPr>
                <w:b/>
              </w:rPr>
            </w:pPr>
            <w:r>
              <w:rPr>
                <w:b/>
              </w:rPr>
              <w:t>Herramientas o métodos</w:t>
            </w:r>
          </w:p>
        </w:tc>
      </w:tr>
      <w:tr w:rsidR="00D76AEE" w14:paraId="4F030331" w14:textId="77777777" w:rsidTr="009753B3">
        <w:trPr>
          <w:cantSplit/>
        </w:trPr>
        <w:tc>
          <w:tcPr>
            <w:tcW w:w="4315" w:type="dxa"/>
          </w:tcPr>
          <w:p w14:paraId="5B4A70B6" w14:textId="77777777" w:rsidR="00D76AEE" w:rsidRDefault="00D76AEE" w:rsidP="009753B3">
            <w:r>
              <w:lastRenderedPageBreak/>
              <w:t>Arquitectura del proceso de Aprendizaje de Máquina.</w:t>
            </w:r>
          </w:p>
        </w:tc>
        <w:tc>
          <w:tcPr>
            <w:tcW w:w="3818" w:type="dxa"/>
          </w:tcPr>
          <w:p w14:paraId="51D2E490" w14:textId="77777777" w:rsidR="00D76AEE" w:rsidRDefault="00D76AEE" w:rsidP="009753B3">
            <w:pPr>
              <w:pStyle w:val="Prrafodelista"/>
              <w:numPr>
                <w:ilvl w:val="0"/>
                <w:numId w:val="15"/>
              </w:numPr>
            </w:pPr>
            <w:r>
              <w:t>Redes neuronales profundas</w:t>
            </w:r>
          </w:p>
          <w:p w14:paraId="0633CAA5" w14:textId="47545C37" w:rsidR="0086776C" w:rsidRDefault="003562C5" w:rsidP="0086776C">
            <w:pPr>
              <w:pStyle w:val="Prrafodelista"/>
              <w:numPr>
                <w:ilvl w:val="0"/>
                <w:numId w:val="15"/>
              </w:numPr>
            </w:pPr>
            <w:r>
              <w:t>Anaconda</w:t>
            </w:r>
          </w:p>
          <w:p w14:paraId="2297381D" w14:textId="62B09ECD" w:rsidR="00D76AEE" w:rsidRDefault="00D76AEE" w:rsidP="009753B3">
            <w:pPr>
              <w:pStyle w:val="Prrafodelista"/>
              <w:numPr>
                <w:ilvl w:val="0"/>
                <w:numId w:val="15"/>
              </w:numPr>
            </w:pPr>
            <w:r>
              <w:t>Tensorflow</w:t>
            </w:r>
          </w:p>
          <w:p w14:paraId="1E50752C" w14:textId="77777777" w:rsidR="00D76AEE" w:rsidRDefault="00D76AEE" w:rsidP="009753B3">
            <w:pPr>
              <w:pStyle w:val="Prrafodelista"/>
              <w:numPr>
                <w:ilvl w:val="0"/>
                <w:numId w:val="15"/>
              </w:numPr>
            </w:pPr>
            <w:r>
              <w:t>Keras</w:t>
            </w:r>
          </w:p>
          <w:p w14:paraId="7344A462" w14:textId="17670774" w:rsidR="00F953C4" w:rsidRDefault="00D76AEE" w:rsidP="00F953C4">
            <w:pPr>
              <w:pStyle w:val="Prrafodelista"/>
              <w:numPr>
                <w:ilvl w:val="0"/>
                <w:numId w:val="15"/>
              </w:numPr>
            </w:pPr>
            <w:r>
              <w:t>Python</w:t>
            </w:r>
            <w:r w:rsidR="00F953C4">
              <w:t xml:space="preserve"> </w:t>
            </w:r>
          </w:p>
          <w:p w14:paraId="53894655" w14:textId="4C4A2E4F" w:rsidR="00BD68D2" w:rsidRDefault="00F953C4" w:rsidP="00BD68D2">
            <w:pPr>
              <w:pStyle w:val="Prrafodelista"/>
              <w:numPr>
                <w:ilvl w:val="0"/>
                <w:numId w:val="15"/>
              </w:numPr>
            </w:pPr>
            <w:r>
              <w:t>Jupyter Notebook</w:t>
            </w:r>
            <w:r w:rsidR="00BD68D2">
              <w:t xml:space="preserve"> </w:t>
            </w:r>
          </w:p>
          <w:p w14:paraId="545BFE93" w14:textId="77777777" w:rsidR="00BD68D2" w:rsidRDefault="00BD68D2" w:rsidP="00BD68D2">
            <w:pPr>
              <w:pStyle w:val="Prrafodelista"/>
              <w:numPr>
                <w:ilvl w:val="0"/>
                <w:numId w:val="15"/>
              </w:numPr>
            </w:pPr>
            <w:r>
              <w:t>Matplotlib y Seaborn</w:t>
            </w:r>
          </w:p>
          <w:p w14:paraId="5E5D832D" w14:textId="77777777" w:rsidR="00D76AEE" w:rsidRPr="00BD68D2" w:rsidRDefault="00BD68D2" w:rsidP="00BD68D2">
            <w:pPr>
              <w:pStyle w:val="Prrafodelista"/>
              <w:numPr>
                <w:ilvl w:val="0"/>
                <w:numId w:val="15"/>
              </w:numPr>
            </w:pPr>
            <w:r w:rsidRPr="00FB2DE7">
              <w:rPr>
                <w:i/>
              </w:rPr>
              <w:t>k-Fold cross validation</w:t>
            </w:r>
          </w:p>
          <w:p w14:paraId="0FABDB26" w14:textId="77D291ED" w:rsidR="00BD68D2" w:rsidRDefault="00BD68D2" w:rsidP="00BD68D2">
            <w:pPr>
              <w:pStyle w:val="Prrafodelista"/>
              <w:numPr>
                <w:ilvl w:val="0"/>
                <w:numId w:val="15"/>
              </w:numPr>
            </w:pPr>
            <w:r>
              <w:t xml:space="preserve">Medidas de precisión: </w:t>
            </w:r>
            <w:r w:rsidR="004E701A">
              <w:t>exactitud, precisión y exhaustividad</w:t>
            </w:r>
          </w:p>
        </w:tc>
      </w:tr>
      <w:tr w:rsidR="00D76AEE" w14:paraId="0F538517" w14:textId="77777777" w:rsidTr="009753B3">
        <w:trPr>
          <w:cantSplit/>
        </w:trPr>
        <w:tc>
          <w:tcPr>
            <w:tcW w:w="8133" w:type="dxa"/>
            <w:gridSpan w:val="2"/>
          </w:tcPr>
          <w:p w14:paraId="3E4244BB" w14:textId="77777777" w:rsidR="00D76AEE" w:rsidRDefault="00D76AEE" w:rsidP="009753B3">
            <w:r w:rsidRPr="00AC0044">
              <w:rPr>
                <w:b/>
              </w:rPr>
              <w:t>Objetivo:</w:t>
            </w:r>
            <w:r>
              <w:t xml:space="preserve"> Realizar un análisis comparativo de la precisión de los predictores generados contra otro modelo similar del estado del arte</w:t>
            </w:r>
            <w:r w:rsidRPr="009558A5">
              <w:t>.</w:t>
            </w:r>
          </w:p>
        </w:tc>
      </w:tr>
      <w:tr w:rsidR="00D76AEE" w14:paraId="7C0666B9" w14:textId="77777777" w:rsidTr="009753B3">
        <w:trPr>
          <w:cantSplit/>
        </w:trPr>
        <w:tc>
          <w:tcPr>
            <w:tcW w:w="4315" w:type="dxa"/>
          </w:tcPr>
          <w:p w14:paraId="12257DF4" w14:textId="77777777" w:rsidR="00D76AEE" w:rsidRDefault="00D76AEE" w:rsidP="009753B3">
            <w:r w:rsidRPr="00AC0044">
              <w:rPr>
                <w:b/>
              </w:rPr>
              <w:t>Resultado</w:t>
            </w:r>
          </w:p>
        </w:tc>
        <w:tc>
          <w:tcPr>
            <w:tcW w:w="3818" w:type="dxa"/>
          </w:tcPr>
          <w:p w14:paraId="435DAEC4" w14:textId="77777777" w:rsidR="00D76AEE" w:rsidRPr="00AC0044" w:rsidRDefault="00D76AEE" w:rsidP="009753B3">
            <w:pPr>
              <w:rPr>
                <w:b/>
              </w:rPr>
            </w:pPr>
            <w:r>
              <w:rPr>
                <w:b/>
              </w:rPr>
              <w:t>Herramientas o métodos</w:t>
            </w:r>
          </w:p>
        </w:tc>
      </w:tr>
      <w:tr w:rsidR="00D76AEE" w14:paraId="2005568C" w14:textId="77777777" w:rsidTr="009753B3">
        <w:trPr>
          <w:cantSplit/>
        </w:trPr>
        <w:tc>
          <w:tcPr>
            <w:tcW w:w="4315" w:type="dxa"/>
          </w:tcPr>
          <w:p w14:paraId="1C9FB907" w14:textId="77777777" w:rsidR="00D76AEE" w:rsidRDefault="00D76AEE" w:rsidP="009753B3">
            <w:r>
              <w:t>Análisis comparativo de la precisión de los predictores generados y otro modelo del estado del arte.</w:t>
            </w:r>
          </w:p>
        </w:tc>
        <w:tc>
          <w:tcPr>
            <w:tcW w:w="3818" w:type="dxa"/>
          </w:tcPr>
          <w:p w14:paraId="70F4C402" w14:textId="3548D830" w:rsidR="0086776C" w:rsidRDefault="003562C5" w:rsidP="0086776C">
            <w:pPr>
              <w:pStyle w:val="Prrafodelista"/>
              <w:numPr>
                <w:ilvl w:val="0"/>
                <w:numId w:val="15"/>
              </w:numPr>
            </w:pPr>
            <w:r>
              <w:t>Anaconda</w:t>
            </w:r>
          </w:p>
          <w:p w14:paraId="2E152818" w14:textId="77777777" w:rsidR="003562C5" w:rsidRDefault="003562C5" w:rsidP="003562C5">
            <w:pPr>
              <w:pStyle w:val="Prrafodelista"/>
              <w:numPr>
                <w:ilvl w:val="0"/>
                <w:numId w:val="15"/>
              </w:numPr>
            </w:pPr>
            <w:r>
              <w:t>Python</w:t>
            </w:r>
          </w:p>
          <w:p w14:paraId="1A14644B" w14:textId="28E8E9FC" w:rsidR="00F953C4" w:rsidRDefault="003562C5" w:rsidP="00F953C4">
            <w:pPr>
              <w:pStyle w:val="Prrafodelista"/>
              <w:numPr>
                <w:ilvl w:val="0"/>
                <w:numId w:val="15"/>
              </w:numPr>
            </w:pPr>
            <w:r>
              <w:t>R</w:t>
            </w:r>
            <w:r w:rsidR="00F953C4">
              <w:t xml:space="preserve"> </w:t>
            </w:r>
          </w:p>
          <w:p w14:paraId="6CCE25B7" w14:textId="32F91519" w:rsidR="00411574" w:rsidRDefault="00F953C4" w:rsidP="00411574">
            <w:pPr>
              <w:pStyle w:val="Prrafodelista"/>
              <w:numPr>
                <w:ilvl w:val="0"/>
                <w:numId w:val="15"/>
              </w:numPr>
            </w:pPr>
            <w:r>
              <w:t>Jupyter Notebook</w:t>
            </w:r>
            <w:r w:rsidR="00411574">
              <w:t xml:space="preserve"> </w:t>
            </w:r>
          </w:p>
          <w:p w14:paraId="3B89DD3C" w14:textId="49D39C7E" w:rsidR="00411574" w:rsidRDefault="00411574" w:rsidP="00411574">
            <w:pPr>
              <w:pStyle w:val="Prrafodelista"/>
              <w:numPr>
                <w:ilvl w:val="0"/>
                <w:numId w:val="15"/>
              </w:numPr>
            </w:pPr>
            <w:r>
              <w:t>Matplot</w:t>
            </w:r>
            <w:r w:rsidR="009C116B">
              <w:t>lib</w:t>
            </w:r>
            <w:r w:rsidR="00666E72">
              <w:t xml:space="preserve"> y Seaborn</w:t>
            </w:r>
          </w:p>
          <w:p w14:paraId="54AC151C" w14:textId="77777777" w:rsidR="00D76AEE" w:rsidRDefault="003562C5" w:rsidP="003562C5">
            <w:pPr>
              <w:pStyle w:val="Prrafodelista"/>
              <w:numPr>
                <w:ilvl w:val="0"/>
                <w:numId w:val="15"/>
              </w:numPr>
              <w:rPr>
                <w:i/>
              </w:rPr>
            </w:pPr>
            <w:r w:rsidRPr="00FB2DE7">
              <w:rPr>
                <w:i/>
              </w:rPr>
              <w:t>k-Fold cross validation</w:t>
            </w:r>
          </w:p>
          <w:p w14:paraId="4C4C23C7" w14:textId="68B2ABA9" w:rsidR="004E701A" w:rsidRPr="00FB2DE7" w:rsidRDefault="004E701A" w:rsidP="003562C5">
            <w:pPr>
              <w:pStyle w:val="Prrafodelista"/>
              <w:numPr>
                <w:ilvl w:val="0"/>
                <w:numId w:val="15"/>
              </w:numPr>
              <w:rPr>
                <w:i/>
              </w:rPr>
            </w:pPr>
            <w:r>
              <w:t>Medidas de precisión: exactitud, precisión y exhaustividad</w:t>
            </w:r>
          </w:p>
        </w:tc>
      </w:tr>
    </w:tbl>
    <w:p w14:paraId="6EE03999" w14:textId="02F7018F" w:rsidR="00F7704E" w:rsidRDefault="00F7704E" w:rsidP="00A3059F">
      <w:pPr>
        <w:pStyle w:val="Ttulo3"/>
      </w:pPr>
      <w:bookmarkStart w:id="21" w:name="_Toc530702634"/>
      <w:r>
        <w:t>Bases de datos de transcriptomas</w:t>
      </w:r>
      <w:bookmarkEnd w:id="21"/>
    </w:p>
    <w:p w14:paraId="06C738DC" w14:textId="2A3C85A8" w:rsidR="002E23DB" w:rsidRDefault="00E94526" w:rsidP="00F7704E">
      <w:pPr>
        <w:pStyle w:val="Ttulo4"/>
      </w:pPr>
      <w:r>
        <w:t>Ensembl</w:t>
      </w:r>
    </w:p>
    <w:p w14:paraId="21E94433" w14:textId="77777777" w:rsidR="00891DCA" w:rsidRDefault="0025114E" w:rsidP="0025114E">
      <w:pPr>
        <w:jc w:val="both"/>
      </w:pPr>
      <w:r>
        <w:t xml:space="preserve">Los proyectos de secuenciación de transcriptomas buscan generar la secuencia completa de ARN de un organismo </w:t>
      </w:r>
      <w:r>
        <w:fldChar w:fldCharType="begin"/>
      </w:r>
      <w:r>
        <w:instrText xml:space="preserve"> ADDIN ZOTERO_ITEM CSL_CITATION {"citationID":"KbsJEF7E","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10,1]]}}}],"schema":"https://github.com/citation-style-language/schema/raw/master/csl-citation.json"} </w:instrText>
      </w:r>
      <w:r>
        <w:fldChar w:fldCharType="separate"/>
      </w:r>
      <w:r w:rsidRPr="0025114E">
        <w:rPr>
          <w:rFonts w:cs="Arial"/>
        </w:rPr>
        <w:t>(Vieira, 2018)</w:t>
      </w:r>
      <w:r>
        <w:fldChar w:fldCharType="end"/>
      </w:r>
      <w:r>
        <w:t>.</w:t>
      </w:r>
      <w:r w:rsidR="00891DCA">
        <w:t xml:space="preserve"> Debido a la aparición de nuevos métodos de secuenciación, los proyectos de secuenciación de transcriptomas ahora son más accesibles </w:t>
      </w:r>
      <w:r w:rsidR="00891DCA">
        <w:fldChar w:fldCharType="begin"/>
      </w:r>
      <w:r w:rsidR="00891DCA">
        <w:instrText xml:space="preserve"> ADDIN ZOTERO_ITEM CSL_CITATION {"citationID":"1dhi6Wgi","properties":{"formattedCitation":"(Uszczynska-Ratajczak et\\uc0\\u160{}al., 2018)","plainCitation":"(Uszczynska-Ratajczak et al., 2018)","noteIndex":0},"citationItems":[{"id":5,"uris":["http://zotero.org/users/5172276/items/K54DIBC3"],"uri":["http://zotero.org/users/5172276/items/K54DIBC3"],"itemData":{"id":5,"type":"article-journal","title":"Towards a complete map of the human long non-coding RNA transcriptome","container-title":"Nature Reviews Genetics","page":"535-548","volume":"19","issue":"9","source":"Web of Science","abstract":"Gene maps, or annotations, enable us to navigate the functional landscape of our genome. They are a resource upon which virtually all studies depend, from single-gene to genome-wide scales and from basic molecular biology to medical genetics. Yet present-day annotations suffer from trade-offs between quality and size, with serious but often unappreciated consequences for downstream studies. This is particularly true for long non-coding RNAs (lncRNAs), which are poorly characterized compared to protein-coding genes. Long-read sequencing technologies promise to improve current annotations, paving the way towards a complete annotation of lncRNAs expressed throughout a human lifetime.","DOI":"10.1038/s41576-018-0017-y","ISSN":"1471-0056","note":"WOS:000441747300006","journalAbbreviation":"Nat. Rev. Genet.","language":"English","author":[{"family":"Uszczynska-Ratajczak","given":"Barbara"},{"family":"Lagarde","given":"Julien"},{"family":"Frankish","given":"Adam"},{"family":"Guigo","given":"Roderic"},{"family":"Johnson","given":"Rory"}],"issued":{"date-parts":[["2018",9]]}}}],"schema":"https://github.com/citation-style-language/schema/raw/master/csl-citation.json"} </w:instrText>
      </w:r>
      <w:r w:rsidR="00891DCA">
        <w:fldChar w:fldCharType="separate"/>
      </w:r>
      <w:r w:rsidR="00891DCA" w:rsidRPr="00891DCA">
        <w:rPr>
          <w:rFonts w:cs="Arial"/>
          <w:szCs w:val="24"/>
        </w:rPr>
        <w:t>(Uszczynska-Ratajczak et al., 2018)</w:t>
      </w:r>
      <w:r w:rsidR="00891DCA">
        <w:fldChar w:fldCharType="end"/>
      </w:r>
      <w:r w:rsidR="00891DCA">
        <w:t>, y existe una multitud de fuentes disponibles para transcriptomas generados por estos proyectos.</w:t>
      </w:r>
    </w:p>
    <w:p w14:paraId="22D762E0" w14:textId="309CDE54" w:rsidR="00D2322D" w:rsidRDefault="00891DCA" w:rsidP="00E94526">
      <w:pPr>
        <w:jc w:val="both"/>
      </w:pPr>
      <w:r>
        <w:lastRenderedPageBreak/>
        <w:t xml:space="preserve">Dentro de estas fuentes, </w:t>
      </w:r>
      <w:r w:rsidR="00E94526">
        <w:t>Ensembl</w:t>
      </w:r>
      <w:r w:rsidR="001C3806">
        <w:t xml:space="preserve"> (</w:t>
      </w:r>
      <w:r w:rsidR="001C3806" w:rsidRPr="001C3806">
        <w:t>http://www.ensembl.org</w:t>
      </w:r>
      <w:r w:rsidR="001C3806">
        <w:t>)</w:t>
      </w:r>
      <w:r w:rsidR="00E94526">
        <w:t xml:space="preserve"> posee una gran cantidad de información de transcriptomas de diferentes especies</w:t>
      </w:r>
      <w:r w:rsidR="004720CA">
        <w:t>. Adicionalmente,</w:t>
      </w:r>
      <w:r w:rsidR="00B75964">
        <w:t xml:space="preserve"> activamente desarrollan APIs públicas para acceder de forma más directa a sus servicios</w:t>
      </w:r>
      <w:r w:rsidR="007913AD">
        <w:t xml:space="preserve"> </w:t>
      </w:r>
      <w:r w:rsidR="007913AD">
        <w:fldChar w:fldCharType="begin"/>
      </w:r>
      <w:r w:rsidR="007913AD">
        <w:instrText xml:space="preserve"> ADDIN ZOTERO_ITEM CSL_CITATION {"citationID":"8zGTaYae","properties":{"formattedCitation":"(Zerbino et\\uc0\\u160{}al., 2018)","plainCitation":"(Zerbino et al., 2018)","noteIndex":0},"citationItems":[{"id":112,"uris":["http://zotero.org/users/5172276/items/BXTKL39D"],"uri":["http://zotero.org/users/5172276/items/BXTKL39D"],"itemData":{"id":112,"type":"article-journal","title":"Ensembl 2018","container-title":"Nucleic Acids Research","page":"D754-D761","volume":"46","issue":"D1","source":"academic.oup.com","abstract":"Abstract.  The Ensembl project has been aggregating, processing, integrating and redistributing genomic datasets since the initial releases of the draft human g","DOI":"10.1093/nar/gkx1098","ISSN":"0305-1048","journalAbbreviation":"Nucleic Acids Res","language":"en","author":[{"family":"Zerbino","given":"Daniel R."},{"family":"Achuthan","given":"Premanand"},{"family":"Akanni","given":"Wasiu"},{"family":"Amode","given":"M. Ridwan"},{"family":"Barrell","given":"Daniel"},{"family":"Bhai","given":"Jyothish"},{"family":"Billis","given":"Konstantinos"},{"family":"Cummins","given":"Carla"},{"family":"Gall","given":"Astrid"},{"family":"Girón","given":"Carlos García"},{"family":"Gil","given":"Laurent"},{"family":"Gordon","given":"Leo"},{"family":"Haggerty","given":"Leanne"},{"family":"Haskell","given":"Erin"},{"family":"Hourlier","given":"Thibaut"},{"family":"Izuogu","given":"Osagie G."},{"family":"Janacek","given":"Sophie H."},{"family":"Juettemann","given":"Thomas"},{"family":"To","given":"Jimmy Kiang"},{"family":"Laird","given":"Matthew R."},{"family":"Lavidas","given":"Ilias"},{"family":"Liu","given":"Zhicheng"},{"family":"Loveland","given":"Jane E."},{"family":"Maurel","given":"Thomas"},{"family":"McLaren","given":"William"},{"family":"Moore","given":"Benjamin"},{"family":"Mudge","given":"Jonathan"},{"family":"Murphy","given":"Daniel N."},{"family":"Newman","given":"Victoria"},{"family":"Nuhn","given":"Michael"},{"family":"Ogeh","given":"Denye"},{"family":"Ong","given":"Chuang Kee"},{"family":"Parker","given":"Anne"},{"family":"Patricio","given":"Mateus"},{"family":"Riat","given":"Harpreet Singh"},{"family":"Schuilenburg","given":"Helen"},{"family":"Sheppard","given":"Dan"},{"family":"Sparrow","given":"Helen"},{"family":"Taylor","given":"Kieron"},{"family":"Thormann","given":"Anja"},{"family":"Vullo","given":"Alessandro"},{"family":"Walts","given":"Brandon"},{"family":"Zadissa","given":"Amonida"},{"family":"Frankish","given":"Adam"},{"family":"Hunt","given":"Sarah E."},{"family":"Kostadima","given":"Myrto"},{"family":"Langridge","given":"Nicholas"},{"family":"Martin","given":"Fergal J."},{"family":"Muffato","given":"Matthieu"},{"family":"Perry","given":"Emily"},{"family":"Ruffier","given":"Magali"},{"family":"Staines","given":"Dan M."},{"family":"Trevanion","given":"Stephen J."},{"family":"Aken","given":"Bronwen L."},{"family":"Cunningham","given":"Fiona"},{"family":"Yates","given":"Andrew"},{"family":"Flicek","given":"Paul"}],"issued":{"date-parts":[["2018",1,4]]}}}],"schema":"https://github.com/citation-style-language/schema/raw/master/csl-citation.json"} </w:instrText>
      </w:r>
      <w:r w:rsidR="007913AD">
        <w:fldChar w:fldCharType="separate"/>
      </w:r>
      <w:r w:rsidR="007913AD" w:rsidRPr="007913AD">
        <w:rPr>
          <w:rFonts w:cs="Arial"/>
          <w:szCs w:val="24"/>
        </w:rPr>
        <w:t>(Zerbino et al., 2018)</w:t>
      </w:r>
      <w:r w:rsidR="007913AD">
        <w:fldChar w:fldCharType="end"/>
      </w:r>
      <w:r w:rsidR="007913AD">
        <w:t>.</w:t>
      </w:r>
    </w:p>
    <w:p w14:paraId="7DEAB92D" w14:textId="3AAF3B36" w:rsidR="00B80922" w:rsidRPr="00B80922" w:rsidRDefault="00B80922" w:rsidP="00B80922">
      <w:pPr>
        <w:pStyle w:val="Ttulo4"/>
      </w:pPr>
      <w:r w:rsidRPr="00B80922">
        <w:t>Cantata</w:t>
      </w:r>
      <w:r w:rsidR="00BC3916">
        <w:t>DB</w:t>
      </w:r>
    </w:p>
    <w:p w14:paraId="4B83FE3D" w14:textId="3C2BC1C2" w:rsidR="00B80922" w:rsidRPr="00B80922" w:rsidRDefault="005F7BF1" w:rsidP="006C7A53">
      <w:pPr>
        <w:jc w:val="both"/>
      </w:pPr>
      <w:r>
        <w:t xml:space="preserve">CantataDB </w:t>
      </w:r>
      <w:r w:rsidRPr="005F7BF1">
        <w:t>e</w:t>
      </w:r>
      <w:r w:rsidR="006C7A53" w:rsidRPr="005F7BF1">
        <w:t>s</w:t>
      </w:r>
      <w:r w:rsidR="006C7A53">
        <w:t xml:space="preserve"> una base de datos </w:t>
      </w:r>
      <w:r w:rsidR="004720CA">
        <w:t xml:space="preserve">de </w:t>
      </w:r>
      <w:r w:rsidR="004720CA" w:rsidRPr="00660DBA">
        <w:rPr>
          <w:i/>
        </w:rPr>
        <w:t>lncRNA</w:t>
      </w:r>
      <w:r w:rsidR="00660DBA">
        <w:rPr>
          <w:i/>
        </w:rPr>
        <w:t>s</w:t>
      </w:r>
      <w:r w:rsidR="004720CA">
        <w:t xml:space="preserve"> </w:t>
      </w:r>
      <w:r w:rsidR="006C7A53">
        <w:t>en línea</w:t>
      </w:r>
      <w:r w:rsidR="00320C1E">
        <w:t xml:space="preserve"> (</w:t>
      </w:r>
      <w:hyperlink r:id="rId13" w:history="1">
        <w:r w:rsidR="00320C1E" w:rsidRPr="0010622E">
          <w:rPr>
            <w:rStyle w:val="Hipervnculo"/>
          </w:rPr>
          <w:t>http://cantata.amu.edu.pl/</w:t>
        </w:r>
      </w:hyperlink>
      <w:r w:rsidR="00320C1E">
        <w:t>)</w:t>
      </w:r>
      <w:r w:rsidR="006C7A53">
        <w:t xml:space="preserve">, que nació </w:t>
      </w:r>
      <w:r w:rsidR="00320C1E">
        <w:t>para suplir</w:t>
      </w:r>
      <w:r w:rsidR="006C7A53">
        <w:t xml:space="preserve"> la necesidad de </w:t>
      </w:r>
      <w:r w:rsidR="00320C1E">
        <w:t>bases de datos</w:t>
      </w:r>
      <w:r w:rsidR="00450E49">
        <w:t xml:space="preserve"> más integrales</w:t>
      </w:r>
      <w:r w:rsidR="00320C1E">
        <w:t xml:space="preserve"> de transcriptomas, específicamente de </w:t>
      </w:r>
      <w:r w:rsidR="00320C1E" w:rsidRPr="00551564">
        <w:rPr>
          <w:i/>
        </w:rPr>
        <w:t>lncRNA</w:t>
      </w:r>
      <w:r w:rsidR="00450E49" w:rsidRPr="00551564">
        <w:rPr>
          <w:i/>
        </w:rPr>
        <w:t>s</w:t>
      </w:r>
      <w:r w:rsidR="00320C1E">
        <w:t xml:space="preserve">, para plantas </w:t>
      </w:r>
      <w:r w:rsidR="00320C1E">
        <w:fldChar w:fldCharType="begin"/>
      </w:r>
      <w:r w:rsidR="00320C1E">
        <w:instrText xml:space="preserve"> ADDIN ZOTERO_ITEM CSL_CITATION {"citationID":"Q48O3fjP","properties":{"formattedCitation":"(Szcze\\uc0\\u347{}niak, Rosikiewicz, &amp; Maka\\uc0\\u322{}owska, 2016)","plainCitation":"(Szcześniak, Rosikiewicz, &amp; Makałowska, 2016)","noteIndex":0},"citationItems":[{"id":125,"uris":["http://zotero.org/users/5172276/items/2ZDUWQPF"],"uri":["http://zotero.org/users/5172276/items/2ZDUWQPF"],"itemData":{"id":125,"type":"article-journal","title":"CANTATAdb: A Collection of Plant Long Non-Coding RNAs","container-title":"Plant and Cell Physiology","page":"e8-e8","volume":"57","issue":"1","source":"academic.oup.com","abstract":"Abstract.   Long non-coding RNAs (lncRNAs) represent a class of potent regulators of gene expression that are found in a wide array of eukaryotes; however, our","DOI":"10.1093/pcp/pcv201","ISSN":"0032-0781","shortTitle":"CANTATAdb","journalAbbreviation":"Plant Cell Physiol","language":"en","author":[{"family":"Szcześniak","given":"Michał W."},{"family":"Rosikiewicz","given":"Wojciech"},{"family":"Makałowska","given":"Izabela"}],"issued":{"date-parts":[["2016",1,1]]}}}],"schema":"https://github.com/citation-style-language/schema/raw/master/csl-citation.json"} </w:instrText>
      </w:r>
      <w:r w:rsidR="00320C1E">
        <w:fldChar w:fldCharType="separate"/>
      </w:r>
      <w:r w:rsidR="00320C1E" w:rsidRPr="00320C1E">
        <w:rPr>
          <w:rFonts w:cs="Arial"/>
          <w:szCs w:val="24"/>
        </w:rPr>
        <w:t>(Szcześniak, Rosikiewicz, &amp; Makałowska, 2016)</w:t>
      </w:r>
      <w:r w:rsidR="00320C1E">
        <w:fldChar w:fldCharType="end"/>
      </w:r>
      <w:r w:rsidR="00320C1E">
        <w:t>. Actualmente posee información para 36 especies de plantas</w:t>
      </w:r>
      <w:r w:rsidR="00C02F02">
        <w:t xml:space="preserve">, y permite realizar búsquedas </w:t>
      </w:r>
      <w:r w:rsidR="00551564">
        <w:t xml:space="preserve">en línea </w:t>
      </w:r>
      <w:r w:rsidR="00C02F02">
        <w:t>y descarga de transcriptomas.</w:t>
      </w:r>
    </w:p>
    <w:p w14:paraId="29FB78C8" w14:textId="16F85167" w:rsidR="00B80922" w:rsidRDefault="00B80922" w:rsidP="00B80922">
      <w:pPr>
        <w:pStyle w:val="Ttulo4"/>
      </w:pPr>
      <w:r>
        <w:t>BLAST</w:t>
      </w:r>
    </w:p>
    <w:p w14:paraId="4F57A0C1" w14:textId="1C514DB5" w:rsidR="004A30F6" w:rsidRPr="001F5C38" w:rsidRDefault="001F5C38" w:rsidP="00EA3DE3">
      <w:pPr>
        <w:jc w:val="both"/>
      </w:pPr>
      <w:r w:rsidRPr="001F5C38">
        <w:t>BLAST son las siglas de</w:t>
      </w:r>
      <w:r w:rsidRPr="00F82838">
        <w:t xml:space="preserve"> </w:t>
      </w:r>
      <w:r w:rsidRPr="00F82838">
        <w:rPr>
          <w:i/>
        </w:rPr>
        <w:t>basic</w:t>
      </w:r>
      <w:r w:rsidRPr="00551564">
        <w:rPr>
          <w:i/>
        </w:rPr>
        <w:t xml:space="preserve"> local</w:t>
      </w:r>
      <w:r w:rsidRPr="00F82838">
        <w:rPr>
          <w:i/>
        </w:rPr>
        <w:t xml:space="preserve"> alignment search tool</w:t>
      </w:r>
      <w:r w:rsidRPr="001F5C38">
        <w:t xml:space="preserve"> (herramienta de bú</w:t>
      </w:r>
      <w:r>
        <w:t xml:space="preserve">squeda de alineamiento local básico). Es un algoritmo que permite </w:t>
      </w:r>
      <w:r w:rsidR="003C5A66">
        <w:t xml:space="preserve">realizar búsquedas en base a la similitud que presenten secuencias de aminoácidos, o secuencias de nucleótidos de ADN y/o ARN </w:t>
      </w:r>
      <w:r w:rsidR="003C5A66">
        <w:fldChar w:fldCharType="begin"/>
      </w:r>
      <w:r w:rsidR="003C5A66">
        <w:instrText xml:space="preserve"> ADDIN ZOTERO_ITEM CSL_CITATION {"citationID":"NYqVqkCp","properties":{"formattedCitation":"(Mount, 2007)","plainCitation":"(Mount, 2007)","noteIndex":0},"citationItems":[{"id":131,"uris":["http://zotero.org/users/5172276/items/E9CB8L9E"],"uri":["http://zotero.org/users/5172276/items/E9CB8L9E"],"itemData":{"id":131,"type":"article-journal","title":"Using the Basic Local Alignment Search Tool (BLAST)","container-title":"Cold Spring Harbor Protocols","page":"pdb.top17","volume":"2007","issue":"7","source":"cshprotocols.cshlp.org","abstract":"INTRODUCTION\nThe BLAST algorithm was developed as a way to perform DNA and protein sequence similarity searches by an algorithm that is faster than FASTA but considered to be equally as sensitive. Both of these methods follow a heuristic (tried-and-true) method that almost always works to find related sequences in a database search, but does not have the underlying guarantee of an optimal solution like the dynamic programming algorithm. FASTA finds short common patterns in query and database sequences and joins these into an alignment. BLAST is similar to FASTA, but gains a further increase in speed by searching only for rarer, more significant patterns in nucleic acid and protein sequences. BLAST is very popular due to its availability on the World Wide Web through a large server at the National Center for Biotechnology Information (NCBI) and at many other sites. The BLAST algorithm has evolved to provide molecular biologists with a set of very powerful search tools that are freely available to run on many computer platforms. This article is intended to be a “user’s guide” to the principles underlying BLAST.","DOI":"10.1101/pdb.top17","ISSN":"1940-3402, 1559-6095","note":"PMID: 21357135","journalAbbreviation":"Cold Spring Harb Protoc","language":"en","author":[{"family":"Mount","given":"David W."}],"issued":{"date-parts":[["2007",1,7]]}}}],"schema":"https://github.com/citation-style-language/schema/raw/master/csl-citation.json"} </w:instrText>
      </w:r>
      <w:r w:rsidR="003C5A66">
        <w:fldChar w:fldCharType="separate"/>
      </w:r>
      <w:r w:rsidR="003C5A66" w:rsidRPr="003C5A66">
        <w:rPr>
          <w:rFonts w:cs="Arial"/>
        </w:rPr>
        <w:t>(Mount, 2007)</w:t>
      </w:r>
      <w:r w:rsidR="003C5A66">
        <w:fldChar w:fldCharType="end"/>
      </w:r>
      <w:r w:rsidR="003C5A66">
        <w:t>.</w:t>
      </w:r>
    </w:p>
    <w:p w14:paraId="56FBA76D" w14:textId="1CCD2498" w:rsidR="00A3059F" w:rsidRDefault="00F7704E" w:rsidP="00F7704E">
      <w:pPr>
        <w:pStyle w:val="Ttulo3"/>
      </w:pPr>
      <w:bookmarkStart w:id="22" w:name="_Toc530702635"/>
      <w:r>
        <w:t>Lenguajes de programación</w:t>
      </w:r>
      <w:r w:rsidR="000D23D4">
        <w:t xml:space="preserve"> y librerías</w:t>
      </w:r>
      <w:bookmarkEnd w:id="22"/>
    </w:p>
    <w:p w14:paraId="02CA4325" w14:textId="77777777" w:rsidR="003562C5" w:rsidRDefault="003562C5" w:rsidP="003562C5">
      <w:pPr>
        <w:pStyle w:val="Ttulo4"/>
      </w:pPr>
      <w:r>
        <w:t>Anaconda</w:t>
      </w:r>
    </w:p>
    <w:p w14:paraId="3ACB16A8" w14:textId="75B50CD6" w:rsidR="0086776C" w:rsidRDefault="003562C5" w:rsidP="003562C5">
      <w:pPr>
        <w:jc w:val="both"/>
      </w:pPr>
      <w:r>
        <w:t xml:space="preserve">Anaconda </w:t>
      </w:r>
      <w:r w:rsidR="006D5548">
        <w:t>(</w:t>
      </w:r>
      <w:hyperlink r:id="rId14" w:history="1">
        <w:r w:rsidR="006D5548" w:rsidRPr="00FE12A4">
          <w:rPr>
            <w:rStyle w:val="Hipervnculo"/>
          </w:rPr>
          <w:t>https://www.anaconda.com</w:t>
        </w:r>
      </w:hyperlink>
      <w:r w:rsidR="006D5548">
        <w:t xml:space="preserve">) </w:t>
      </w:r>
      <w:r>
        <w:t xml:space="preserve">es una plataforma de código abierto </w:t>
      </w:r>
      <w:r w:rsidR="006D5548">
        <w:t xml:space="preserve">que puede gestionar la instalación completa de todos los elementos necesarios </w:t>
      </w:r>
      <w:r w:rsidR="0086776C">
        <w:t xml:space="preserve">(incluyendo dependencias) </w:t>
      </w:r>
      <w:r w:rsidR="006D5548">
        <w:t>para la elaboración de trabajos científicos</w:t>
      </w:r>
      <w:r w:rsidR="006E7FC6">
        <w:t xml:space="preserve">. </w:t>
      </w:r>
      <w:r w:rsidR="006D5548">
        <w:t>Debido a que centraliza la gestión de tod</w:t>
      </w:r>
      <w:r w:rsidR="0086776C">
        <w:t xml:space="preserve">a la plataforma necesaria para la investigación, se optó por su uso. </w:t>
      </w:r>
    </w:p>
    <w:p w14:paraId="3CA9089C" w14:textId="0804DC80" w:rsidR="0086776C" w:rsidRDefault="00380B10" w:rsidP="003562C5">
      <w:pPr>
        <w:jc w:val="both"/>
      </w:pPr>
      <w:r>
        <w:t xml:space="preserve">Todos los elementos mencionados en esta sección son instalables y administrables a través de </w:t>
      </w:r>
      <w:r w:rsidR="0086776C">
        <w:t>Anaconda.</w:t>
      </w:r>
    </w:p>
    <w:p w14:paraId="403EA230" w14:textId="6249E03B" w:rsidR="00F7704E" w:rsidRDefault="00F7704E" w:rsidP="00F7704E">
      <w:pPr>
        <w:pStyle w:val="Ttulo4"/>
      </w:pPr>
      <w:r>
        <w:t>Python</w:t>
      </w:r>
    </w:p>
    <w:p w14:paraId="08B9F4E0" w14:textId="38A5534B" w:rsidR="00F7704E" w:rsidRPr="00F7704E" w:rsidRDefault="00114B8B" w:rsidP="00114B8B">
      <w:pPr>
        <w:jc w:val="both"/>
      </w:pPr>
      <w:r>
        <w:t>Python es un lenguaje de programación que en los últimos años ha ganado popularidad. Entre sus principales ventajas está su facilidad de uso, el soporte que se puede encontrar para el lenguaje en la comunidad y la gran cantidad de librerías con integraciones</w:t>
      </w:r>
      <w:r w:rsidR="00F0726B">
        <w:t xml:space="preserve"> a otros lenguajes o plataformas,</w:t>
      </w:r>
      <w:r>
        <w:t xml:space="preserve"> como con el lenguaje R y </w:t>
      </w:r>
      <w:r w:rsidR="00F0726B">
        <w:t xml:space="preserve">con </w:t>
      </w:r>
      <w:r w:rsidR="00F73780">
        <w:t>T</w:t>
      </w:r>
      <w:r>
        <w:t xml:space="preserve">ensorflow </w:t>
      </w:r>
      <w:r>
        <w:fldChar w:fldCharType="begin"/>
      </w:r>
      <w:r>
        <w:instrText xml:space="preserve"> ADDIN ZOTERO_ITEM CSL_CITATION {"citationID":"UDq7c8s8","properties":{"formattedCitation":"(Willems, 2015)","plainCitation":"(Willems, 2015)","noteIndex":0},"citationItems":[{"id":116,"uris":["http://zotero.org/users/5172276/items/VVR7LWCT"],"uri":["http://zotero.org/users/5172276/items/VVR7LWCT"],"itemData":{"id":116,"type":"webpage","title":"Choosing R or Python for data analysis? An infographic","container-title":"DataCamp Community","abstract":"Wondering whether you should use R or Python for your next data analysis post? Check our infographic \"Data Science Wars: R vs Python\".","URL":"https://www.datacamp.com/community/tutorials/r-or-python-for-data-analysis","shortTitle":"Choosing R or Python for data analysis?","author":[{"family":"Willems","given":"Karlijn"}],"issued":{"date-parts":[["2015",5,12]]},"accessed":{"date-parts":[["2018",11,4]]}}}],"schema":"https://github.com/citation-style-language/schema/raw/master/csl-citation.json"} </w:instrText>
      </w:r>
      <w:r>
        <w:fldChar w:fldCharType="separate"/>
      </w:r>
      <w:r w:rsidRPr="00114B8B">
        <w:rPr>
          <w:rFonts w:cs="Arial"/>
        </w:rPr>
        <w:t>(Willems, 2015)</w:t>
      </w:r>
      <w:r>
        <w:fldChar w:fldCharType="end"/>
      </w:r>
      <w:r>
        <w:t>.</w:t>
      </w:r>
    </w:p>
    <w:p w14:paraId="68A070E8" w14:textId="2C462805" w:rsidR="00F7704E" w:rsidRDefault="00F7704E" w:rsidP="00F7704E">
      <w:pPr>
        <w:pStyle w:val="Ttulo4"/>
      </w:pPr>
      <w:r>
        <w:lastRenderedPageBreak/>
        <w:t>R</w:t>
      </w:r>
    </w:p>
    <w:p w14:paraId="1A7A2302" w14:textId="79F5529E" w:rsidR="00114B8B" w:rsidRDefault="003672B6" w:rsidP="003672B6">
      <w:pPr>
        <w:jc w:val="both"/>
      </w:pPr>
      <w:r>
        <w:t xml:space="preserve">R es un lenguaje de programación está enfocado al análisis de data, estadísticas y gráficos, que también está gozando de una creciente popularidad en los últimos años </w:t>
      </w:r>
      <w:r>
        <w:fldChar w:fldCharType="begin"/>
      </w:r>
      <w:r>
        <w:instrText xml:space="preserve"> ADDIN ZOTERO_ITEM CSL_CITATION {"citationID":"aUv2VhD0","properties":{"formattedCitation":"(Willems, 2015)","plainCitation":"(Willems, 2015)","noteIndex":0},"citationItems":[{"id":116,"uris":["http://zotero.org/users/5172276/items/VVR7LWCT"],"uri":["http://zotero.org/users/5172276/items/VVR7LWCT"],"itemData":{"id":116,"type":"webpage","title":"Choosing R or Python for data analysis? An infographic","container-title":"DataCamp Community","abstract":"Wondering whether you should use R or Python for your next data analysis post? Check our infographic \"Data Science Wars: R vs Python\".","URL":"https://www.datacamp.com/community/tutorials/r-or-python-for-data-analysis","shortTitle":"Choosing R or Python for data analysis?","author":[{"family":"Willems","given":"Karlijn"}],"issued":{"date-parts":[["2015",5,12]]},"accessed":{"date-parts":[["2018",11,4]]}}}],"schema":"https://github.com/citation-style-language/schema/raw/master/csl-citation.json"} </w:instrText>
      </w:r>
      <w:r>
        <w:fldChar w:fldCharType="separate"/>
      </w:r>
      <w:r w:rsidRPr="003672B6">
        <w:rPr>
          <w:rFonts w:cs="Arial"/>
        </w:rPr>
        <w:t>(Willems, 2015)</w:t>
      </w:r>
      <w:r>
        <w:fldChar w:fldCharType="end"/>
      </w:r>
      <w:r>
        <w:t xml:space="preserve">. Su facilidad de uso para el análisis estadístico fue un factor clave para su elección de cara al análisis </w:t>
      </w:r>
      <w:r w:rsidR="0057338A">
        <w:t xml:space="preserve">que se ha de realizar </w:t>
      </w:r>
      <w:r>
        <w:t xml:space="preserve">de los distintos modelos predictivos </w:t>
      </w:r>
      <w:r w:rsidR="0057338A">
        <w:t>en</w:t>
      </w:r>
      <w:r>
        <w:t xml:space="preserve"> la presente investigación.</w:t>
      </w:r>
    </w:p>
    <w:p w14:paraId="29B55A0C" w14:textId="77777777" w:rsidR="000D23D4" w:rsidRDefault="000D23D4" w:rsidP="000D23D4">
      <w:pPr>
        <w:pStyle w:val="Ttulo4"/>
      </w:pPr>
      <w:r>
        <w:t>BiomaRt</w:t>
      </w:r>
    </w:p>
    <w:p w14:paraId="000A6445" w14:textId="65B3A24A" w:rsidR="000D23D4" w:rsidRDefault="000D23D4" w:rsidP="003672B6">
      <w:pPr>
        <w:jc w:val="both"/>
      </w:pPr>
      <w:r>
        <w:t xml:space="preserve">Este paquete para R forma parte del proyecto de código abierto Bioconductor, que desarrolla </w:t>
      </w:r>
      <w:r w:rsidR="00F0726B">
        <w:t>una multitud de</w:t>
      </w:r>
      <w:r>
        <w:t xml:space="preserve"> herramientas estadísticas y de gráficos orientadas al análisis de información genómica, para el lenguaje R </w:t>
      </w:r>
      <w:r>
        <w:fldChar w:fldCharType="begin"/>
      </w:r>
      <w:r>
        <w:instrText xml:space="preserve"> ADDIN ZOTERO_ITEM CSL_CITATION {"citationID":"ZpAqmhjM","properties":{"formattedCitation":"(Durinck et\\uc0\\u160{}al., 2005)","plainCitation":"(Durinck et al., 2005)","noteIndex":0},"citationItems":[{"id":134,"uris":["http://zotero.org/users/5172276/items/5Y4AIBPA"],"uri":["http://zotero.org/users/5172276/items/5Y4AIBPA"],"itemData":{"id":134,"type":"article-journal","title":"BioMart and Bioconductor: a powerful link between biological databases and microarray data analysis","container-title":"Bioinformatics","page":"3439-3440","volume":"21","issue":"16","source":"academic.oup.com","abstract":"Abstract.  Summary:biomaRt is a new Bioconductor package that integrates BioMart data resources with data analysis software in Bioconductor. It can annotate a w","DOI":"10.1093/bioinformatics/bti525","ISSN":"1367-4803","shortTitle":"BioMart and Bioconductor","journalAbbreviation":"Bioinformatics","language":"en","author":[{"family":"Durinck","given":"Steffen"},{"family":"Moreau","given":"Yves"},{"family":"Kasprzyk","given":"Arek"},{"family":"Davis","given":"Sean"},{"family":"De Moor","given":"Bart"},{"family":"Brazma","given":"Alvis"},{"family":"Huber","given":"Wolfgang"}],"issued":{"date-parts":[["2005",8,15]]}}}],"schema":"https://github.com/citation-style-language/schema/raw/master/csl-citation.json"} </w:instrText>
      </w:r>
      <w:r>
        <w:fldChar w:fldCharType="separate"/>
      </w:r>
      <w:r w:rsidRPr="00697335">
        <w:rPr>
          <w:rFonts w:cs="Arial"/>
          <w:szCs w:val="24"/>
        </w:rPr>
        <w:t>(Durinck et al., 2005)</w:t>
      </w:r>
      <w:r>
        <w:fldChar w:fldCharType="end"/>
      </w:r>
      <w:r>
        <w:t xml:space="preserve">. En particular el paquete biomaRt ofrece una interfaz de programación que permite consultar bases de datos a través de internet, como por ejemplo Ensembl </w:t>
      </w:r>
      <w:r>
        <w:fldChar w:fldCharType="begin"/>
      </w:r>
      <w:r>
        <w:instrText xml:space="preserve"> ADDIN ZOTERO_ITEM CSL_CITATION {"citationID":"PKYN5B0O","properties":{"formattedCitation":"(Durinck, Spellman, Birney, &amp; Huber, 2009)","plainCitation":"(Durinck, Spellman, Birney, &amp; Huber, 2009)","noteIndex":0},"citationItems":[{"id":138,"uris":["http://zotero.org/users/5172276/items/5LZA5MT9"],"uri":["http://zotero.org/users/5172276/items/5LZA5MT9"],"itemData":{"id":138,"type":"article-journal","title":"Mapping identifiers for the integration of genomic datasets with the R/Bioconductor package biomaRt","container-title":"Nature Protocols","page":"1184-1191","volume":"4","issue":"8","source":"www.nature.com","abstract":"Genomic experiments produce multiple views of biological systems, among them are DNA sequence and copy number variation, and mRNA and protein abundance. Understanding these systems needs integrated bioinformatic analysis. Public databases such as Ensembl provide relationships and mappings between the relevant sets of probe and target molecules. However, the relationships can be biologically complex and the content of the databases is dynamic. We demonstrate how to use the computational environment R to integrate and jointly analyze experimental datasets, employing BioMart web services to provide the molecule mappings. We also discuss typical problems that are encountered in making gene-to-transcript–to-protein mappings. The approach provides a flexible, programmable and reproducible basis for state-of-the-art bioinformatic data integration.","DOI":"10.1038/nprot.2009.97","ISSN":"1750-2799","language":"en","author":[{"family":"Durinck","given":"Steffen"},{"family":"Spellman","given":"Paul T."},{"family":"Birney","given":"Ewan"},{"family":"Huber","given":"Wolfgang"}],"issued":{"date-parts":[["2009",8]]}}}],"schema":"https://github.com/citation-style-language/schema/raw/master/csl-citation.json"} </w:instrText>
      </w:r>
      <w:r>
        <w:fldChar w:fldCharType="separate"/>
      </w:r>
      <w:r w:rsidRPr="000530BB">
        <w:rPr>
          <w:rFonts w:cs="Arial"/>
        </w:rPr>
        <w:t>(Durinck, Spellman, Birney, &amp; Huber, 2009)</w:t>
      </w:r>
      <w:r>
        <w:fldChar w:fldCharType="end"/>
      </w:r>
      <w:r>
        <w:t>.</w:t>
      </w:r>
    </w:p>
    <w:p w14:paraId="41C6AB4B" w14:textId="77777777" w:rsidR="000D23D4" w:rsidRDefault="000D23D4" w:rsidP="000D23D4">
      <w:pPr>
        <w:pStyle w:val="Ttulo4"/>
      </w:pPr>
      <w:r>
        <w:t>Tensorflow</w:t>
      </w:r>
    </w:p>
    <w:p w14:paraId="7DA630FD" w14:textId="77777777" w:rsidR="000D23D4" w:rsidRDefault="000D23D4" w:rsidP="000D23D4">
      <w:pPr>
        <w:jc w:val="both"/>
      </w:pPr>
      <w:r>
        <w:t xml:space="preserve">Tensorflow es una librería de código abierto para aprendizaje de máquina, desarrollada por Google. Se ha optado por su uso debido a que se especializa en modelos con aprendizaje profundo, permitiendo la manipulación de estos a un bajo nivel y un gran nivel de flexibilidad en la implementación de distintos modelos </w:t>
      </w:r>
      <w:r>
        <w:fldChar w:fldCharType="begin"/>
      </w:r>
      <w:r>
        <w:instrText xml:space="preserve"> ADDIN ZOTERO_ITEM CSL_CITATION {"citationID":"HOEAY1GT","properties":{"formattedCitation":"(Abadi et\\uc0\\u160{}al., 2016)","plainCitation":"(Abadi et al., 2016)","noteIndex":0},"citationItems":[{"id":121,"uris":["http://zotero.org/users/5172276/items/X3N4IMLJ"],"uri":["http://zotero.org/users/5172276/items/X3N4IMLJ"],"itemData":{"id":121,"type":"article-journal","title":"TensorFlow: A system for large-scale machine learning","page":"21","source":"Zotero","abstract":"TensorFlow is a machine learning system that operates at large scale and in heterogeneous environments. TensorFlow uses dataﬂow graphs to represent computation, shared state, and the operations that mutate that state. It maps the nodes of a dataﬂow graph across many machines in a cluster, and within a machine across multiple computational devices, including multicore CPUs, generalpurpose GPUs, and custom-designed ASICs known as Tensor Processing Units (TPUs). This architecture gives ﬂexibility to the application developer: whereas in previous “parameter server” designs the management of shared state is built into the system, TensorFlow enables developers to experiment with novel optimizations and training algorithms. TensorFlow supports a variety of applications, with a focus on training and inference on deep neural networks. Several Google services use TensorFlow in production, we have released it as an open-source project, and it has become widely used for machine learning research. In this paper, we describe the TensorFlow dataﬂow model and demonstrate the compelling performance that TensorFlow achieves for several real-world applications.","language":"en","author":[{"family":"Abadi","given":"Martın"},{"family":"Barham","given":"Paul"},{"family":"Chen","given":"Jianmin"},{"family":"Chen","given":"Zhifeng"},{"family":"Davis","given":"Andy"},{"family":"Dean","given":"Jeffrey"},{"family":"Devin","given":"Matthieu"},{"family":"Ghemawat","given":"Sanjay"},{"family":"Irving","given":"Geoffrey"},{"family":"Isard","given":"Michael"},{"family":"Kudlur","given":"Manjunath"},{"family":"Levenberg","given":"Josh"},{"family":"Monga","given":"Rajat"},{"family":"Moore","given":"Sherry"},{"family":"Murray","given":"Derek G"},{"family":"Steiner","given":"Benoit"},{"family":"Tucker","given":"Paul"},{"family":"Vasudevan","given":"Vijay"},{"family":"Warden","given":"Pete"},{"family":"Wicke","given":"Martin"},{"family":"Yu","given":"Yuan"},{"family":"Zheng","given":"Xiaoqiang"}],"issued":{"date-parts":[["2016"]]}}}],"schema":"https://github.com/citation-style-language/schema/raw/master/csl-citation.json"} </w:instrText>
      </w:r>
      <w:r>
        <w:fldChar w:fldCharType="separate"/>
      </w:r>
      <w:r w:rsidRPr="00F65686">
        <w:rPr>
          <w:rFonts w:cs="Arial"/>
          <w:szCs w:val="24"/>
        </w:rPr>
        <w:t>(Abadi et al., 2016)</w:t>
      </w:r>
      <w:r>
        <w:fldChar w:fldCharType="end"/>
      </w:r>
      <w:r w:rsidRPr="00F65686">
        <w:t>.</w:t>
      </w:r>
    </w:p>
    <w:p w14:paraId="608FEC0E" w14:textId="77777777" w:rsidR="000D23D4" w:rsidRDefault="000D23D4" w:rsidP="000D23D4">
      <w:pPr>
        <w:pStyle w:val="Ttulo4"/>
      </w:pPr>
      <w:r>
        <w:t>Keras</w:t>
      </w:r>
    </w:p>
    <w:p w14:paraId="4E522E4A" w14:textId="601D4167" w:rsidR="000D23D4" w:rsidRDefault="000D23D4" w:rsidP="000D23D4">
      <w:pPr>
        <w:jc w:val="both"/>
      </w:pPr>
      <w:r>
        <w:t xml:space="preserve">Keras es una API de alto nivel, orientada a facilitar la construcción y el manejo de modelos de redes neuronales profundas. Tensorflow posee una implementación específica de esta API, que facilita en gran medida </w:t>
      </w:r>
      <w:r w:rsidR="00015163">
        <w:t>el</w:t>
      </w:r>
      <w:r>
        <w:t xml:space="preserve"> uso</w:t>
      </w:r>
      <w:r w:rsidR="00015163">
        <w:t xml:space="preserve"> y ajustes que se necesiten realizar al modelo implementado en Tensorflow</w:t>
      </w:r>
      <w:r>
        <w:t xml:space="preserve"> </w:t>
      </w:r>
      <w:r>
        <w:fldChar w:fldCharType="begin"/>
      </w:r>
      <w:r>
        <w:instrText xml:space="preserve"> ADDIN ZOTERO_ITEM CSL_CITATION {"citationID":"H6Bucczi","properties":{"formattedCitation":"(Chollet, 2017)","plainCitation":"(Chollet, 2017)","noteIndex":0},"citationItems":[{"id":152,"uris":["http://zotero.org/users/5172276/items/JNTXMCY7"],"uri":["http://zotero.org/users/5172276/items/JNTXMCY7"],"itemData":{"id":152,"type":"book","title":"Deep Learning with Python","publisher":"Manning Publications Co.","publisher-place":"Greenwich, CT, USA","edition":"1st","source":"ACM Digital Library","event-place":"Greenwich, CT, USA","abstract":"Summary Deep Learning with Python introduces the field of deep learning using the Python language and the powerful Keras library. Written by Keras creator and Google AI researcher Franois Chollet, this book builds your understanding through intuitive explanations and practical examples. Purchase of the print book includes a free eBook in PDF, Kindle, and ePub formats from Manning Publications. About the Technology Machine learning has made remarkable progress in recent years. We went from near-unusable speech and image recognition, to near-human accuracy. We went from machines that couldn't beat a serious Go player, to defeating a world champion. Behind this progress is deep learninga combination of engineering advances, best practices, and theory that enables a wealth of previously impossible smart applications. About the Book Deep Learning with Python introduces the field of deep learning using the Python language and the powerful Keras library. Written by Keras creator and Google AI researcher Franois Chollet, this book builds your understanding through intuitive explanations and practical examples. You'll explore challenging concepts and practice with applications in computer vision, natural-language processing, and generative models. By the time you finish, you'll have the knowledge and hands-on skills to apply deep learning in your own projects. What's Inside Deep learning from first principles Setting up your own deep-learning environment Image-classification models Deep learning for text and sequences Neural style transfer, text generation, and image generation About the Reader Readers need intermediate Python skills. No previous experience with Keras, TensorFlow, or machine learning is required. About the Author Franois Chollet works on deep learning at Google in Mountain View, CA. He is the creator of the Keras deep-learning library, as well as a contributor to the TensorFlow machine-learning framework. He also does deep-learning research, with a focus on computer vision and the application of machine learning to formal reasoning. His papers have been published at major conferences in the field, including the Conference on Computer Vision and Pattern Recognition (CVPR), the Conference and Workshop on Neural Information Processing Systems (NIPS), the International Conference on Learning Representations (ICLR), and others.","ISBN":"978-1-61729-443-3","author":[{"family":"Chollet","given":"Francois"}],"issued":{"date-parts":[["2017"]]}}}],"schema":"https://github.com/citation-style-language/schema/raw/master/csl-citation.json"} </w:instrText>
      </w:r>
      <w:r>
        <w:fldChar w:fldCharType="separate"/>
      </w:r>
      <w:r w:rsidRPr="00182C29">
        <w:rPr>
          <w:rFonts w:cs="Arial"/>
        </w:rPr>
        <w:t>(Chollet, 2017)</w:t>
      </w:r>
      <w:r>
        <w:fldChar w:fldCharType="end"/>
      </w:r>
      <w:r>
        <w:t>.</w:t>
      </w:r>
    </w:p>
    <w:p w14:paraId="1D475C2E" w14:textId="55A822C2" w:rsidR="0086776C" w:rsidRDefault="0086776C" w:rsidP="0086776C">
      <w:pPr>
        <w:pStyle w:val="Ttulo4"/>
      </w:pPr>
      <w:r>
        <w:t>Jupyter Notebook</w:t>
      </w:r>
    </w:p>
    <w:p w14:paraId="3AA60FEB" w14:textId="3DBA5405" w:rsidR="0086776C" w:rsidRDefault="0086776C" w:rsidP="0086776C">
      <w:pPr>
        <w:jc w:val="both"/>
      </w:pPr>
      <w:r>
        <w:t>Jupyter Notebook (</w:t>
      </w:r>
      <w:hyperlink r:id="rId15" w:history="1">
        <w:r w:rsidRPr="00B82427">
          <w:rPr>
            <w:rStyle w:val="Hipervnculo"/>
          </w:rPr>
          <w:t>http://jupyter.org</w:t>
        </w:r>
      </w:hyperlink>
      <w:r>
        <w:t>) es una aplicación web que tiene varias funciones, como editar código en línea, compartir documentos y otras tareas especializadas para trabajos científicos.</w:t>
      </w:r>
      <w:r w:rsidR="006E7FC6">
        <w:t xml:space="preserve"> </w:t>
      </w:r>
      <w:r w:rsidR="00FD5E29">
        <w:t>S</w:t>
      </w:r>
      <w:r w:rsidR="006E7FC6">
        <w:t xml:space="preserve">e </w:t>
      </w:r>
      <w:r w:rsidR="00FD5E29">
        <w:t xml:space="preserve">utilizará </w:t>
      </w:r>
      <w:r w:rsidR="006E7FC6">
        <w:t xml:space="preserve">porque es ideal para el trabajo colaborativo científico, ya que expone códigos de programas con textos e imágenes descriptivos de los mismos, que pueden ser editados y ejecutados en línea </w:t>
      </w:r>
      <w:r w:rsidR="006E7FC6">
        <w:fldChar w:fldCharType="begin"/>
      </w:r>
      <w:r w:rsidR="006E7FC6">
        <w:instrText xml:space="preserve"> ADDIN ZOTERO_ITEM CSL_CITATION {"citationID":"NVuZwPOh","properties":{"formattedCitation":"(Shen, 2014)","plainCitation":"(Shen, 2014)","noteIndex":0},"citationItems":[{"id":244,"uris":["http://zotero.org/users/5172276/items/E23AWQMT"],"uri":["http://zotero.org/users/5172276/items/E23AWQMT"],"itemData":{"id":244,"type":"article-journal","title":"Interactive notebooks: Sharing the code","container-title":"Nature News","page":"151","volume":"515","issue":"7525","source":"www.nature.com","abstract":"The free IPython notebook makes data analysis easier to record, understand and reproduce.","DOI":"10.1038/515151a","shortTitle":"Interactive notebooks","language":"en","author":[{"family":"Shen","given":"Helen"}],"issued":{"date-parts":[["2014",11,6]]}}}],"schema":"https://github.com/citation-style-language/schema/raw/master/csl-citation.json"} </w:instrText>
      </w:r>
      <w:r w:rsidR="006E7FC6">
        <w:fldChar w:fldCharType="separate"/>
      </w:r>
      <w:r w:rsidR="006E7FC6" w:rsidRPr="006E7FC6">
        <w:rPr>
          <w:rFonts w:cs="Arial"/>
        </w:rPr>
        <w:t>(Shen, 2014)</w:t>
      </w:r>
      <w:r w:rsidR="006E7FC6">
        <w:fldChar w:fldCharType="end"/>
      </w:r>
      <w:r w:rsidR="006E7FC6">
        <w:t>.</w:t>
      </w:r>
    </w:p>
    <w:p w14:paraId="7AC8D0B0" w14:textId="19B0B3C4" w:rsidR="00411574" w:rsidRDefault="00411574" w:rsidP="00411574">
      <w:pPr>
        <w:pStyle w:val="Ttulo4"/>
      </w:pPr>
      <w:r>
        <w:lastRenderedPageBreak/>
        <w:t>Matplot</w:t>
      </w:r>
      <w:r w:rsidR="009C116B">
        <w:t>lib</w:t>
      </w:r>
      <w:r w:rsidR="00666E72">
        <w:t xml:space="preserve"> y Seaborn</w:t>
      </w:r>
    </w:p>
    <w:p w14:paraId="250A62E6" w14:textId="631368CE" w:rsidR="00411574" w:rsidRDefault="00666E72" w:rsidP="0086776C">
      <w:pPr>
        <w:jc w:val="both"/>
      </w:pPr>
      <w:r>
        <w:t>Matplot</w:t>
      </w:r>
      <w:r w:rsidR="009C116B">
        <w:t>lib</w:t>
      </w:r>
      <w:r>
        <w:t xml:space="preserve"> es una librería de código abierto para Python que permite generar gráficos y visualizaciones de data. Tiene una gran base de usuarios y soporte, además de varias otras APIs </w:t>
      </w:r>
      <w:r w:rsidR="00FB2DE7">
        <w:t>construidas</w:t>
      </w:r>
      <w:r>
        <w:t xml:space="preserve"> sobre esta librería</w:t>
      </w:r>
      <w:r w:rsidR="009C116B">
        <w:t xml:space="preserve"> </w:t>
      </w:r>
      <w:r w:rsidR="009C116B">
        <w:fldChar w:fldCharType="begin"/>
      </w:r>
      <w:r w:rsidR="009C116B">
        <w:instrText xml:space="preserve"> ADDIN ZOTERO_ITEM CSL_CITATION {"citationID":"Ox2zxCo0","properties":{"formattedCitation":"(VanderPlas, 2016)","plainCitation":"(VanderPlas, 2016)","noteIndex":0},"citationItems":[{"id":247,"uris":["http://zotero.org/users/5172276/items/DF4NNLJ5"],"uri":["http://zotero.org/users/5172276/items/DF4NNLJ5"],"itemData":{"id":247,"type":"book","title":"Python Data Science Handbook","source":"shop.oreilly.com","abstract":"For many researchers, Python is a first-class tool mainly because of its libraries for storing, manipulating, and gaining insight from data. Several resources exist for individual pieces of this data science stack, but only with the Python Data...","URL":"http://shop.oreilly.com/product/0636920034919.do","ISBN":"978-1-4919-1205-8","language":"en","author":[{"family":"VanderPlas","given":"Jake"}],"issued":{"date-parts":[["2016",11]]},"accessed":{"date-parts":[["2018",11,18]]}}}],"schema":"https://github.com/citation-style-language/schema/raw/master/csl-citation.json"} </w:instrText>
      </w:r>
      <w:r w:rsidR="009C116B">
        <w:fldChar w:fldCharType="separate"/>
      </w:r>
      <w:r w:rsidR="009C116B" w:rsidRPr="009C116B">
        <w:rPr>
          <w:rFonts w:cs="Arial"/>
        </w:rPr>
        <w:t>(VanderPlas, 2016)</w:t>
      </w:r>
      <w:r w:rsidR="009C116B">
        <w:fldChar w:fldCharType="end"/>
      </w:r>
      <w:r>
        <w:t>.</w:t>
      </w:r>
    </w:p>
    <w:p w14:paraId="11F4931F" w14:textId="0DE99C39" w:rsidR="009C116B" w:rsidRDefault="009C116B" w:rsidP="0086776C">
      <w:pPr>
        <w:jc w:val="both"/>
      </w:pPr>
      <w:r>
        <w:t xml:space="preserve">Una de estas APIs es Seaborn, que ayuda a extender la funcionalidad de Matplotlib, que se estaba quedando desfasada, sobre todo en términos de la calidad de los gráficos que genera, además de ofrecer un uso más simple de Matplotlib </w:t>
      </w:r>
      <w:r>
        <w:fldChar w:fldCharType="begin"/>
      </w:r>
      <w:r w:rsidR="00FB2DE7">
        <w:instrText xml:space="preserve"> ADDIN ZOTERO_ITEM CSL_CITATION {"citationID":"4Dy6EYe0","properties":{"formattedCitation":"(VanderPlas, 2016)","plainCitation":"(VanderPlas, 2016)","noteIndex":0},"citationItems":[{"id":247,"uris":["http://zotero.org/users/5172276/items/DF4NNLJ5"],"uri":["http://zotero.org/users/5172276/items/DF4NNLJ5"],"itemData":{"id":247,"type":"book","title":"Python Data Science Handbook","source":"shop.oreilly.com","abstract":"For many researchers, Python is a first-class tool mainly because of its libraries for storing, manipulating, and gaining insight from data. Several resources exist for individual pieces of this data science stack, but only with the Python Data...","URL":"http://shop.oreilly.com/product/0636920034919.do","ISBN":"978-1-4919-1205-8","language":"en","author":[{"family":"VanderPlas","given":"Jake"}],"issued":{"date-parts":[["2016",11]]},"accessed":{"date-parts":[["2018",11,18]]}}}],"schema":"https://github.com/citation-style-language/schema/raw/master/csl-citation.json"} </w:instrText>
      </w:r>
      <w:r>
        <w:fldChar w:fldCharType="separate"/>
      </w:r>
      <w:r w:rsidRPr="009C116B">
        <w:rPr>
          <w:rFonts w:cs="Arial"/>
        </w:rPr>
        <w:t>(VanderPlas, 2016)</w:t>
      </w:r>
      <w:r>
        <w:fldChar w:fldCharType="end"/>
      </w:r>
      <w:r>
        <w:t>.</w:t>
      </w:r>
    </w:p>
    <w:p w14:paraId="060DFDD5" w14:textId="1A193D6F" w:rsidR="00F7704E" w:rsidRDefault="001E7A28" w:rsidP="00114B8B">
      <w:pPr>
        <w:pStyle w:val="Ttulo3"/>
      </w:pPr>
      <w:bookmarkStart w:id="23" w:name="_Toc530702636"/>
      <w:r>
        <w:t>Aprendizaje de Máquina</w:t>
      </w:r>
      <w:bookmarkEnd w:id="23"/>
    </w:p>
    <w:p w14:paraId="335B82B0" w14:textId="54A3401F" w:rsidR="005D4A43" w:rsidRDefault="00CB5DE4" w:rsidP="005D4A43">
      <w:pPr>
        <w:pStyle w:val="Ttulo4"/>
      </w:pPr>
      <w:r>
        <w:t>Redes neuronales profundas</w:t>
      </w:r>
    </w:p>
    <w:p w14:paraId="2EFD84E3" w14:textId="106AE1F4" w:rsidR="005D4A43" w:rsidRDefault="00B42634" w:rsidP="005D4A43">
      <w:pPr>
        <w:jc w:val="both"/>
      </w:pPr>
      <w:r>
        <w:t>Las redes neuronales son algoritmos de aprendizaje de máquina que fueron modelados en base al cerebro humano.</w:t>
      </w:r>
      <w:r w:rsidR="00747DCB">
        <w:t xml:space="preserve"> La unidad básica de estas redes es la neurona, que recibe entradas numéricas y devuelve una salida entre 0 y 1. Estas neuronas se organizan en capas, y cuando la red neuronal posee más de dos capas, se le conoce como red neuronal profunda </w:t>
      </w:r>
      <w:r w:rsidR="00747DCB">
        <w:fldChar w:fldCharType="begin"/>
      </w:r>
      <w:r w:rsidR="00747DCB">
        <w:instrText xml:space="preserve"> ADDIN ZOTERO_ITEM CSL_CITATION {"citationID":"4yZmzUmI","properties":{"formattedCitation":"(Nielsen, 2018)","plainCitation":"(Nielsen, 2018)","noteIndex":0},"citationItems":[{"id":148,"uris":["http://zotero.org/users/5172276/items/7CBBLFEA"],"uri":["http://zotero.org/users/5172276/items/7CBBLFEA"],"itemData":{"id":148,"type":"article-journal","title":"Neural Networks and Deep Learning","source":"neuralnetworksanddeeplearning.com","URL":"http://neuralnetworksanddeeplearning.com","language":"en","author":[{"family":"Nielsen","given":"Michael A."}],"issued":{"date-parts":[["2018"]]},"accessed":{"date-parts":[["2018",11,9]]}}}],"schema":"https://github.com/citation-style-language/schema/raw/master/csl-citation.json"} </w:instrText>
      </w:r>
      <w:r w:rsidR="00747DCB">
        <w:fldChar w:fldCharType="separate"/>
      </w:r>
      <w:r w:rsidR="00747DCB" w:rsidRPr="00747DCB">
        <w:rPr>
          <w:rFonts w:cs="Arial"/>
        </w:rPr>
        <w:t>(Nielsen, 2018)</w:t>
      </w:r>
      <w:r w:rsidR="00747DCB">
        <w:fldChar w:fldCharType="end"/>
      </w:r>
      <w:r w:rsidR="00747DCB">
        <w:t>.</w:t>
      </w:r>
    </w:p>
    <w:p w14:paraId="1B47224E" w14:textId="02A29A01" w:rsidR="00370D10" w:rsidRPr="00370D10" w:rsidRDefault="00747DCB" w:rsidP="00182C29">
      <w:pPr>
        <w:jc w:val="both"/>
      </w:pPr>
      <w:r>
        <w:t>El uso de las redes neuronales profundas</w:t>
      </w:r>
      <w:r w:rsidR="00F43FEE">
        <w:t>,</w:t>
      </w:r>
      <w:r>
        <w:t xml:space="preserve"> y sus variantes</w:t>
      </w:r>
      <w:r w:rsidR="00F43FEE">
        <w:t xml:space="preserve">, es cada vez mayor en el campo de la biología, apoyándose en su poder de abstracción y en el beneficio que obtienen de la cantidad de información disponible gracias a los proyectos de secuenciación de transcriptomas </w:t>
      </w:r>
      <w:r w:rsidR="00F43FEE">
        <w:fldChar w:fldCharType="begin"/>
      </w:r>
      <w:r w:rsidR="00F43FEE">
        <w:instrText xml:space="preserve"> ADDIN ZOTERO_ITEM CSL_CITATION {"citationID":"MawgB20D","properties":{"formattedCitation":"(Jabeen, Ahmad, &amp; Raza, 2018)","plainCitation":"(Jabeen, Ahmad, &amp; Raza, 2018)","noteIndex":0},"citationItems":[{"id":30,"uris":["http://zotero.org/users/5172276/items/MAFNQ6H5"],"uri":["http://zotero.org/users/5172276/items/MAFNQ6H5"],"itemData":{"id":30,"type":"chapter","title":"Machine Learning-Based State-of-the-Art Methods for the Classification of RNA-Seq Data","container-title":"Classification in BioApps: Automation of Decision Making","collection-title":"Lecture Notes in Computational Vision and Biomechanics","publisher":"Springer International Publishing","publisher-place":"Cham","page":"133-172","source":"Springer Link","event-place":"Cham","abstract":"Ribonucleic acid sequencing (RNA-Seq) measures the expression levels of several transcripts simultaneously. The readings can be gene, exon, or other regions of interest. Various computational tools have been developed for studying pathogens or viruses from RNA-Seq data by classifying them according to the attributes in several pre-defined classes. However, computational tools and approaches to analyzing complex datasets are still lacking. The development of classification models is highly recommended for the diagnosis and classification of diseases, disease monitoring at the molecular level and research into potential disease biomarkers. In this chapter, we discuss various machine learning approaches for RNA-Seq data classification and their implementation. These advancements in bioinformatics, along with developments in machine learning-based classification, would provide powerful toolboxes for the classification of transcriptome information available through RNA-Seq data.","URL":"https://doi.org/10.1007/978-3-319-65981-7_6","ISBN":"978-3-319-65981-7","note":"DOI: 10.1007/978-3-319-65981-7_6","language":"en","author":[{"family":"Jabeen","given":"Almas"},{"family":"Ahmad","given":"Nadeem"},{"family":"Raza","given":"Khalid"}],"issued":{"date-parts":[["2018"]]},"accessed":{"date-parts":[["2018",9,27]]}}}],"schema":"https://github.com/citation-style-language/schema/raw/master/csl-citation.json"} </w:instrText>
      </w:r>
      <w:r w:rsidR="00F43FEE">
        <w:fldChar w:fldCharType="separate"/>
      </w:r>
      <w:r w:rsidR="00F43FEE" w:rsidRPr="00F43FEE">
        <w:rPr>
          <w:rFonts w:cs="Arial"/>
        </w:rPr>
        <w:t>(Jabeen, Ahmad, &amp; Raza, 2018)</w:t>
      </w:r>
      <w:r w:rsidR="00F43FEE">
        <w:fldChar w:fldCharType="end"/>
      </w:r>
      <w:r w:rsidR="00F43FEE">
        <w:t>.</w:t>
      </w:r>
    </w:p>
    <w:p w14:paraId="0E71BED6" w14:textId="3D974E1A" w:rsidR="00F65686" w:rsidRDefault="00E32E89" w:rsidP="00E32E89">
      <w:pPr>
        <w:pStyle w:val="Ttulo3"/>
      </w:pPr>
      <w:bookmarkStart w:id="24" w:name="_Toc530702637"/>
      <w:r>
        <w:t xml:space="preserve">Métodos </w:t>
      </w:r>
      <w:r w:rsidR="00DF5CD3">
        <w:t>de Validación</w:t>
      </w:r>
      <w:bookmarkEnd w:id="24"/>
    </w:p>
    <w:p w14:paraId="2B1394AB" w14:textId="0FFFF6C8" w:rsidR="00E32E89" w:rsidRDefault="00E32E89" w:rsidP="00E32E89">
      <w:pPr>
        <w:pStyle w:val="Ttulo4"/>
      </w:pPr>
      <w:r>
        <w:t>k-</w:t>
      </w:r>
      <w:r w:rsidR="00FA1526">
        <w:t>F</w:t>
      </w:r>
      <w:r>
        <w:t xml:space="preserve">old </w:t>
      </w:r>
      <w:r w:rsidR="00FA1526">
        <w:t xml:space="preserve">cross </w:t>
      </w:r>
      <w:r>
        <w:t>validatio</w:t>
      </w:r>
      <w:r w:rsidR="00FA1526">
        <w:t>n</w:t>
      </w:r>
    </w:p>
    <w:p w14:paraId="0EE64FF3" w14:textId="7D90CDD6" w:rsidR="00152023" w:rsidRDefault="00D1135C" w:rsidP="001E7A28">
      <w:pPr>
        <w:jc w:val="both"/>
      </w:pPr>
      <w:r>
        <w:t>Es un método estadístico ampliamente usado en modelos de aprendizaje de máquina, que consiste, en su versión más simple, en la división de un conjunto de datos en un número k de grupos</w:t>
      </w:r>
      <w:r w:rsidR="00152023">
        <w:t xml:space="preserve">, de los cuales uno será tomado para la validación del modelo, y el resto para el entrenamiento </w:t>
      </w:r>
      <w:r w:rsidR="00152023">
        <w:fldChar w:fldCharType="begin"/>
      </w:r>
      <w:r w:rsidR="00152023">
        <w:instrText xml:space="preserve"> ADDIN ZOTERO_ITEM CSL_CITATION {"citationID":"5T1JJUnX","properties":{"formattedCitation":"(Brownlee, 2018)","plainCitation":"(Brownlee, 2018)","noteIndex":0},"citationItems":[{"id":122,"uris":["http://zotero.org/users/5172276/items/PXLTRCKN"],"uri":["http://zotero.org/users/5172276/items/PXLTRCKN"],"itemData":{"id":122,"type":"post-weblog","title":"A Gentle Introduction to k-fold Cross-Validation","container-title":"Machine Learning Mastery","abstract":"Cross-validation is a statistical method used to estimate the skill of machine learning models. It is commonly used in applied machine learning to compare and select a model for a given predictive modeling problem because it is easy to understand, easy to implement, and results in skill estimates that generally have a lower bias than …","URL":"https://machinelearningmastery.com/k-fold-cross-validation/","language":"en-US","author":[{"family":"Brownlee","given":"Jason"}],"issued":{"date-parts":[["2018",5,22]]},"accessed":{"date-parts":[["2018",11,4]]}}}],"schema":"https://github.com/citation-style-language/schema/raw/master/csl-citation.json"} </w:instrText>
      </w:r>
      <w:r w:rsidR="00152023">
        <w:fldChar w:fldCharType="separate"/>
      </w:r>
      <w:r w:rsidR="00152023" w:rsidRPr="00D1135C">
        <w:rPr>
          <w:rFonts w:cs="Arial"/>
        </w:rPr>
        <w:t>(Brownlee, 2018)</w:t>
      </w:r>
      <w:r w:rsidR="00152023">
        <w:fldChar w:fldCharType="end"/>
      </w:r>
      <w:r>
        <w:t>.</w:t>
      </w:r>
    </w:p>
    <w:p w14:paraId="45A05143" w14:textId="6496D77E" w:rsidR="00102A68" w:rsidRDefault="003B4C18" w:rsidP="00E14034">
      <w:pPr>
        <w:jc w:val="both"/>
      </w:pPr>
      <w:r>
        <w:t>El modelo será evaluado k</w:t>
      </w:r>
      <w:r w:rsidR="00152023">
        <w:t xml:space="preserve"> veces, </w:t>
      </w:r>
      <w:r w:rsidR="00F15CC0">
        <w:t>hasta que cada grupo haya sido usado</w:t>
      </w:r>
      <w:r w:rsidR="00686935">
        <w:t xml:space="preserve"> para la </w:t>
      </w:r>
      <w:r w:rsidR="00152023">
        <w:t xml:space="preserve">validación </w:t>
      </w:r>
      <w:r w:rsidR="00686935">
        <w:t>del modelo</w:t>
      </w:r>
      <w:r w:rsidR="00B935C5">
        <w:t xml:space="preserve"> (ver </w:t>
      </w:r>
      <w:r w:rsidR="00B935C5">
        <w:fldChar w:fldCharType="begin"/>
      </w:r>
      <w:r w:rsidR="00B935C5">
        <w:instrText xml:space="preserve"> REF _Ref530253627 \h </w:instrText>
      </w:r>
      <w:r w:rsidR="00B935C5">
        <w:fldChar w:fldCharType="separate"/>
      </w:r>
      <w:proofErr w:type="spellStart"/>
      <w:r w:rsidR="003F1965" w:rsidRPr="00F82838">
        <w:rPr>
          <w:lang w:val="en-US"/>
        </w:rPr>
        <w:t>Figura</w:t>
      </w:r>
      <w:proofErr w:type="spellEnd"/>
      <w:r w:rsidR="003F1965" w:rsidRPr="00B935C5">
        <w:rPr>
          <w:lang w:val="en-US"/>
        </w:rPr>
        <w:t xml:space="preserve"> </w:t>
      </w:r>
      <w:r w:rsidR="003F1965">
        <w:rPr>
          <w:noProof/>
          <w:lang w:val="en-US"/>
        </w:rPr>
        <w:t>3</w:t>
      </w:r>
      <w:r w:rsidR="00B935C5">
        <w:fldChar w:fldCharType="end"/>
      </w:r>
      <w:r w:rsidR="00B935C5">
        <w:t>)</w:t>
      </w:r>
      <w:r w:rsidR="00152023">
        <w:t xml:space="preserve">. </w:t>
      </w:r>
      <w:r w:rsidR="00D1135C">
        <w:t xml:space="preserve">Al final del proceso obtendremos k mediciones de la precisión del modelo predictivo, de los cuales podemos extraer medidas representativas </w:t>
      </w:r>
      <w:r w:rsidR="00686935">
        <w:t>a través</w:t>
      </w:r>
      <w:r w:rsidR="00E92D00">
        <w:t>,</w:t>
      </w:r>
      <w:r w:rsidR="00686935">
        <w:t xml:space="preserve"> por ejemplo</w:t>
      </w:r>
      <w:r w:rsidR="00E92D00">
        <w:t>,</w:t>
      </w:r>
      <w:r w:rsidR="00686935">
        <w:t xml:space="preserve"> de un promedio simple de las mediciones</w:t>
      </w:r>
      <w:r w:rsidR="00D1135C">
        <w:t xml:space="preserve"> </w:t>
      </w:r>
      <w:r w:rsidR="00D1135C">
        <w:fldChar w:fldCharType="begin"/>
      </w:r>
      <w:r w:rsidR="00D1135C">
        <w:instrText xml:space="preserve"> ADDIN ZOTERO_ITEM CSL_CITATION {"citationID":"TWz4AYaD","properties":{"formattedCitation":"(Brownlee, 2018)","plainCitation":"(Brownlee, 2018)","noteIndex":0},"citationItems":[{"id":122,"uris":["http://zotero.org/users/5172276/items/PXLTRCKN"],"uri":["http://zotero.org/users/5172276/items/PXLTRCKN"],"itemData":{"id":122,"type":"post-weblog","title":"A Gentle Introduction to k-fold Cross-Validation","container-title":"Machine Learning Mastery","abstract":"Cross-validation is a statistical method used to estimate the skill of machine learning models. It is commonly used in applied machine learning to compare and select a model for a given predictive modeling problem because it is easy to understand, easy to implement, and results in skill estimates that generally have a lower bias than …","URL":"https://machinelearningmastery.com/k-fold-cross-validation/","language":"en-US","author":[{"family":"Brownlee","given":"Jason"}],"issued":{"date-parts":[["2018",5,22]]},"accessed":{"date-parts":[["2018",11,4]]}}}],"schema":"https://github.com/citation-style-language/schema/raw/master/csl-citation.json"} </w:instrText>
      </w:r>
      <w:r w:rsidR="00D1135C">
        <w:fldChar w:fldCharType="separate"/>
      </w:r>
      <w:r w:rsidR="00D1135C" w:rsidRPr="00D1135C">
        <w:rPr>
          <w:rFonts w:cs="Arial"/>
        </w:rPr>
        <w:t>(Brownlee, 2018)</w:t>
      </w:r>
      <w:r w:rsidR="00D1135C">
        <w:fldChar w:fldCharType="end"/>
      </w:r>
      <w:r w:rsidR="00D1135C">
        <w:t>.</w:t>
      </w:r>
    </w:p>
    <w:p w14:paraId="4954E8AA" w14:textId="4E581CAF" w:rsidR="00B935C5" w:rsidRPr="003E6F79" w:rsidRDefault="00B935C5" w:rsidP="00B935C5">
      <w:pPr>
        <w:keepNext/>
        <w:jc w:val="center"/>
      </w:pPr>
      <w:r>
        <w:rPr>
          <w:noProof/>
        </w:rPr>
        <w:lastRenderedPageBreak/>
        <w:drawing>
          <wp:inline distT="0" distB="0" distL="0" distR="0" wp14:anchorId="3051ED0E" wp14:editId="0832330C">
            <wp:extent cx="5399405" cy="3222625"/>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99405" cy="3222625"/>
                    </a:xfrm>
                    <a:prstGeom prst="rect">
                      <a:avLst/>
                    </a:prstGeom>
                    <a:noFill/>
                    <a:ln>
                      <a:noFill/>
                    </a:ln>
                  </pic:spPr>
                </pic:pic>
              </a:graphicData>
            </a:graphic>
          </wp:inline>
        </w:drawing>
      </w:r>
    </w:p>
    <w:p w14:paraId="596EA27D" w14:textId="4444C694" w:rsidR="00B935C5" w:rsidRDefault="00B935C5" w:rsidP="00B935C5">
      <w:pPr>
        <w:pStyle w:val="Descripcin"/>
        <w:jc w:val="center"/>
      </w:pPr>
      <w:bookmarkStart w:id="25" w:name="_Ref530253627"/>
      <w:bookmarkStart w:id="26" w:name="_Toc530702668"/>
      <w:r w:rsidRPr="00F82838">
        <w:rPr>
          <w:lang w:val="en-US"/>
        </w:rPr>
        <w:t>Figura</w:t>
      </w:r>
      <w:r w:rsidRPr="00B935C5">
        <w:rPr>
          <w:lang w:val="en-US"/>
        </w:rPr>
        <w:t xml:space="preserve"> </w:t>
      </w:r>
      <w:r>
        <w:fldChar w:fldCharType="begin"/>
      </w:r>
      <w:r w:rsidRPr="00B935C5">
        <w:rPr>
          <w:lang w:val="en-US"/>
        </w:rPr>
        <w:instrText xml:space="preserve"> SEQ Figura \* ARABIC </w:instrText>
      </w:r>
      <w:r>
        <w:fldChar w:fldCharType="separate"/>
      </w:r>
      <w:r w:rsidR="003F1965">
        <w:rPr>
          <w:noProof/>
          <w:lang w:val="en-US"/>
        </w:rPr>
        <w:t>3</w:t>
      </w:r>
      <w:r>
        <w:fldChar w:fldCharType="end"/>
      </w:r>
      <w:bookmarkEnd w:id="25"/>
      <w:r w:rsidRPr="00B935C5">
        <w:rPr>
          <w:lang w:val="en-US"/>
        </w:rPr>
        <w:t xml:space="preserve"> - k-fold cross validation. </w:t>
      </w:r>
      <w:r>
        <w:t>Elaboración propia.</w:t>
      </w:r>
      <w:bookmarkEnd w:id="26"/>
    </w:p>
    <w:p w14:paraId="57232932" w14:textId="70609E81" w:rsidR="004E701A" w:rsidRDefault="004E701A" w:rsidP="004E701A">
      <w:pPr>
        <w:pStyle w:val="Ttulo4"/>
      </w:pPr>
      <w:r>
        <w:t>Medidas de precisión: exactitud, precisión y exhaustividad</w:t>
      </w:r>
    </w:p>
    <w:p w14:paraId="45ADA08A" w14:textId="6A3534D5" w:rsidR="004E701A" w:rsidRDefault="004E701A" w:rsidP="004E701A">
      <w:pPr>
        <w:jc w:val="both"/>
      </w:pPr>
      <w:r>
        <w:t xml:space="preserve">Para medir la precisión del modelo predictivo, se utilizarán tres medidas: la exactitud, la precisión y la exhaustividad. Estas medidas son clásicamente usadas para </w:t>
      </w:r>
      <w:r w:rsidR="000730F4">
        <w:t>evaluar</w:t>
      </w:r>
      <w:r>
        <w:t xml:space="preserve"> </w:t>
      </w:r>
      <w:r w:rsidR="000730F4">
        <w:t>el</w:t>
      </w:r>
      <w:r>
        <w:t xml:space="preserve"> </w:t>
      </w:r>
      <w:r w:rsidR="000730F4">
        <w:t xml:space="preserve">desempeño </w:t>
      </w:r>
      <w:r>
        <w:t xml:space="preserve">de modelos predictivos </w:t>
      </w:r>
      <w:r>
        <w:fldChar w:fldCharType="begin"/>
      </w:r>
      <w:r>
        <w:instrText xml:space="preserve"> ADDIN ZOTERO_ITEM CSL_CITATION {"citationID":"PDApkIWY","properties":{"formattedCitation":"(Wucher et\\uc0\\u160{}al., 2017)","plainCitation":"(Wucher et al., 2017)","noteIndex":0},"citationItems":[{"id":238,"uris":["http://zotero.org/users/5172276/items/I5UV6EEI"],"uri":["http://zotero.org/users/5172276/items/I5UV6EEI"],"itemData":{"id":238,"type":"article-journal","title":"FEELnc: a tool for long non-coding RNA annotation and its application to the dog transcriptome","container-title":"Nucleic Acids Research","page":"e57","volume":"45","issue":"8","source":"PubMed Central","abstract":"Whole transcriptome sequencing (RNA-seq) has become a standard for cataloguing and monitoring RNA populations. One of the main bottlenecks, however, is to correctly identify the different classes of RNAs among the plethora of reconstructed transcripts, particularly those that will be translated (mRNAs) from the class of long non-coding RNAs (lncRNAs). Here, we present FEELnc (FlExible Extraction of LncRNAs), an alignment-free program that accurately annotates lncRNAs based on a Random Forest model trained with general features such as multi k-mer frequencies and relaxed open reading frames. Benchmarking versus five state-of-the-art tools shows that FEELnc achieves similar or better classification performance on GENCODE and NONCODE data sets. The program also provides specific modules that enable the user to fine-tune classification accuracy, to formalize the annotation of lncRNA classes and to identify lncRNAs even in the absence of a training set of non-coding RNAs. We used FEELnc on a real data set comprising 20 canine RNA-seq samples produced by the European LUPA consortium to substantially expand the canine genome annotation to include 10 374 novel lncRNAs and 58 640 mRNA transcripts. FEELnc moves beyond conventional coding potential classifiers by providing a standardized and complete solution for annotating lncRNAs and is freely available at https://github.com/tderrien/FEELnc.","DOI":"10.1093/nar/gkw1306","ISSN":"0305-1048","note":"PMID: 28053114\nPMCID: PMC5416892","shortTitle":"FEELnc","journalAbbreviation":"Nucleic Acids Res","author":[{"family":"Wucher","given":"Valentin"},{"family":"Legeai","given":"Fabrice"},{"family":"Hédan","given":"Benoît"},{"family":"Rizk","given":"Guillaume"},{"family":"Lagoutte","given":"Lætitia"},{"family":"Leeb","given":"Tosso"},{"family":"Jagannathan","given":"Vidhya"},{"family":"Cadieu","given":"Edouard"},{"family":"David","given":"Audrey"},{"family":"Lohi","given":"Hannes"},{"family":"Cirera","given":"Susanna"},{"family":"Fredholm","given":"Merete"},{"family":"Botherel","given":"Nadine"},{"family":"Leegwater","given":"Peter A.J."},{"family":"Le Béguec","given":"Céline"},{"family":"Fieten","given":"Hille"},{"family":"Johnson","given":"Jeremy"},{"family":"Alföldi","given":"Jessica"},{"family":"André","given":"Catherine"},{"family":"Lindblad-Toh","given":"Kerstin"},{"family":"Hitte","given":"Christophe"},{"family":"Derrien","given":"Thomas"}],"issued":{"date-parts":[["2017",5,5]]}}}],"schema":"https://github.com/citation-style-language/schema/raw/master/csl-citation.json"} </w:instrText>
      </w:r>
      <w:r>
        <w:fldChar w:fldCharType="separate"/>
      </w:r>
      <w:r w:rsidRPr="004E701A">
        <w:rPr>
          <w:rFonts w:cs="Arial"/>
          <w:szCs w:val="24"/>
        </w:rPr>
        <w:t>(Wucher et al., 2017)</w:t>
      </w:r>
      <w:r>
        <w:fldChar w:fldCharType="end"/>
      </w:r>
      <w:r>
        <w:t>.</w:t>
      </w:r>
    </w:p>
    <w:p w14:paraId="0DBFC64B" w14:textId="521CC3A6" w:rsidR="004E701A" w:rsidRDefault="004E701A" w:rsidP="004E701A">
      <w:pPr>
        <w:jc w:val="both"/>
      </w:pPr>
      <w:r>
        <w:t xml:space="preserve">Cuando se genera un predictor binario (se llama así porque solamente predice dos clases, en este caso: </w:t>
      </w:r>
      <w:r w:rsidRPr="004E701A">
        <w:rPr>
          <w:i/>
        </w:rPr>
        <w:t>lncRNA</w:t>
      </w:r>
      <w:r>
        <w:t xml:space="preserve"> o </w:t>
      </w:r>
      <w:r w:rsidRPr="004E701A">
        <w:rPr>
          <w:i/>
        </w:rPr>
        <w:t>PTC</w:t>
      </w:r>
      <w:r>
        <w:t xml:space="preserve">), los resultados pueden dividirse en cuatro secciones: verdaderos positivos (VP), falsos positivos (FP), falsos negativos (FN) y verdaderos negativos (VN). La </w:t>
      </w:r>
      <w:r w:rsidR="009F14A1">
        <w:fldChar w:fldCharType="begin"/>
      </w:r>
      <w:r w:rsidR="009F14A1">
        <w:instrText xml:space="preserve"> REF _Ref530614954 \h </w:instrText>
      </w:r>
      <w:r w:rsidR="009F14A1">
        <w:fldChar w:fldCharType="separate"/>
      </w:r>
      <w:r w:rsidR="003F1965">
        <w:t xml:space="preserve">Figura </w:t>
      </w:r>
      <w:r w:rsidR="003F1965">
        <w:rPr>
          <w:noProof/>
        </w:rPr>
        <w:t>4</w:t>
      </w:r>
      <w:r w:rsidR="009F14A1">
        <w:fldChar w:fldCharType="end"/>
      </w:r>
      <w:r>
        <w:t xml:space="preserve"> detalla el significado de cada uno de ellos en el contexto del predictor de </w:t>
      </w:r>
      <w:r w:rsidRPr="004E701A">
        <w:rPr>
          <w:i/>
        </w:rPr>
        <w:t>lncRNA</w:t>
      </w:r>
      <w:r>
        <w:t>.</w:t>
      </w:r>
    </w:p>
    <w:p w14:paraId="2596009C" w14:textId="77777777" w:rsidR="009F14A1" w:rsidRDefault="009F14A1" w:rsidP="009F14A1">
      <w:pPr>
        <w:keepNext/>
        <w:jc w:val="center"/>
      </w:pPr>
      <w:r>
        <w:rPr>
          <w:noProof/>
        </w:rPr>
        <w:drawing>
          <wp:inline distT="0" distB="0" distL="0" distR="0" wp14:anchorId="30637734" wp14:editId="54C049F8">
            <wp:extent cx="3856383" cy="1807779"/>
            <wp:effectExtent l="0" t="0" r="0" b="254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960636" cy="1856650"/>
                    </a:xfrm>
                    <a:prstGeom prst="rect">
                      <a:avLst/>
                    </a:prstGeom>
                    <a:noFill/>
                    <a:ln>
                      <a:noFill/>
                    </a:ln>
                  </pic:spPr>
                </pic:pic>
              </a:graphicData>
            </a:graphic>
          </wp:inline>
        </w:drawing>
      </w:r>
    </w:p>
    <w:p w14:paraId="6343FA97" w14:textId="330EA0ED" w:rsidR="004E701A" w:rsidRDefault="009F14A1" w:rsidP="009F14A1">
      <w:pPr>
        <w:pStyle w:val="Descripcin"/>
        <w:jc w:val="center"/>
      </w:pPr>
      <w:bookmarkStart w:id="27" w:name="_Ref530614954"/>
      <w:bookmarkStart w:id="28" w:name="_Toc530702669"/>
      <w:r>
        <w:t xml:space="preserve">Figura </w:t>
      </w:r>
      <w:r w:rsidR="00B26BAC">
        <w:rPr>
          <w:noProof/>
        </w:rPr>
        <w:fldChar w:fldCharType="begin"/>
      </w:r>
      <w:r w:rsidR="00B26BAC">
        <w:rPr>
          <w:noProof/>
        </w:rPr>
        <w:instrText xml:space="preserve"> SEQ Figura \* ARABIC </w:instrText>
      </w:r>
      <w:r w:rsidR="00B26BAC">
        <w:rPr>
          <w:noProof/>
        </w:rPr>
        <w:fldChar w:fldCharType="separate"/>
      </w:r>
      <w:r w:rsidR="003F1965">
        <w:rPr>
          <w:noProof/>
        </w:rPr>
        <w:t>4</w:t>
      </w:r>
      <w:r w:rsidR="00B26BAC">
        <w:rPr>
          <w:noProof/>
        </w:rPr>
        <w:fldChar w:fldCharType="end"/>
      </w:r>
      <w:bookmarkEnd w:id="27"/>
      <w:r>
        <w:t xml:space="preserve"> - Tipos de resultados de un predictor. Elaboración propia.</w:t>
      </w:r>
      <w:bookmarkEnd w:id="28"/>
    </w:p>
    <w:p w14:paraId="381ADFF6" w14:textId="7178D4EA" w:rsidR="004E701A" w:rsidRDefault="004E701A" w:rsidP="004E701A">
      <w:pPr>
        <w:jc w:val="both"/>
      </w:pPr>
      <w:r>
        <w:lastRenderedPageBreak/>
        <w:t xml:space="preserve">Entonces, para realizar la validación del modelo, las tres medidas se definen </w:t>
      </w:r>
      <w:r w:rsidR="00195778">
        <w:t>de la siguiente manera</w:t>
      </w:r>
      <w:r>
        <w:t>:</w:t>
      </w:r>
    </w:p>
    <w:p w14:paraId="0A831291" w14:textId="57CFE4A0" w:rsidR="004E701A" w:rsidRPr="00C36657" w:rsidRDefault="004E701A" w:rsidP="004E701A">
      <w:pPr>
        <w:pStyle w:val="Prrafodelista"/>
        <w:numPr>
          <w:ilvl w:val="0"/>
          <w:numId w:val="20"/>
        </w:numPr>
      </w:pPr>
      <w:r w:rsidRPr="00C36657">
        <w:t>Exactitud = (VP + VN) / (VP + FP + FN + VN)</w:t>
      </w:r>
    </w:p>
    <w:p w14:paraId="5D82AF4E" w14:textId="392B2625" w:rsidR="004E701A" w:rsidRPr="00C36657" w:rsidRDefault="004E701A" w:rsidP="004E701A">
      <w:pPr>
        <w:pStyle w:val="Prrafodelista"/>
        <w:numPr>
          <w:ilvl w:val="0"/>
          <w:numId w:val="20"/>
        </w:numPr>
      </w:pPr>
      <w:r w:rsidRPr="00C36657">
        <w:t>Precisi</w:t>
      </w:r>
      <w:r w:rsidR="00C36657" w:rsidRPr="00C36657">
        <w:t>ó</w:t>
      </w:r>
      <w:r w:rsidRPr="00C36657">
        <w:t>n = (VP) / (VP + FP)</w:t>
      </w:r>
    </w:p>
    <w:p w14:paraId="146AB762" w14:textId="238974A0" w:rsidR="004E701A" w:rsidRPr="00C36657" w:rsidRDefault="004E701A" w:rsidP="004E701A">
      <w:pPr>
        <w:pStyle w:val="Prrafodelista"/>
        <w:numPr>
          <w:ilvl w:val="0"/>
          <w:numId w:val="20"/>
        </w:numPr>
      </w:pPr>
      <w:r w:rsidRPr="00C36657">
        <w:t>Exhaustividad = (VP) / (VP + FN)</w:t>
      </w:r>
    </w:p>
    <w:p w14:paraId="564679D3" w14:textId="0C238293" w:rsidR="000A5D4A" w:rsidRPr="004E701A" w:rsidRDefault="000A5D4A" w:rsidP="00E14034">
      <w:pPr>
        <w:jc w:val="both"/>
        <w:rPr>
          <w:lang w:val="en-US"/>
        </w:rPr>
      </w:pPr>
      <w:r w:rsidRPr="004E701A">
        <w:rPr>
          <w:lang w:val="en-US"/>
        </w:rPr>
        <w:br w:type="page"/>
      </w:r>
    </w:p>
    <w:p w14:paraId="68BC89AA" w14:textId="45F3EBD1" w:rsidR="00D26EFF" w:rsidRDefault="00D26EFF" w:rsidP="00ED2A35">
      <w:pPr>
        <w:pStyle w:val="Ttulo1"/>
      </w:pPr>
      <w:bookmarkStart w:id="29" w:name="_Toc530702638"/>
      <w:r w:rsidRPr="00663A20">
        <w:lastRenderedPageBreak/>
        <w:t xml:space="preserve">Marco </w:t>
      </w:r>
      <w:r w:rsidR="00762D9C">
        <w:t>Conceptual</w:t>
      </w:r>
      <w:bookmarkEnd w:id="29"/>
    </w:p>
    <w:p w14:paraId="23FA1BD2" w14:textId="66B1F545" w:rsidR="007F1014" w:rsidRDefault="008028F3" w:rsidP="008028F3">
      <w:pPr>
        <w:pStyle w:val="Ttulo2"/>
      </w:pPr>
      <w:bookmarkStart w:id="30" w:name="_Toc530702639"/>
      <w:r>
        <w:t>Biología Molecular</w:t>
      </w:r>
      <w:bookmarkEnd w:id="30"/>
    </w:p>
    <w:p w14:paraId="541B3E7E" w14:textId="6F6B0E00" w:rsidR="008028F3" w:rsidRDefault="008028F3" w:rsidP="006D2AAB">
      <w:pPr>
        <w:jc w:val="both"/>
      </w:pPr>
      <w:r>
        <w:t>La biología molecular e</w:t>
      </w:r>
      <w:r w:rsidR="00556896">
        <w:t>studia el funcionamiento de la</w:t>
      </w:r>
      <w:r w:rsidR="006072D2">
        <w:t>s</w:t>
      </w:r>
      <w:r w:rsidR="00556896">
        <w:t xml:space="preserve"> molécula</w:t>
      </w:r>
      <w:r w:rsidR="006072D2">
        <w:t>s que posibilitan los procesos bi</w:t>
      </w:r>
      <w:r w:rsidR="00E11103">
        <w:t>o</w:t>
      </w:r>
      <w:r w:rsidR="006072D2">
        <w:t>l</w:t>
      </w:r>
      <w:r w:rsidR="00E11103">
        <w:t>ó</w:t>
      </w:r>
      <w:r w:rsidR="006072D2">
        <w:t xml:space="preserve">gicos. Entre </w:t>
      </w:r>
      <w:r w:rsidR="00556896">
        <w:t>l</w:t>
      </w:r>
      <w:r w:rsidR="006072D2">
        <w:t>a</w:t>
      </w:r>
      <w:r w:rsidR="00556896">
        <w:t>s principales moléculas que estudia</w:t>
      </w:r>
      <w:r w:rsidR="006072D2">
        <w:t xml:space="preserve"> están</w:t>
      </w:r>
      <w:r w:rsidR="00556896">
        <w:t xml:space="preserve"> el ADN</w:t>
      </w:r>
      <w:r w:rsidR="0027717F">
        <w:t xml:space="preserve"> (ácido </w:t>
      </w:r>
      <w:r w:rsidR="00662BCD">
        <w:t>desoxi</w:t>
      </w:r>
      <w:r w:rsidR="0027717F">
        <w:t>r</w:t>
      </w:r>
      <w:r w:rsidR="00662BCD">
        <w:t>r</w:t>
      </w:r>
      <w:r w:rsidR="0027717F">
        <w:t>ibonucleico)</w:t>
      </w:r>
      <w:r w:rsidR="00556896">
        <w:t xml:space="preserve"> y las proteínas </w:t>
      </w:r>
      <w:r w:rsidR="00556896">
        <w:fldChar w:fldCharType="begin"/>
      </w:r>
      <w:r w:rsidR="00556896">
        <w:instrText xml:space="preserve"> ADDIN ZOTERO_ITEM CSL_CITATION {"citationID":"45JBKq3g","properties":{"formattedCitation":"(Setubal &amp; Meidanis, 1997)","plainCitation":"(Setubal &amp; Meidanis, 1997)","noteIndex":0},"citationItems":[{"id":70,"uris":["http://zotero.org/users/5172276/items/4NWAGXQL"],"uri":["http://zotero.org/users/5172276/items/4NWAGXQL"],"itemData":{"id":70,"type":"book","title":"Introduction to computational molecular biology","publisher":"PWS Pub","publisher-place":"Boston","number-of-pages":"296","source":"Library of Congress ISBN","event-place":"Boston","ISBN":"978-0-534-95262-4","call-number":"QH506 .S49 1997","language":"en","author":[{"family":"Setubal","given":"João Carlos"},{"family":"Meidanis","given":"João"}],"issued":{"date-parts":[["1997"]]}}}],"schema":"https://github.com/citation-style-language/schema/raw/master/csl-citation.json"} </w:instrText>
      </w:r>
      <w:r w:rsidR="00556896">
        <w:fldChar w:fldCharType="separate"/>
      </w:r>
      <w:r w:rsidR="00556896" w:rsidRPr="00556896">
        <w:rPr>
          <w:rFonts w:cs="Arial"/>
        </w:rPr>
        <w:t>(Setubal &amp; Meidanis, 1997)</w:t>
      </w:r>
      <w:r w:rsidR="00556896">
        <w:fldChar w:fldCharType="end"/>
      </w:r>
      <w:r w:rsidR="00556896">
        <w:t>.</w:t>
      </w:r>
    </w:p>
    <w:p w14:paraId="784BE89C" w14:textId="29E062FB" w:rsidR="00B41550" w:rsidRDefault="00B41550" w:rsidP="00B41550">
      <w:pPr>
        <w:pStyle w:val="Ttulo3"/>
      </w:pPr>
      <w:bookmarkStart w:id="31" w:name="_Toc530702640"/>
      <w:r>
        <w:t>ADN</w:t>
      </w:r>
      <w:bookmarkEnd w:id="31"/>
    </w:p>
    <w:p w14:paraId="2042075C" w14:textId="29EA20F0" w:rsidR="0027717F" w:rsidRDefault="0027717F" w:rsidP="00927A4C">
      <w:pPr>
        <w:jc w:val="both"/>
      </w:pPr>
      <w:r>
        <w:t xml:space="preserve">El ADN está formado por </w:t>
      </w:r>
      <w:r w:rsidR="001867E0">
        <w:t xml:space="preserve">un polímero de </w:t>
      </w:r>
      <w:r>
        <w:t>nucleótidos</w:t>
      </w:r>
      <w:r w:rsidR="001867E0">
        <w:t xml:space="preserve"> unidos en una doble hélice, y contiene la información genética del organismo. Un nucleótido está formado</w:t>
      </w:r>
      <w:r w:rsidR="00E11103">
        <w:t xml:space="preserve"> por</w:t>
      </w:r>
      <w:r w:rsidR="001867E0">
        <w:t xml:space="preserve"> una base nitrogenada</w:t>
      </w:r>
      <w:r w:rsidR="00927A4C">
        <w:t>, un grupo fosfato y un azúcar</w:t>
      </w:r>
      <w:r w:rsidR="007E1392">
        <w:t xml:space="preserve"> (ver </w:t>
      </w:r>
      <w:r w:rsidR="00C72B04">
        <w:fldChar w:fldCharType="begin"/>
      </w:r>
      <w:r w:rsidR="00C72B04">
        <w:instrText xml:space="preserve"> REF _Ref526493051 \h </w:instrText>
      </w:r>
      <w:r w:rsidR="00C72B04">
        <w:fldChar w:fldCharType="separate"/>
      </w:r>
      <w:r w:rsidR="003F1965">
        <w:t xml:space="preserve">Figura </w:t>
      </w:r>
      <w:r w:rsidR="003F1965">
        <w:rPr>
          <w:noProof/>
        </w:rPr>
        <w:t>5</w:t>
      </w:r>
      <w:r w:rsidR="00C72B04">
        <w:fldChar w:fldCharType="end"/>
      </w:r>
      <w:r w:rsidR="007E1392">
        <w:t>)</w:t>
      </w:r>
      <w:r w:rsidR="00927A4C">
        <w:t>. Las bases nitrogenadas que puede contener un nucleótido en el ADN son la adenina (A), la guanina (G), la timina (T) y la citosina (C). El orden en el que se encuentran finalmente determina la secuencia genómica</w:t>
      </w:r>
      <w:r w:rsidR="00E11103">
        <w:t xml:space="preserve"> </w:t>
      </w:r>
      <w:r w:rsidR="00E11103">
        <w:fldChar w:fldCharType="begin"/>
      </w:r>
      <w:r w:rsidR="00E11103">
        <w:instrText xml:space="preserve"> ADDIN ZOTERO_ITEM CSL_CITATION {"citationID":"EknZo0SE","properties":{"formattedCitation":"(Risue\\uc0\\u241{}o P\\uc0\\u233{}rez, 2012)","plainCitation":"(Risueño Pérez, 2012)","noteIndex":0},"citationItems":[{"id":79,"uris":["http://zotero.org/users/5172276/items/PKXEYE7R"],"uri":["http://zotero.org/users/5172276/items/PKXEYE7R"],"itemData":{"id":79,"type":"article-journal","title":"Bioinformática aplicada a estudios del transcriptoma humano: análisis de expresión de genes, isoformas génicas y ncRNAs en muestras sanas y en cáncer","source":"gredos.usal.es","abstract":"[ES] Este trabajo tiene como base profundizar en el análisis de datos de microarrays de expresión producidos por la empresa Affymetrix, y la introducción de mejoras que permitan ampliar el conocimiento biológico. \n1a.- Mejora del método de análisis de datos de microarrays sustituyendo la anotación original proporcionada por Affymetrix por una anotación alternativa, actualizada y centrada en las entidades biológicas; que tome como referencia los genes, transcritos y exones definidos en las bases de datos genómicas más actuales. \n1b.- Integración de los datos generados en el objetivo anterior en una plataforma web interactiva con un navegador genómico que permite explorar y visualizar de modo simple tanto la estructura de los loci génicos, como el mapeo de sondas de todos los microarrays de Affymetrix y ciertos datos de expresión de genes. \n2.-  Desarrollo y aplicación de un análisis de expresión diferencial para identificar genes marcadores en varios conjuntos de datos de muestras de cáncer y para reconocimiento robusto de microRNAs (miRNAs) en datos de mieloma múltiple. \n3.-  Diseño y desarrollo de nuevo algoritmo que permite la identificación robusta de splicing alternativo en los genes a partir de datos obtenidos con microarrays de exones (Exon 1.0 Affymetrix). Aplicación de dicho algoritmo a un conjunto de muestras de cáncer. \n4.-  Desarrollo de un estudio transcriptómico global de coexpresión de genes humanos basado en datos de microarrays obtenidos para varias series de muestras de tejidos sanos. Identificación de conjuntos de genes que coexpresan, así como reconocimiento de genes específicos de tejido (tissue-specific genes, TSg) y genes generales de mantenimiento (house-keeping genes, HKg). Estudio evolutivo de ambos tipos de genes analizando su conservación en distintas especies","URL":"https://gredos.usal.es/jspui/handle/10366/121408","shortTitle":"Bioinformática aplicada a estudios del transcriptoma humano","language":"spa","author":[{"family":"Risueño Pérez","given":"Alberto"}],"issued":{"date-parts":[["2012",12]]},"accessed":{"date-parts":[["2018",10,1]]}}}],"schema":"https://github.com/citation-style-language/schema/raw/master/csl-citation.json"} </w:instrText>
      </w:r>
      <w:r w:rsidR="00E11103">
        <w:fldChar w:fldCharType="separate"/>
      </w:r>
      <w:r w:rsidR="00E11103" w:rsidRPr="00E11103">
        <w:rPr>
          <w:rFonts w:cs="Arial"/>
          <w:szCs w:val="24"/>
        </w:rPr>
        <w:t>(Risueño Pérez, 2012)</w:t>
      </w:r>
      <w:r w:rsidR="00E11103">
        <w:fldChar w:fldCharType="end"/>
      </w:r>
      <w:r w:rsidR="00927A4C">
        <w:t>.</w:t>
      </w:r>
    </w:p>
    <w:p w14:paraId="6732FC9F" w14:textId="77777777" w:rsidR="00927A4C" w:rsidRDefault="00927A4C" w:rsidP="00927A4C">
      <w:pPr>
        <w:keepNext/>
        <w:jc w:val="center"/>
      </w:pPr>
      <w:r>
        <w:rPr>
          <w:noProof/>
        </w:rPr>
        <w:drawing>
          <wp:inline distT="0" distB="0" distL="0" distR="0" wp14:anchorId="77C4843D" wp14:editId="3C6BB56B">
            <wp:extent cx="1773406" cy="2173331"/>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797531" cy="2202896"/>
                    </a:xfrm>
                    <a:prstGeom prst="rect">
                      <a:avLst/>
                    </a:prstGeom>
                    <a:noFill/>
                    <a:ln>
                      <a:noFill/>
                    </a:ln>
                  </pic:spPr>
                </pic:pic>
              </a:graphicData>
            </a:graphic>
          </wp:inline>
        </w:drawing>
      </w:r>
    </w:p>
    <w:p w14:paraId="6FBCCCA2" w14:textId="36F8644F" w:rsidR="00927A4C" w:rsidRDefault="00D47E7B" w:rsidP="00D47E7B">
      <w:pPr>
        <w:pStyle w:val="Descripcin"/>
        <w:jc w:val="center"/>
      </w:pPr>
      <w:bookmarkStart w:id="32" w:name="_Ref526493051"/>
      <w:bookmarkStart w:id="33" w:name="_Toc530702670"/>
      <w:r>
        <w:t xml:space="preserve">Figura </w:t>
      </w:r>
      <w:r w:rsidR="000B54B6">
        <w:rPr>
          <w:noProof/>
        </w:rPr>
        <w:fldChar w:fldCharType="begin"/>
      </w:r>
      <w:r w:rsidR="000B54B6">
        <w:rPr>
          <w:noProof/>
        </w:rPr>
        <w:instrText xml:space="preserve"> SEQ Figura \* ARABIC </w:instrText>
      </w:r>
      <w:r w:rsidR="000B54B6">
        <w:rPr>
          <w:noProof/>
        </w:rPr>
        <w:fldChar w:fldCharType="separate"/>
      </w:r>
      <w:r w:rsidR="003F1965">
        <w:rPr>
          <w:noProof/>
        </w:rPr>
        <w:t>5</w:t>
      </w:r>
      <w:r w:rsidR="000B54B6">
        <w:rPr>
          <w:noProof/>
        </w:rPr>
        <w:fldChar w:fldCharType="end"/>
      </w:r>
      <w:bookmarkEnd w:id="32"/>
      <w:r>
        <w:t xml:space="preserve"> - Esquema del ADN. Adaptado de </w:t>
      </w:r>
      <w:r>
        <w:fldChar w:fldCharType="begin"/>
      </w:r>
      <w:r>
        <w:instrText xml:space="preserve"> ADDIN ZOTERO_ITEM CSL_CITATION {"citationID":"kxPzQmHV","properties":{"formattedCitation":"(Risue\\uc0\\u241{}o P\\uc0\\u233{}rez, 2012)","plainCitation":"(Risueño Pérez, 2012)","noteIndex":0},"citationItems":[{"id":79,"uris":["http://zotero.org/users/5172276/items/PKXEYE7R"],"uri":["http://zotero.org/users/5172276/items/PKXEYE7R"],"itemData":{"id":79,"type":"article-journal","title":"Bioinformática aplicada a estudios del transcriptoma humano: análisis de expresión de genes, isoformas génicas y ncRNAs en muestras sanas y en cáncer","source":"gredos.usal.es","abstract":"[ES] Este trabajo tiene como base profundizar en el análisis de datos de microarrays de expresión producidos por la empresa Affymetrix, y la introducción de mejoras que permitan ampliar el conocimiento biológico. \n1a.- Mejora del método de análisis de datos de microarrays sustituyendo la anotación original proporcionada por Affymetrix por una anotación alternativa, actualizada y centrada en las entidades biológicas; que tome como referencia los genes, transcritos y exones definidos en las bases de datos genómicas más actuales. \n1b.- Integración de los datos generados en el objetivo anterior en una plataforma web interactiva con un navegador genómico que permite explorar y visualizar de modo simple tanto la estructura de los loci génicos, como el mapeo de sondas de todos los microarrays de Affymetrix y ciertos datos de expresión de genes. \n2.-  Desarrollo y aplicación de un análisis de expresión diferencial para identificar genes marcadores en varios conjuntos de datos de muestras de cáncer y para reconocimiento robusto de microRNAs (miRNAs) en datos de mieloma múltiple. \n3.-  Diseño y desarrollo de nuevo algoritmo que permite la identificación robusta de splicing alternativo en los genes a partir de datos obtenidos con microarrays de exones (Exon 1.0 Affymetrix). Aplicación de dicho algoritmo a un conjunto de muestras de cáncer. \n4.-  Desarrollo de un estudio transcriptómico global de coexpresión de genes humanos basado en datos de microarrays obtenidos para varias series de muestras de tejidos sanos. Identificación de conjuntos de genes que coexpresan, así como reconocimiento de genes específicos de tejido (tissue-specific genes, TSg) y genes generales de mantenimiento (house-keeping genes, HKg). Estudio evolutivo de ambos tipos de genes analizando su conservación en distintas especies","URL":"https://gredos.usal.es/jspui/handle/10366/121408","shortTitle":"Bioinformática aplicada a estudios del transcriptoma humano","language":"spa","author":[{"family":"Risueño Pérez","given":"Alberto"}],"issued":{"date-parts":[["2012",12]]},"accessed":{"date-parts":[["2018",10,1]]}}}],"schema":"https://github.com/citation-style-language/schema/raw/master/csl-citation.json"} </w:instrText>
      </w:r>
      <w:r>
        <w:fldChar w:fldCharType="separate"/>
      </w:r>
      <w:r w:rsidRPr="00927A4C">
        <w:rPr>
          <w:rFonts w:cs="Arial"/>
          <w:szCs w:val="24"/>
        </w:rPr>
        <w:t>(Risueño Pérez, 2012)</w:t>
      </w:r>
      <w:r>
        <w:fldChar w:fldCharType="end"/>
      </w:r>
      <w:r>
        <w:t>.</w:t>
      </w:r>
      <w:bookmarkEnd w:id="33"/>
    </w:p>
    <w:p w14:paraId="57AF2276" w14:textId="77777777" w:rsidR="0057338A" w:rsidRDefault="0057338A" w:rsidP="0057338A">
      <w:pPr>
        <w:jc w:val="both"/>
      </w:pPr>
      <w:r>
        <w:t>La doble hélice está unida por puentes de hidrógeno formados por las bases nitrogenadas, y unen estos nucleótidos siempre en pares que se limitan a A-T (adenina con timina) y G-C (guanina con citosina).</w:t>
      </w:r>
    </w:p>
    <w:p w14:paraId="2C0A38B8" w14:textId="39E6A71D" w:rsidR="00927A4C" w:rsidRPr="00927A4C" w:rsidRDefault="00662BCD" w:rsidP="00662BCD">
      <w:pPr>
        <w:jc w:val="both"/>
      </w:pPr>
      <w:r>
        <w:t xml:space="preserve">El ADN no se usa de forma directa para la generación de proteínas, sino que </w:t>
      </w:r>
      <w:r w:rsidR="006072D2">
        <w:t>su información se copia a una mol</w:t>
      </w:r>
      <w:r w:rsidR="00D14ED4">
        <w:t>é</w:t>
      </w:r>
      <w:r w:rsidR="006072D2">
        <w:t>cula de ARN intermediaria</w:t>
      </w:r>
      <w:r>
        <w:t xml:space="preserve"> mediante el proceso de transcripción.</w:t>
      </w:r>
    </w:p>
    <w:p w14:paraId="713B94F3" w14:textId="71A6DE53" w:rsidR="00B41550" w:rsidRDefault="00B41550" w:rsidP="00B41550">
      <w:pPr>
        <w:pStyle w:val="Ttulo3"/>
      </w:pPr>
      <w:bookmarkStart w:id="34" w:name="_Toc530702641"/>
      <w:r>
        <w:t>ARN – proceso de transcripción</w:t>
      </w:r>
      <w:bookmarkEnd w:id="34"/>
    </w:p>
    <w:p w14:paraId="6DA97D3A" w14:textId="4785C25A" w:rsidR="005A114D" w:rsidRDefault="00662BCD" w:rsidP="0059719A">
      <w:pPr>
        <w:jc w:val="both"/>
      </w:pPr>
      <w:r>
        <w:t>En el proceso de transcripción</w:t>
      </w:r>
      <w:r w:rsidR="0027717F">
        <w:t>, secuencias de ADN son duplicadas en lo que se conoce como ARN (ácido ribonucleico). El ARN</w:t>
      </w:r>
      <w:r w:rsidR="0038194C">
        <w:t>,</w:t>
      </w:r>
      <w:r w:rsidR="0027717F">
        <w:t xml:space="preserve"> al igual que el ADN</w:t>
      </w:r>
      <w:r w:rsidR="0038194C">
        <w:t>,</w:t>
      </w:r>
      <w:r w:rsidR="0027717F">
        <w:t xml:space="preserve"> se compone de nucleótidos</w:t>
      </w:r>
      <w:r w:rsidR="00C72B04">
        <w:t xml:space="preserve"> </w:t>
      </w:r>
      <w:r w:rsidR="00C72B04">
        <w:lastRenderedPageBreak/>
        <w:t xml:space="preserve">(ver </w:t>
      </w:r>
      <w:r w:rsidR="00C72B04">
        <w:fldChar w:fldCharType="begin"/>
      </w:r>
      <w:r w:rsidR="00C72B04">
        <w:instrText xml:space="preserve"> REF _Ref526493091 \h </w:instrText>
      </w:r>
      <w:r w:rsidR="00C72B04">
        <w:fldChar w:fldCharType="separate"/>
      </w:r>
      <w:r w:rsidR="003F1965">
        <w:t xml:space="preserve">Figura </w:t>
      </w:r>
      <w:r w:rsidR="003F1965">
        <w:rPr>
          <w:noProof/>
        </w:rPr>
        <w:t>6</w:t>
      </w:r>
      <w:r w:rsidR="00C72B04">
        <w:fldChar w:fldCharType="end"/>
      </w:r>
      <w:r w:rsidR="00C72B04">
        <w:t>)</w:t>
      </w:r>
      <w:r w:rsidR="0027717F">
        <w:t>.</w:t>
      </w:r>
      <w:r w:rsidR="0059719A">
        <w:t xml:space="preserve"> Sin embargo, el ARN forma una sola hebra, y en el proceso de transcripción se reemplaza la timina, por el uracilo (U).</w:t>
      </w:r>
    </w:p>
    <w:p w14:paraId="5D0C7435" w14:textId="77777777" w:rsidR="005323C1" w:rsidRDefault="008D5CAA" w:rsidP="005323C1">
      <w:pPr>
        <w:keepNext/>
        <w:jc w:val="center"/>
      </w:pPr>
      <w:r>
        <w:rPr>
          <w:noProof/>
        </w:rPr>
        <w:drawing>
          <wp:inline distT="0" distB="0" distL="0" distR="0" wp14:anchorId="1000DEC2" wp14:editId="2226C38F">
            <wp:extent cx="2143352" cy="2799175"/>
            <wp:effectExtent l="0" t="0" r="9525" b="127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159547" cy="2820325"/>
                    </a:xfrm>
                    <a:prstGeom prst="rect">
                      <a:avLst/>
                    </a:prstGeom>
                    <a:noFill/>
                    <a:ln>
                      <a:noFill/>
                    </a:ln>
                  </pic:spPr>
                </pic:pic>
              </a:graphicData>
            </a:graphic>
          </wp:inline>
        </w:drawing>
      </w:r>
    </w:p>
    <w:p w14:paraId="3C01D3E3" w14:textId="65E71FBD" w:rsidR="008D5CAA" w:rsidRDefault="00D47E7B" w:rsidP="005323C1">
      <w:pPr>
        <w:pStyle w:val="Descripcin"/>
        <w:jc w:val="center"/>
      </w:pPr>
      <w:bookmarkStart w:id="35" w:name="_Ref526493091"/>
      <w:bookmarkStart w:id="36" w:name="_Toc530702671"/>
      <w:r>
        <w:t>Figura</w:t>
      </w:r>
      <w:r w:rsidR="005323C1">
        <w:t xml:space="preserve"> </w:t>
      </w:r>
      <w:r w:rsidR="000B54B6">
        <w:rPr>
          <w:noProof/>
        </w:rPr>
        <w:fldChar w:fldCharType="begin"/>
      </w:r>
      <w:r w:rsidR="000B54B6">
        <w:rPr>
          <w:noProof/>
        </w:rPr>
        <w:instrText xml:space="preserve"> SEQ Figura \* ARABIC </w:instrText>
      </w:r>
      <w:r w:rsidR="000B54B6">
        <w:rPr>
          <w:noProof/>
        </w:rPr>
        <w:fldChar w:fldCharType="separate"/>
      </w:r>
      <w:r w:rsidR="003F1965">
        <w:rPr>
          <w:noProof/>
        </w:rPr>
        <w:t>6</w:t>
      </w:r>
      <w:r w:rsidR="000B54B6">
        <w:rPr>
          <w:noProof/>
        </w:rPr>
        <w:fldChar w:fldCharType="end"/>
      </w:r>
      <w:bookmarkEnd w:id="35"/>
      <w:r w:rsidR="005323C1">
        <w:t xml:space="preserve"> - Estructura del ARN. Adaptado de </w:t>
      </w:r>
      <w:r w:rsidR="005323C1">
        <w:fldChar w:fldCharType="begin"/>
      </w:r>
      <w:r w:rsidR="005323C1">
        <w:instrText xml:space="preserve"> ADDIN ZOTERO_ITEM CSL_CITATION {"citationID":"qsmxfo3p","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10,1]]}}}],"schema":"https://github.com/citation-style-language/schema/raw/master/csl-citation.json"} </w:instrText>
      </w:r>
      <w:r w:rsidR="005323C1">
        <w:fldChar w:fldCharType="separate"/>
      </w:r>
      <w:r w:rsidR="005323C1" w:rsidRPr="005323C1">
        <w:rPr>
          <w:rFonts w:cs="Arial"/>
        </w:rPr>
        <w:t>(Vieira, 2018)</w:t>
      </w:r>
      <w:r w:rsidR="005323C1">
        <w:fldChar w:fldCharType="end"/>
      </w:r>
      <w:r w:rsidR="005323C1">
        <w:t>.</w:t>
      </w:r>
      <w:bookmarkEnd w:id="36"/>
    </w:p>
    <w:p w14:paraId="40B0030C" w14:textId="744AF62D" w:rsidR="0059719A" w:rsidRPr="0059719A" w:rsidRDefault="0059719A" w:rsidP="0059719A">
      <w:pPr>
        <w:jc w:val="both"/>
      </w:pPr>
      <w:r>
        <w:t>En este punto</w:t>
      </w:r>
      <w:r w:rsidR="0038194C">
        <w:t>,</w:t>
      </w:r>
      <w:r>
        <w:t xml:space="preserve"> el ARN puede llegar o no a expresarse en proteínas. Los ARN que generarán proteínas mediante la traducción se conocen como ARN</w:t>
      </w:r>
      <w:r w:rsidR="00DE1478">
        <w:t>s</w:t>
      </w:r>
      <w:r>
        <w:t xml:space="preserve"> mensajero</w:t>
      </w:r>
      <w:r w:rsidR="00DE1478">
        <w:t>s</w:t>
      </w:r>
      <w:r>
        <w:t xml:space="preserve"> (</w:t>
      </w:r>
      <w:r w:rsidRPr="00DE1478">
        <w:rPr>
          <w:i/>
        </w:rPr>
        <w:t>mRNA</w:t>
      </w:r>
      <w:r>
        <w:t>), y los que no, se conocen como ARN</w:t>
      </w:r>
      <w:r w:rsidR="00DE1478">
        <w:t>s</w:t>
      </w:r>
      <w:r>
        <w:t xml:space="preserve"> no codificante</w:t>
      </w:r>
      <w:r w:rsidR="00DE1478">
        <w:t>s</w:t>
      </w:r>
      <w:r>
        <w:t>.</w:t>
      </w:r>
    </w:p>
    <w:p w14:paraId="5344B82D" w14:textId="0E062F4D" w:rsidR="00B41550" w:rsidRDefault="00B41550" w:rsidP="00B41550">
      <w:pPr>
        <w:pStyle w:val="Ttulo3"/>
      </w:pPr>
      <w:bookmarkStart w:id="37" w:name="_Toc530702642"/>
      <w:r>
        <w:t xml:space="preserve">Proteínas – síntesis mediante la </w:t>
      </w:r>
      <w:r w:rsidR="00662BCD">
        <w:t>traducción</w:t>
      </w:r>
      <w:r>
        <w:t xml:space="preserve"> de ARN</w:t>
      </w:r>
      <w:bookmarkEnd w:id="37"/>
    </w:p>
    <w:p w14:paraId="3A35BC6B" w14:textId="23914A18" w:rsidR="0027717F" w:rsidRPr="0027717F" w:rsidRDefault="0027717F" w:rsidP="0027717F">
      <w:pPr>
        <w:jc w:val="both"/>
      </w:pPr>
      <w:r>
        <w:t xml:space="preserve">El ARN transcrito, viaja al ribosoma (sección de la célula dónde se lleva a cabo la síntesis de proteínas), ubicado en el citoplasma de la célula. El ribosoma se encarga entonces de la </w:t>
      </w:r>
      <w:r w:rsidR="00662BCD">
        <w:t>traducción</w:t>
      </w:r>
      <w:r>
        <w:t xml:space="preserve"> del ARN a </w:t>
      </w:r>
      <w:r w:rsidR="00D14ED4">
        <w:t xml:space="preserve">cadenas </w:t>
      </w:r>
      <w:r>
        <w:t>de aminoácidos, que finalmente son los que forman la proteína.</w:t>
      </w:r>
    </w:p>
    <w:p w14:paraId="6071AFBE" w14:textId="4782B64A" w:rsidR="00B41550" w:rsidRDefault="009E35BB" w:rsidP="009E35BB">
      <w:pPr>
        <w:pStyle w:val="Ttulo2"/>
      </w:pPr>
      <w:bookmarkStart w:id="38" w:name="_Toc530702643"/>
      <w:r>
        <w:t>ARN no codificante</w:t>
      </w:r>
      <w:bookmarkEnd w:id="38"/>
    </w:p>
    <w:p w14:paraId="449B72ED" w14:textId="7CA51251" w:rsidR="009E35BB" w:rsidRDefault="009E35BB" w:rsidP="009E35BB">
      <w:pPr>
        <w:pStyle w:val="Ttulo3"/>
      </w:pPr>
      <w:bookmarkStart w:id="39" w:name="_Toc530702644"/>
      <w:r>
        <w:t>Historia</w:t>
      </w:r>
      <w:bookmarkEnd w:id="39"/>
    </w:p>
    <w:p w14:paraId="7ADFC28F" w14:textId="2B4FB91B" w:rsidR="00AE74C9" w:rsidRDefault="00FC6F34" w:rsidP="00AE74C9">
      <w:pPr>
        <w:jc w:val="both"/>
      </w:pPr>
      <w:r>
        <w:t>C</w:t>
      </w:r>
      <w:r w:rsidR="00346126">
        <w:t>o</w:t>
      </w:r>
      <w:r>
        <w:t>mo se mencionó, existe ARN transcrito que no se expresa en proteínas y se conoce como ARN no codificante.</w:t>
      </w:r>
      <w:r w:rsidR="005834F9">
        <w:t xml:space="preserve"> </w:t>
      </w:r>
      <w:r w:rsidR="00AE74C9">
        <w:t>Al descubrirse inicialmente que gran parte del genoma no se expresaba en proteínas, y al no encontrarse ninguna función para estas secciones del ADN que no se codificaban (</w:t>
      </w:r>
      <w:r w:rsidR="004A15FF">
        <w:t xml:space="preserve">la biología molecular </w:t>
      </w:r>
      <w:r w:rsidR="00AE74C9">
        <w:t xml:space="preserve">estaba en sus etapas iniciales), se asumió que estas secciones sin función existían debido a que en el pasado mutaron y hoy en día ya no cumplían ninguna función. También se teorizó que eran secciones que podían evolucionar y volverse codificantes, generando mutaciones en el organismo. En </w:t>
      </w:r>
      <w:r w:rsidR="00AE74C9">
        <w:lastRenderedPageBreak/>
        <w:t xml:space="preserve">todo caso, esto originó que se acuñe el término “ADN basura” para estas secciones del ADN </w:t>
      </w:r>
      <w:r w:rsidR="00AE74C9">
        <w:fldChar w:fldCharType="begin"/>
      </w:r>
      <w:r w:rsidR="00AE74C9">
        <w:instrText xml:space="preserve"> ADDIN ZOTERO_ITEM CSL_CITATION {"citationID":"QrLQW5SP","properties":{"formattedCitation":"(Kung et\\uc0\\u160{}al., 2013)","plainCitation":"(Kung et al., 2013)","noteIndex":0},"citationItems":[{"id":3,"uris":["http://zotero.org/users/5172276/items/8R5UZ6F2"],"uri":["http://zotero.org/users/5172276/items/8R5UZ6F2"],"itemData":{"id":3,"type":"article-journal","title":"Long Noncoding RNAs: Past, Present, and Future","container-title":"Genetics","page":"651-669","volume":"193","issue":"3","source":"Crossref","abstract":"Long noncoding RNAs (lncRNAs) have gained widespread attention in recent years as a potentially new and crucial layer of biological regulation. lncRNAs of all kinds have been implicated in a range of developmental processes and diseases, but knowledge of the mechanisms by which they act is still surprisingly limited, and claims that almost the entirety of the mammalian genome is transcribed into functional noncoding transcripts remain controversial. At the same time, a small number of well-studied lncRNAs have given us important clues about the biology of these molecules, and a few key functional and mechanistic themes have begun to emerge, although the robustness of these models and classiﬁcation schemes remains to be seen. Here, we review the current state of knowledge of the lncRNA ﬁeld, discussing what is known about the genomic contexts, biological functions, and mechanisms of action of lncRNAs. We also reﬂect on how the recent interest in lncRNAs is deeply rooted in biology’s longstanding concern with the evolution and function of genomes.","DOI":"10.1534/genetics.112.146704","ISSN":"0016-6731","shortTitle":"Long Noncoding RNAs","language":"en","author":[{"family":"Kung","given":"J. T. Y."},{"family":"Colognori","given":"D."},{"family":"Lee","given":"J. T."}],"issued":{"date-parts":[["2013",3,1]]}}}],"schema":"https://github.com/citation-style-language/schema/raw/master/csl-citation.json"} </w:instrText>
      </w:r>
      <w:r w:rsidR="00AE74C9">
        <w:fldChar w:fldCharType="separate"/>
      </w:r>
      <w:r w:rsidR="00AE74C9" w:rsidRPr="00AE74C9">
        <w:rPr>
          <w:rFonts w:cs="Arial"/>
          <w:szCs w:val="24"/>
        </w:rPr>
        <w:t>(Kung et al., 2013)</w:t>
      </w:r>
      <w:r w:rsidR="00AE74C9">
        <w:fldChar w:fldCharType="end"/>
      </w:r>
      <w:r w:rsidR="00AE74C9">
        <w:t>.</w:t>
      </w:r>
    </w:p>
    <w:p w14:paraId="1303ABFC" w14:textId="0DE6D584" w:rsidR="00AE74C9" w:rsidRDefault="000B622D" w:rsidP="00AE74C9">
      <w:pPr>
        <w:jc w:val="both"/>
      </w:pPr>
      <w:r>
        <w:t xml:space="preserve">Entre 1990 y 2000, con la llegada de los proyectos de secuenciación del genoma, se haría evidente que una gran cantidad de este ADN basura era en realidad transcrito en algún punto </w:t>
      </w:r>
      <w:r>
        <w:fldChar w:fldCharType="begin"/>
      </w:r>
      <w:r>
        <w:instrText xml:space="preserve"> ADDIN ZOTERO_ITEM CSL_CITATION {"citationID":"NwWhaRBL","properties":{"formattedCitation":"(Kung et\\uc0\\u160{}al., 2013)","plainCitation":"(Kung et al., 2013)","noteIndex":0},"citationItems":[{"id":3,"uris":["http://zotero.org/users/5172276/items/8R5UZ6F2"],"uri":["http://zotero.org/users/5172276/items/8R5UZ6F2"],"itemData":{"id":3,"type":"article-journal","title":"Long Noncoding RNAs: Past, Present, and Future","container-title":"Genetics","page":"651-669","volume":"193","issue":"3","source":"Crossref","abstract":"Long noncoding RNAs (lncRNAs) have gained widespread attention in recent years as a potentially new and crucial layer of biological regulation. lncRNAs of all kinds have been implicated in a range of developmental processes and diseases, but knowledge of the mechanisms by which they act is still surprisingly limited, and claims that almost the entirety of the mammalian genome is transcribed into functional noncoding transcripts remain controversial. At the same time, a small number of well-studied lncRNAs have given us important clues about the biology of these molecules, and a few key functional and mechanistic themes have begun to emerge, although the robustness of these models and classiﬁcation schemes remains to be seen. Here, we review the current state of knowledge of the lncRNA ﬁeld, discussing what is known about the genomic contexts, biological functions, and mechanisms of action of lncRNAs. We also reﬂect on how the recent interest in lncRNAs is deeply rooted in biology’s longstanding concern with the evolution and function of genomes.","DOI":"10.1534/genetics.112.146704","ISSN":"0016-6731","shortTitle":"Long Noncoding RNAs","language":"en","author":[{"family":"Kung","given":"J. T. Y."},{"family":"Colognori","given":"D."},{"family":"Lee","given":"J. T."}],"issued":{"date-parts":[["2013",3,1]]}}}],"schema":"https://github.com/citation-style-language/schema/raw/master/csl-citation.json"} </w:instrText>
      </w:r>
      <w:r>
        <w:fldChar w:fldCharType="separate"/>
      </w:r>
      <w:r w:rsidRPr="000B622D">
        <w:rPr>
          <w:rFonts w:cs="Arial"/>
          <w:szCs w:val="24"/>
        </w:rPr>
        <w:t>(Kung et al., 2013)</w:t>
      </w:r>
      <w:r>
        <w:fldChar w:fldCharType="end"/>
      </w:r>
      <w:r>
        <w:t xml:space="preserve">, lo </w:t>
      </w:r>
      <w:r w:rsidR="004F57CD">
        <w:t>cual</w:t>
      </w:r>
      <w:r>
        <w:t xml:space="preserve"> generó la pregunta de que si estas transcripciones, que no finalizaban en la síntesis de proteínas, servían algún propósito.</w:t>
      </w:r>
    </w:p>
    <w:p w14:paraId="631A9F9B" w14:textId="6259FD7C" w:rsidR="000B622D" w:rsidRPr="00FC6F34" w:rsidRDefault="000B622D" w:rsidP="00AE74C9">
      <w:pPr>
        <w:jc w:val="both"/>
      </w:pPr>
      <w:r>
        <w:t xml:space="preserve">Así fue como el estudio del ARN no codificante se volvió relevante en la biología molecular. Sobre </w:t>
      </w:r>
      <w:r w:rsidR="00EF5C81">
        <w:t>todo,</w:t>
      </w:r>
      <w:r>
        <w:t xml:space="preserve"> a la luz de que se identificó que mientras un organismo es más complejo, posee mayor cantidad de ARN no codificante</w:t>
      </w:r>
      <w:r w:rsidR="00D14ED4">
        <w:t xml:space="preserve"> </w:t>
      </w:r>
      <w:r w:rsidR="00D14ED4">
        <w:fldChar w:fldCharType="begin"/>
      </w:r>
      <w:r w:rsidR="00D14ED4">
        <w:instrText xml:space="preserve"> ADDIN ZOTERO_ITEM CSL_CITATION {"citationID":"w5MxVlbW","properties":{"formattedCitation":"(Sebasti\\uc0\\u225{}n, 2017)","plainCitation":"(Sebastián, 2017)","noteIndex":0},"citationItems":[{"id":97,"uris":["http://zotero.org/users/5172276/items/LEYGYAG3"],"uri":["http://zotero.org/users/5172276/items/LEYGYAG3"],"itemData":{"id":97,"type":"post-weblog","title":"ADN codificante Archives","container-title":"Genética Médica Blog","URL":"https://revistageneticamedica.com/blog/tag/adn-codificante/","language":"es-ES","author":[{"family":"Sebastián","given":"Irene"}],"issued":{"date-parts":[["2017",12,15]]},"accessed":{"date-parts":[["2018",10,5]]}}}],"schema":"https://github.com/citation-style-language/schema/raw/master/csl-citation.json"} </w:instrText>
      </w:r>
      <w:r w:rsidR="00D14ED4">
        <w:fldChar w:fldCharType="separate"/>
      </w:r>
      <w:r w:rsidR="00D14ED4" w:rsidRPr="00D14ED4">
        <w:rPr>
          <w:rFonts w:cs="Arial"/>
          <w:szCs w:val="24"/>
        </w:rPr>
        <w:t>(Sebastián, 2017)</w:t>
      </w:r>
      <w:r w:rsidR="00D14ED4">
        <w:fldChar w:fldCharType="end"/>
      </w:r>
      <w:r>
        <w:t>.</w:t>
      </w:r>
    </w:p>
    <w:p w14:paraId="1D0A292F" w14:textId="73A7AD80" w:rsidR="00A528F1" w:rsidRDefault="009E35BB" w:rsidP="00A528F1">
      <w:pPr>
        <w:pStyle w:val="Ttulo3"/>
      </w:pPr>
      <w:bookmarkStart w:id="40" w:name="_Toc530702645"/>
      <w:r>
        <w:t>Clasificación</w:t>
      </w:r>
      <w:bookmarkEnd w:id="40"/>
    </w:p>
    <w:p w14:paraId="02B7F6EC" w14:textId="10269A3D" w:rsidR="00A528F1" w:rsidRPr="00A528F1" w:rsidRDefault="00A528F1" w:rsidP="00A528F1">
      <w:r>
        <w:t>Se presenta una tabla resumen con la clasificación del ARN:</w:t>
      </w:r>
    </w:p>
    <w:p w14:paraId="7A36A807" w14:textId="184CD536" w:rsidR="00A528F1" w:rsidRDefault="00A528F1" w:rsidP="00A528F1">
      <w:pPr>
        <w:pStyle w:val="Descripcin"/>
        <w:keepNext/>
        <w:jc w:val="center"/>
      </w:pPr>
      <w:bookmarkStart w:id="41" w:name="_Toc530702679"/>
      <w:r>
        <w:t xml:space="preserve">Tabla </w:t>
      </w:r>
      <w:r w:rsidR="000B54B6">
        <w:rPr>
          <w:noProof/>
        </w:rPr>
        <w:fldChar w:fldCharType="begin"/>
      </w:r>
      <w:r w:rsidR="000B54B6">
        <w:rPr>
          <w:noProof/>
        </w:rPr>
        <w:instrText xml:space="preserve"> SEQ Tabla \* ARABIC </w:instrText>
      </w:r>
      <w:r w:rsidR="000B54B6">
        <w:rPr>
          <w:noProof/>
        </w:rPr>
        <w:fldChar w:fldCharType="separate"/>
      </w:r>
      <w:r w:rsidR="003F1965">
        <w:rPr>
          <w:noProof/>
        </w:rPr>
        <w:t>3</w:t>
      </w:r>
      <w:r w:rsidR="000B54B6">
        <w:rPr>
          <w:noProof/>
        </w:rPr>
        <w:fldChar w:fldCharType="end"/>
      </w:r>
      <w:r>
        <w:t xml:space="preserve"> - Clasificación del ARN. Adaptado de </w:t>
      </w:r>
      <w:r>
        <w:fldChar w:fldCharType="begin"/>
      </w:r>
      <w:r w:rsidR="0052124C">
        <w:instrText xml:space="preserve"> ADDIN ZOTERO_ITEM CSL_CITATION {"citationID":"AErJTjqU","properties":{"formattedCitation":"(Genomics, 2015)","plainCitation":"(Genomics, 2015)","noteIndex":0},"citationItems":[{"id":91,"uris":["http://zotero.org/users/5172276/items/VEJQZBFW"],"uri":["http://zotero.org/users/5172276/items/VEJQZBFW"],"itemData":{"id":91,"type":"post-weblog","title":"RNA Class:The Classification of RNA | CD Genomics Blog","URL":"https://www.cd-genomics.com/blog/index.php/rna-classthe-classification-of-rna/","shortTitle":"RNA Class","language":"en-GB","author":[{"literal":"Genomics"}],"issued":{"date-parts":[["2015",9,1]]},"accessed":{"date-parts":[["2018",10,1]]}}}],"schema":"https://github.com/citation-style-language/schema/raw/master/csl-citation.json"} </w:instrText>
      </w:r>
      <w:r>
        <w:fldChar w:fldCharType="separate"/>
      </w:r>
      <w:r w:rsidR="0052124C" w:rsidRPr="0052124C">
        <w:rPr>
          <w:rFonts w:cs="Arial"/>
        </w:rPr>
        <w:t>(Genomics, 2015)</w:t>
      </w:r>
      <w:r>
        <w:fldChar w:fldCharType="end"/>
      </w:r>
      <w:r w:rsidR="00895251">
        <w:t>.</w:t>
      </w:r>
      <w:bookmarkEnd w:id="41"/>
    </w:p>
    <w:tbl>
      <w:tblPr>
        <w:tblStyle w:val="Tabladecuadrcula4"/>
        <w:tblW w:w="0" w:type="auto"/>
        <w:tblLook w:val="0620" w:firstRow="1" w:lastRow="0" w:firstColumn="0" w:lastColumn="0" w:noHBand="1" w:noVBand="1"/>
      </w:tblPr>
      <w:tblGrid>
        <w:gridCol w:w="2547"/>
        <w:gridCol w:w="5946"/>
      </w:tblGrid>
      <w:tr w:rsidR="00A528F1" w14:paraId="432A7589" w14:textId="77777777" w:rsidTr="00600A36">
        <w:trPr>
          <w:cnfStyle w:val="100000000000" w:firstRow="1" w:lastRow="0" w:firstColumn="0" w:lastColumn="0" w:oddVBand="0" w:evenVBand="0" w:oddHBand="0" w:evenHBand="0" w:firstRowFirstColumn="0" w:firstRowLastColumn="0" w:lastRowFirstColumn="0" w:lastRowLastColumn="0"/>
        </w:trPr>
        <w:tc>
          <w:tcPr>
            <w:tcW w:w="2547" w:type="dxa"/>
          </w:tcPr>
          <w:p w14:paraId="06EAA5D0" w14:textId="4C74B6A7" w:rsidR="00A528F1" w:rsidRDefault="00A528F1" w:rsidP="00A528F1">
            <w:r>
              <w:t>Clasificación</w:t>
            </w:r>
          </w:p>
        </w:tc>
        <w:tc>
          <w:tcPr>
            <w:tcW w:w="5946" w:type="dxa"/>
          </w:tcPr>
          <w:p w14:paraId="72E7D6DB" w14:textId="761EC7EF" w:rsidR="00A528F1" w:rsidRDefault="00A528F1" w:rsidP="00A528F1">
            <w:r>
              <w:t>Función</w:t>
            </w:r>
          </w:p>
        </w:tc>
      </w:tr>
      <w:tr w:rsidR="00A528F1" w14:paraId="65367919" w14:textId="77777777" w:rsidTr="00600A36">
        <w:tc>
          <w:tcPr>
            <w:tcW w:w="2547" w:type="dxa"/>
          </w:tcPr>
          <w:p w14:paraId="2BE39E4B" w14:textId="5C622199" w:rsidR="00A528F1" w:rsidRDefault="00A528F1" w:rsidP="00E11103">
            <w:r>
              <w:t>ARN mensajero (</w:t>
            </w:r>
            <w:r w:rsidRPr="00551564">
              <w:rPr>
                <w:i/>
              </w:rPr>
              <w:t>mRNA</w:t>
            </w:r>
            <w:r>
              <w:t>)</w:t>
            </w:r>
          </w:p>
        </w:tc>
        <w:tc>
          <w:tcPr>
            <w:tcW w:w="5946" w:type="dxa"/>
          </w:tcPr>
          <w:p w14:paraId="563C5FDD" w14:textId="39E14952" w:rsidR="00A528F1" w:rsidRDefault="00600A36" w:rsidP="00E11103">
            <w:r>
              <w:t>Lleva información genética transcrita del ADN.</w:t>
            </w:r>
          </w:p>
        </w:tc>
      </w:tr>
      <w:tr w:rsidR="00A528F1" w14:paraId="73FC2554" w14:textId="77777777" w:rsidTr="00600A36">
        <w:tc>
          <w:tcPr>
            <w:tcW w:w="2547" w:type="dxa"/>
          </w:tcPr>
          <w:p w14:paraId="4EEBEADA" w14:textId="4F043584" w:rsidR="00A528F1" w:rsidRDefault="00A528F1" w:rsidP="00E11103">
            <w:r>
              <w:t xml:space="preserve">ARN de </w:t>
            </w:r>
            <w:r w:rsidR="00600A36">
              <w:t xml:space="preserve">la </w:t>
            </w:r>
            <w:r>
              <w:t xml:space="preserve">transferencia </w:t>
            </w:r>
            <w:r w:rsidRPr="00F82838">
              <w:t>(</w:t>
            </w:r>
            <w:r w:rsidRPr="00F82838">
              <w:rPr>
                <w:i/>
              </w:rPr>
              <w:t>tRNA</w:t>
            </w:r>
            <w:r>
              <w:t>)</w:t>
            </w:r>
          </w:p>
        </w:tc>
        <w:tc>
          <w:tcPr>
            <w:tcW w:w="5946" w:type="dxa"/>
          </w:tcPr>
          <w:p w14:paraId="4B9D7E1E" w14:textId="280D8844" w:rsidR="00A528F1" w:rsidRDefault="00600A36" w:rsidP="00E11103">
            <w:r>
              <w:t>Participa en el proceso de traducción del ARN</w:t>
            </w:r>
          </w:p>
        </w:tc>
      </w:tr>
      <w:tr w:rsidR="00A528F1" w14:paraId="6625CEE0" w14:textId="77777777" w:rsidTr="00600A36">
        <w:tc>
          <w:tcPr>
            <w:tcW w:w="2547" w:type="dxa"/>
          </w:tcPr>
          <w:p w14:paraId="2B30FEF4" w14:textId="1A01E46F" w:rsidR="00A528F1" w:rsidRDefault="00A528F1" w:rsidP="00A528F1">
            <w:r>
              <w:t xml:space="preserve">ARN </w:t>
            </w:r>
            <w:r w:rsidR="00600A36">
              <w:t xml:space="preserve">ribosomal </w:t>
            </w:r>
            <w:r>
              <w:t>(</w:t>
            </w:r>
            <w:r w:rsidRPr="00551564">
              <w:rPr>
                <w:i/>
                <w:lang w:val="en-US"/>
              </w:rPr>
              <w:t>rRNA</w:t>
            </w:r>
            <w:r>
              <w:t>)</w:t>
            </w:r>
          </w:p>
        </w:tc>
        <w:tc>
          <w:tcPr>
            <w:tcW w:w="5946" w:type="dxa"/>
          </w:tcPr>
          <w:p w14:paraId="11B19ECD" w14:textId="3805F3E8" w:rsidR="00A528F1" w:rsidRDefault="00600A36" w:rsidP="00E11103">
            <w:r>
              <w:t>Se encuentran en el ribosoma y forman el 80% del</w:t>
            </w:r>
            <w:r w:rsidR="00E76E91">
              <w:t xml:space="preserve"> ARN</w:t>
            </w:r>
            <w:r>
              <w:t xml:space="preserve"> de la célula. Participan en la síntesis de la proteína.</w:t>
            </w:r>
          </w:p>
        </w:tc>
      </w:tr>
      <w:tr w:rsidR="00A528F1" w14:paraId="49005508" w14:textId="77777777" w:rsidTr="00600A36">
        <w:tc>
          <w:tcPr>
            <w:tcW w:w="2547" w:type="dxa"/>
          </w:tcPr>
          <w:p w14:paraId="537E4E40" w14:textId="68EABEAD" w:rsidR="00A528F1" w:rsidRDefault="00A528F1" w:rsidP="00A528F1">
            <w:r>
              <w:t>Micro ARN (</w:t>
            </w:r>
            <w:r w:rsidRPr="00551564">
              <w:rPr>
                <w:i/>
                <w:lang w:val="en-US"/>
              </w:rPr>
              <w:t>miRNA</w:t>
            </w:r>
            <w:r>
              <w:t>)</w:t>
            </w:r>
          </w:p>
        </w:tc>
        <w:tc>
          <w:tcPr>
            <w:tcW w:w="5946" w:type="dxa"/>
          </w:tcPr>
          <w:p w14:paraId="2F8CD627" w14:textId="0C110043" w:rsidR="00A528F1" w:rsidRDefault="00E76E91" w:rsidP="00E11103">
            <w:r>
              <w:t>Tiene funciones regulatorias.</w:t>
            </w:r>
          </w:p>
        </w:tc>
      </w:tr>
      <w:tr w:rsidR="00A528F1" w14:paraId="610632A4" w14:textId="77777777" w:rsidTr="00600A36">
        <w:tc>
          <w:tcPr>
            <w:tcW w:w="2547" w:type="dxa"/>
          </w:tcPr>
          <w:p w14:paraId="2CCAFCF5" w14:textId="14EA9FB2" w:rsidR="00A528F1" w:rsidRDefault="00600A36" w:rsidP="00A528F1">
            <w:r>
              <w:t xml:space="preserve">ARN pequeño </w:t>
            </w:r>
            <w:r w:rsidRPr="003E6F79">
              <w:rPr>
                <w:lang w:val="en-US"/>
              </w:rPr>
              <w:t>(</w:t>
            </w:r>
            <w:r w:rsidR="00AD6D81" w:rsidRPr="003E6F79">
              <w:rPr>
                <w:i/>
                <w:lang w:val="en-US"/>
              </w:rPr>
              <w:t>s</w:t>
            </w:r>
            <w:r w:rsidRPr="003E6F79">
              <w:rPr>
                <w:i/>
                <w:lang w:val="en-US"/>
              </w:rPr>
              <w:t>mall</w:t>
            </w:r>
            <w:r>
              <w:t xml:space="preserve"> </w:t>
            </w:r>
            <w:r w:rsidRPr="00551564">
              <w:rPr>
                <w:i/>
              </w:rPr>
              <w:t>RNA</w:t>
            </w:r>
            <w:r>
              <w:t>)</w:t>
            </w:r>
          </w:p>
        </w:tc>
        <w:tc>
          <w:tcPr>
            <w:tcW w:w="5946" w:type="dxa"/>
          </w:tcPr>
          <w:p w14:paraId="02570FCF" w14:textId="7D0C7F0C" w:rsidR="00A528F1" w:rsidRDefault="00E76E91" w:rsidP="00E11103">
            <w:r>
              <w:t>Participa en el proceso de traducción del ARN.</w:t>
            </w:r>
          </w:p>
        </w:tc>
      </w:tr>
      <w:tr w:rsidR="00A528F1" w14:paraId="5F2DD922" w14:textId="77777777" w:rsidTr="00600A36">
        <w:tc>
          <w:tcPr>
            <w:tcW w:w="2547" w:type="dxa"/>
          </w:tcPr>
          <w:p w14:paraId="45D1B17F" w14:textId="06E4F5EC" w:rsidR="00A528F1" w:rsidRDefault="00600A36" w:rsidP="00A528F1">
            <w:r>
              <w:t>ARN de telomerasa (</w:t>
            </w:r>
            <w:r w:rsidRPr="00551564">
              <w:rPr>
                <w:i/>
                <w:lang w:val="en-US"/>
              </w:rPr>
              <w:t>telomeraseRNA</w:t>
            </w:r>
            <w:r>
              <w:t>)</w:t>
            </w:r>
          </w:p>
        </w:tc>
        <w:tc>
          <w:tcPr>
            <w:tcW w:w="5946" w:type="dxa"/>
          </w:tcPr>
          <w:p w14:paraId="18931F8B" w14:textId="45E0BEB6" w:rsidR="00A528F1" w:rsidRDefault="00397283" w:rsidP="00E11103">
            <w:r>
              <w:t>Se relaciona con el proceso de replicación de cromosomas.</w:t>
            </w:r>
          </w:p>
        </w:tc>
      </w:tr>
      <w:tr w:rsidR="00A528F1" w14:paraId="5F36F0EF" w14:textId="77777777" w:rsidTr="00600A36">
        <w:tc>
          <w:tcPr>
            <w:tcW w:w="2547" w:type="dxa"/>
          </w:tcPr>
          <w:p w14:paraId="7CEFCBAF" w14:textId="4BED04FC" w:rsidR="00A528F1" w:rsidRDefault="00600A36" w:rsidP="00A528F1">
            <w:r>
              <w:t>ARN anti-sentido (</w:t>
            </w:r>
            <w:r w:rsidRPr="00551564">
              <w:rPr>
                <w:i/>
                <w:lang w:val="en-US"/>
              </w:rPr>
              <w:t>antisense</w:t>
            </w:r>
            <w:r>
              <w:t xml:space="preserve"> </w:t>
            </w:r>
            <w:r w:rsidRPr="00551564">
              <w:rPr>
                <w:i/>
              </w:rPr>
              <w:t>RNA</w:t>
            </w:r>
            <w:r>
              <w:t>)</w:t>
            </w:r>
          </w:p>
        </w:tc>
        <w:tc>
          <w:tcPr>
            <w:tcW w:w="5946" w:type="dxa"/>
          </w:tcPr>
          <w:p w14:paraId="1665ECB7" w14:textId="586CFE60" w:rsidR="00A528F1" w:rsidRDefault="00397283" w:rsidP="00E11103">
            <w:r>
              <w:t>Directamente involucrado en la regulación de la expresión genética.</w:t>
            </w:r>
          </w:p>
        </w:tc>
      </w:tr>
      <w:tr w:rsidR="00A528F1" w14:paraId="707DA828" w14:textId="77777777" w:rsidTr="00600A36">
        <w:tc>
          <w:tcPr>
            <w:tcW w:w="2547" w:type="dxa"/>
          </w:tcPr>
          <w:p w14:paraId="59C5F377" w14:textId="5AD2BFA2" w:rsidR="00A528F1" w:rsidRDefault="00600A36" w:rsidP="00A528F1">
            <w:r>
              <w:lastRenderedPageBreak/>
              <w:t xml:space="preserve">ARN largo no codificante </w:t>
            </w:r>
            <w:r w:rsidRPr="00F82838">
              <w:t>(</w:t>
            </w:r>
            <w:r w:rsidRPr="00F82838">
              <w:rPr>
                <w:i/>
              </w:rPr>
              <w:t>lncRNA</w:t>
            </w:r>
            <w:r>
              <w:t>)</w:t>
            </w:r>
          </w:p>
        </w:tc>
        <w:tc>
          <w:tcPr>
            <w:tcW w:w="5946" w:type="dxa"/>
          </w:tcPr>
          <w:p w14:paraId="1A19F2A0" w14:textId="4036122D" w:rsidR="00A528F1" w:rsidRDefault="00397283" w:rsidP="00E11103">
            <w:r>
              <w:t>ARN no codificante, que participa en la regulación de la célula. Suelen tener una longitud no menor a 200 nucleótidos y son difícil de distinguir de los codificantes.</w:t>
            </w:r>
          </w:p>
        </w:tc>
      </w:tr>
    </w:tbl>
    <w:p w14:paraId="64CD5AFB" w14:textId="1D2CEE5A" w:rsidR="00A53419" w:rsidRDefault="00A53419" w:rsidP="00A53419">
      <w:pPr>
        <w:jc w:val="both"/>
      </w:pPr>
      <w:r>
        <w:t xml:space="preserve">Dentro de la clasificación de los </w:t>
      </w:r>
      <w:r w:rsidRPr="00DA648B">
        <w:rPr>
          <w:i/>
        </w:rPr>
        <w:t>lncRNAs</w:t>
      </w:r>
      <w:r>
        <w:t>, tenemos los ARN no codificantes intergénicos (del inglés</w:t>
      </w:r>
      <w:r w:rsidRPr="00F82838">
        <w:t xml:space="preserve"> </w:t>
      </w:r>
      <w:r w:rsidRPr="00F82838">
        <w:rPr>
          <w:i/>
        </w:rPr>
        <w:t>long intergenic</w:t>
      </w:r>
      <w:r w:rsidRPr="00095642">
        <w:rPr>
          <w:i/>
        </w:rPr>
        <w:t xml:space="preserve"> non</w:t>
      </w:r>
      <w:r w:rsidRPr="00F82838">
        <w:rPr>
          <w:i/>
        </w:rPr>
        <w:t>-coding</w:t>
      </w:r>
      <w:r w:rsidRPr="00095642">
        <w:rPr>
          <w:i/>
        </w:rPr>
        <w:t xml:space="preserve"> RNA</w:t>
      </w:r>
      <w:r>
        <w:t xml:space="preserve"> o</w:t>
      </w:r>
      <w:r w:rsidRPr="00F82838">
        <w:t xml:space="preserve"> </w:t>
      </w:r>
      <w:r w:rsidRPr="00F82838">
        <w:rPr>
          <w:i/>
        </w:rPr>
        <w:t>lincRNA</w:t>
      </w:r>
      <w:r>
        <w:t xml:space="preserve">). Estos son </w:t>
      </w:r>
      <w:r w:rsidRPr="00095642">
        <w:rPr>
          <w:i/>
        </w:rPr>
        <w:t>lncRNAs</w:t>
      </w:r>
      <w:r>
        <w:t xml:space="preserve"> que se transcriben de zonas del ADN ubicadas entre genes que codifican en proteínas (ver </w:t>
      </w:r>
      <w:r>
        <w:fldChar w:fldCharType="begin"/>
      </w:r>
      <w:r>
        <w:instrText xml:space="preserve"> REF _Ref530081909 \h </w:instrText>
      </w:r>
      <w:r>
        <w:fldChar w:fldCharType="separate"/>
      </w:r>
      <w:r w:rsidR="003F1965">
        <w:t xml:space="preserve">Figura </w:t>
      </w:r>
      <w:r w:rsidR="003F1965">
        <w:rPr>
          <w:noProof/>
        </w:rPr>
        <w:t>7</w:t>
      </w:r>
      <w:r>
        <w:fldChar w:fldCharType="end"/>
      </w:r>
      <w:r>
        <w:t xml:space="preserve">) </w:t>
      </w:r>
      <w:r>
        <w:fldChar w:fldCharType="begin"/>
      </w:r>
      <w:r>
        <w:instrText xml:space="preserve"> ADDIN ZOTERO_ITEM CSL_CITATION {"citationID":"xCFSykRE","properties":{"formattedCitation":"(Ma, Bajic, &amp; Zhang, 2013)","plainCitation":"(Ma, Bajic, &amp; Zhang, 2013)","noteIndex":0},"citationItems":[{"id":156,"uris":["http://zotero.org/users/5172276/items/6UDI68H6"],"uri":["http://zotero.org/users/5172276/items/6UDI68H6"],"itemData":{"id":156,"type":"article-journal","title":"On the classification of long non-coding RNAs","container-title":"RNA Biology","page":"924-933","volume":"10","issue":"6","source":"Taylor and Francis+NEJM","abstract":"Long non-coding RNAs (lncRNAs) have been found to perform various functions in a wide variety of important biological processes. To make easier interpretation of lncRNA functionality and conduct deep mining on these transcribed sequences, it is convenient to classify lncRNAs into different groups. Here, we summarize classification methods of lncRNAs according to their four major features, namely, genomic location and context, effect exerted on DNA sequences, mechanism of functioning and their targeting mechanism. In combination with the presently available function annotations, we explore potential relationships between different classification categories, and generalize and compare biological features of different lncRNAs within each category. Finally, we present our view on potential further studies. We believe that the classifications of lncRNAs as indicated above are of fundamental importance for lncRNA studies, helpful for further investigation of specific lncRNAs, for formulation of new hypothesis based on different features of lncRNA and for exploration of the underlying lncRNA functional mechanisms.","DOI":"10.4161/rna.24604","ISSN":"1547-6286","note":"PMID: 23696037","author":[{"family":"Ma","given":"Lina"},{"family":"Bajic","given":"Vladimir B."},{"family":"Zhang","given":"Zhang"}],"issued":{"date-parts":[["2013",6,1]]}}}],"schema":"https://github.com/citation-style-language/schema/raw/master/csl-citation.json"} </w:instrText>
      </w:r>
      <w:r>
        <w:fldChar w:fldCharType="separate"/>
      </w:r>
      <w:r w:rsidRPr="00277095">
        <w:rPr>
          <w:rFonts w:cs="Arial"/>
        </w:rPr>
        <w:t xml:space="preserve">(Ma, </w:t>
      </w:r>
      <w:proofErr w:type="spellStart"/>
      <w:r w:rsidRPr="00277095">
        <w:rPr>
          <w:rFonts w:cs="Arial"/>
        </w:rPr>
        <w:t>Bajic</w:t>
      </w:r>
      <w:proofErr w:type="spellEnd"/>
      <w:r w:rsidRPr="00277095">
        <w:rPr>
          <w:rFonts w:cs="Arial"/>
        </w:rPr>
        <w:t>, &amp; Zhang, 2013)</w:t>
      </w:r>
      <w:r>
        <w:fldChar w:fldCharType="end"/>
      </w:r>
      <w:r>
        <w:t xml:space="preserve">. Se hace mención de esta clase de </w:t>
      </w:r>
      <w:r w:rsidRPr="00653B94">
        <w:rPr>
          <w:i/>
        </w:rPr>
        <w:t>lncRNAs</w:t>
      </w:r>
      <w:r>
        <w:t>, ya que serán el objeto de la presente investigación.</w:t>
      </w:r>
    </w:p>
    <w:p w14:paraId="35282B1F" w14:textId="77777777" w:rsidR="00A53419" w:rsidRDefault="00A53419" w:rsidP="00A53419">
      <w:pPr>
        <w:keepNext/>
        <w:jc w:val="center"/>
      </w:pPr>
      <w:r>
        <w:rPr>
          <w:noProof/>
        </w:rPr>
        <w:drawing>
          <wp:inline distT="0" distB="0" distL="0" distR="0" wp14:anchorId="01D3C587" wp14:editId="344D7E65">
            <wp:extent cx="3320540" cy="1503648"/>
            <wp:effectExtent l="0" t="0" r="0" b="190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531827" cy="1599325"/>
                    </a:xfrm>
                    <a:prstGeom prst="rect">
                      <a:avLst/>
                    </a:prstGeom>
                    <a:noFill/>
                    <a:ln>
                      <a:noFill/>
                    </a:ln>
                  </pic:spPr>
                </pic:pic>
              </a:graphicData>
            </a:graphic>
          </wp:inline>
        </w:drawing>
      </w:r>
    </w:p>
    <w:p w14:paraId="7C79B979" w14:textId="0B2E9004" w:rsidR="00A53419" w:rsidRDefault="00A53419" w:rsidP="00A53419">
      <w:pPr>
        <w:pStyle w:val="Descripcin"/>
        <w:jc w:val="center"/>
      </w:pPr>
      <w:bookmarkStart w:id="42" w:name="_Ref530081909"/>
      <w:bookmarkStart w:id="43" w:name="_Toc530702672"/>
      <w:r>
        <w:t xml:space="preserve">Figura </w:t>
      </w:r>
      <w:r>
        <w:rPr>
          <w:noProof/>
        </w:rPr>
        <w:fldChar w:fldCharType="begin"/>
      </w:r>
      <w:r>
        <w:rPr>
          <w:noProof/>
        </w:rPr>
        <w:instrText xml:space="preserve"> SEQ Figura \* ARABIC </w:instrText>
      </w:r>
      <w:r>
        <w:rPr>
          <w:noProof/>
        </w:rPr>
        <w:fldChar w:fldCharType="separate"/>
      </w:r>
      <w:r w:rsidR="003F1965">
        <w:rPr>
          <w:noProof/>
        </w:rPr>
        <w:t>7</w:t>
      </w:r>
      <w:r>
        <w:rPr>
          <w:noProof/>
        </w:rPr>
        <w:fldChar w:fldCharType="end"/>
      </w:r>
      <w:bookmarkEnd w:id="42"/>
      <w:r>
        <w:t xml:space="preserve"> - ARN no codificante intergénico. Adaptado de </w:t>
      </w:r>
      <w:r>
        <w:fldChar w:fldCharType="begin"/>
      </w:r>
      <w:r>
        <w:instrText xml:space="preserve"> ADDIN ZOTERO_ITEM CSL_CITATION {"citationID":"J7KwFOIW","properties":{"formattedCitation":"(Ma et\\uc0\\u160{}al., 2013)","plainCitation":"(Ma et al., 2013)","noteIndex":0},"citationItems":[{"id":156,"uris":["http://zotero.org/users/5172276/items/6UDI68H6"],"uri":["http://zotero.org/users/5172276/items/6UDI68H6"],"itemData":{"id":156,"type":"article-journal","title":"On the classification of long non-coding RNAs","container-title":"RNA Biology","page":"924-933","volume":"10","issue":"6","source":"Taylor and Francis+NEJM","abstract":"Long non-coding RNAs (lncRNAs) have been found to perform various functions in a wide variety of important biological processes. To make easier interpretation of lncRNA functionality and conduct deep mining on these transcribed sequences, it is convenient to classify lncRNAs into different groups. Here, we summarize classification methods of lncRNAs according to their four major features, namely, genomic location and context, effect exerted on DNA sequences, mechanism of functioning and their targeting mechanism. In combination with the presently available function annotations, we explore potential relationships between different classification categories, and generalize and compare biological features of different lncRNAs within each category. Finally, we present our view on potential further studies. We believe that the classifications of lncRNAs as indicated above are of fundamental importance for lncRNA studies, helpful for further investigation of specific lncRNAs, for formulation of new hypothesis based on different features of lncRNA and for exploration of the underlying lncRNA functional mechanisms.","DOI":"10.4161/rna.24604","ISSN":"1547-6286","note":"PMID: 23696037","author":[{"family":"Ma","given":"Lina"},{"family":"Bajic","given":"Vladimir B."},{"family":"Zhang","given":"Zhang"}],"issued":{"date-parts":[["2013",6,1]]}}}],"schema":"https://github.com/citation-style-language/schema/raw/master/csl-citation.json"} </w:instrText>
      </w:r>
      <w:r>
        <w:fldChar w:fldCharType="separate"/>
      </w:r>
      <w:r w:rsidRPr="008D3484">
        <w:rPr>
          <w:rFonts w:cs="Arial"/>
          <w:szCs w:val="24"/>
        </w:rPr>
        <w:t>(Ma et al., 2013)</w:t>
      </w:r>
      <w:r>
        <w:fldChar w:fldCharType="end"/>
      </w:r>
      <w:r>
        <w:t>.</w:t>
      </w:r>
      <w:bookmarkEnd w:id="43"/>
    </w:p>
    <w:p w14:paraId="18B9EE7D" w14:textId="1BBB535C" w:rsidR="009E35BB" w:rsidRDefault="009E35BB" w:rsidP="009E35BB">
      <w:pPr>
        <w:pStyle w:val="Ttulo3"/>
      </w:pPr>
      <w:bookmarkStart w:id="44" w:name="_Toc530702646"/>
      <w:r>
        <w:t>Proyectos de secuenciación de transcriptomas</w:t>
      </w:r>
      <w:bookmarkEnd w:id="44"/>
    </w:p>
    <w:p w14:paraId="64AEE4F4" w14:textId="00ACEC6B" w:rsidR="000C3633" w:rsidRPr="000C3633" w:rsidRDefault="000C3633" w:rsidP="000C3633">
      <w:pPr>
        <w:jc w:val="both"/>
      </w:pPr>
      <w:r>
        <w:t xml:space="preserve">Los métodos más usados actualmente son los microarreglos y </w:t>
      </w:r>
      <w:r w:rsidR="005446CE">
        <w:t xml:space="preserve">el </w:t>
      </w:r>
      <w:r>
        <w:t>secuencionamiento de ARN</w:t>
      </w:r>
      <w:r w:rsidR="005446CE">
        <w:t xml:space="preserve"> (</w:t>
      </w:r>
      <w:r w:rsidR="005446CE" w:rsidRPr="005446CE">
        <w:rPr>
          <w:i/>
        </w:rPr>
        <w:t>RNA-Seq</w:t>
      </w:r>
      <w:r w:rsidR="005446CE">
        <w:t>)</w:t>
      </w:r>
      <w:r>
        <w:t>. En especial, el secuencionamiento de ARN permite obtener millones de secuencias con gran precisión estadística, y se pueden utiliza</w:t>
      </w:r>
      <w:r w:rsidR="00861C1F">
        <w:t>r</w:t>
      </w:r>
      <w:r>
        <w:t xml:space="preserve"> en </w:t>
      </w:r>
      <w:r w:rsidR="00861C1F">
        <w:t xml:space="preserve">nuevas </w:t>
      </w:r>
      <w:r>
        <w:t>especies para las cuáles no existe información previa sobre su secuenciación.</w:t>
      </w:r>
    </w:p>
    <w:p w14:paraId="1912B4BA" w14:textId="563268FB" w:rsidR="00CC0F35" w:rsidRDefault="003A7F28" w:rsidP="003A7F28">
      <w:pPr>
        <w:jc w:val="both"/>
      </w:pPr>
      <w:r>
        <w:t>En los últimos años ha</w:t>
      </w:r>
      <w:r w:rsidR="00CF6038">
        <w:t>n</w:t>
      </w:r>
      <w:r w:rsidR="0032416A">
        <w:t xml:space="preserve"> habido</w:t>
      </w:r>
      <w:r>
        <w:t xml:space="preserve"> muchas iniciativas de proyectos de secuenciación de transcriptomas, que </w:t>
      </w:r>
      <w:r w:rsidR="0032416A">
        <w:t>han</w:t>
      </w:r>
      <w:r>
        <w:t xml:space="preserve"> generado una enorme cantidad de información de</w:t>
      </w:r>
      <w:r w:rsidR="00873A85">
        <w:t xml:space="preserve"> ARN</w:t>
      </w:r>
      <w:r>
        <w:t xml:space="preserve"> </w:t>
      </w:r>
      <w:r>
        <w:fldChar w:fldCharType="begin"/>
      </w:r>
      <w:r>
        <w:instrText xml:space="preserve"> ADDIN ZOTERO_ITEM CSL_CITATION {"citationID":"mCBk5e6q","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fldChar w:fldCharType="separate"/>
      </w:r>
      <w:r w:rsidRPr="003A7F28">
        <w:rPr>
          <w:rFonts w:cs="Arial"/>
          <w:szCs w:val="24"/>
        </w:rPr>
        <w:t>(Schneider et al., 2017)</w:t>
      </w:r>
      <w:r>
        <w:fldChar w:fldCharType="end"/>
      </w:r>
      <w:r>
        <w:t>.</w:t>
      </w:r>
      <w:r w:rsidR="005446CE">
        <w:t xml:space="preserve"> </w:t>
      </w:r>
      <w:r w:rsidR="00873A85">
        <w:t>Estos proyectos son de gran importancia para el estudio del ARN</w:t>
      </w:r>
      <w:r w:rsidR="00CC0F35">
        <w:t>, por ejemplo</w:t>
      </w:r>
      <w:r w:rsidR="008F1FD1">
        <w:t>, son útiles para</w:t>
      </w:r>
      <w:r w:rsidR="00CC0F35">
        <w:t>:</w:t>
      </w:r>
    </w:p>
    <w:p w14:paraId="0D58D5EB" w14:textId="6510456F" w:rsidR="00CC0F35" w:rsidRDefault="00CC0F35" w:rsidP="0021551C">
      <w:pPr>
        <w:pStyle w:val="Prrafodelista"/>
        <w:numPr>
          <w:ilvl w:val="0"/>
          <w:numId w:val="12"/>
        </w:numPr>
        <w:jc w:val="both"/>
      </w:pPr>
      <w:r>
        <w:t>E</w:t>
      </w:r>
      <w:r w:rsidR="00873A85">
        <w:t xml:space="preserve">l diagnóstico de enfermedades </w:t>
      </w:r>
      <w:r w:rsidR="00873A85">
        <w:fldChar w:fldCharType="begin"/>
      </w:r>
      <w:r w:rsidR="0052124C">
        <w:instrText xml:space="preserve"> ADDIN ZOTERO_ITEM CSL_CITATION {"citationID":"7WiRnoQX","properties":{"formattedCitation":"(Tolosa, 2017)","plainCitation":"(Tolosa, 2017)","noteIndex":0},"citationItems":[{"id":75,"uris":["http://zotero.org/users/5172276/items/K98YW3V7"],"uri":["http://zotero.org/users/5172276/items/K98YW3V7"],"itemData":{"id":75,"type":"post-weblog","title":"Utilidad diagnóstica de la secuenciación del transcriptoma","container-title":"Genética Médica","abstract":"La secuenciación del transcriptoma puede mejorar la tasa de diagnóstico de enfermedades mendeliana en pacientes todavía no diagnosticados","URL":"https://revistageneticamedica.com/2017/05/19/secuenciacion-transcriptoma/","language":"es-ES","author":[{"family":"Tolosa","given":"Amparo"}],"issued":{"date-parts":[["2017",5,19]]},"accessed":{"date-parts":[["2018",10,1]]}}}],"schema":"https://github.com/citation-style-language/schema/raw/master/csl-citation.json"} </w:instrText>
      </w:r>
      <w:r w:rsidR="00873A85">
        <w:fldChar w:fldCharType="separate"/>
      </w:r>
      <w:r w:rsidR="0052124C" w:rsidRPr="0052124C">
        <w:rPr>
          <w:rFonts w:cs="Arial"/>
        </w:rPr>
        <w:t>(Tolosa, 2017)</w:t>
      </w:r>
      <w:r w:rsidR="00873A85">
        <w:fldChar w:fldCharType="end"/>
      </w:r>
      <w:r w:rsidR="00873A85">
        <w:t>.</w:t>
      </w:r>
    </w:p>
    <w:p w14:paraId="3DDD3306" w14:textId="34BA1E67" w:rsidR="00C7448A" w:rsidRDefault="008F1FD1" w:rsidP="0021551C">
      <w:pPr>
        <w:pStyle w:val="Prrafodelista"/>
        <w:numPr>
          <w:ilvl w:val="0"/>
          <w:numId w:val="12"/>
        </w:numPr>
        <w:jc w:val="both"/>
      </w:pPr>
      <w:r>
        <w:t>La comprensión de</w:t>
      </w:r>
      <w:r w:rsidR="00CC0F35">
        <w:t xml:space="preserve"> cómo cada sección del ADN afecta el funcionamiento de distintos tipos de células para un mismo organismo.</w:t>
      </w:r>
    </w:p>
    <w:p w14:paraId="271FA259" w14:textId="6A7240DC" w:rsidR="00D0414B" w:rsidRPr="00D0414B" w:rsidRDefault="009E35BB" w:rsidP="00EA366C">
      <w:pPr>
        <w:pStyle w:val="Ttulo2"/>
      </w:pPr>
      <w:bookmarkStart w:id="45" w:name="_Toc530702647"/>
      <w:r>
        <w:lastRenderedPageBreak/>
        <w:t>Aprendizaje de máquina</w:t>
      </w:r>
      <w:bookmarkEnd w:id="45"/>
    </w:p>
    <w:p w14:paraId="2FF00325" w14:textId="312815A7" w:rsidR="009E35BB" w:rsidRDefault="00EA366C" w:rsidP="009E35BB">
      <w:pPr>
        <w:pStyle w:val="Ttulo3"/>
      </w:pPr>
      <w:bookmarkStart w:id="46" w:name="_Toc530702648"/>
      <w:r>
        <w:t>Definición</w:t>
      </w:r>
      <w:bookmarkEnd w:id="46"/>
    </w:p>
    <w:p w14:paraId="69D37B36" w14:textId="11D46282" w:rsidR="00EA366C" w:rsidRDefault="00EA366C" w:rsidP="00EA366C">
      <w:pPr>
        <w:jc w:val="both"/>
      </w:pPr>
      <w:r>
        <w:t xml:space="preserve">El campo del aprendizaje de máquina se encarga del desarrollo de técnicas computacionales que aprenden a realizar tareas a partir del entrenamiento de </w:t>
      </w:r>
      <w:r w:rsidR="00BA0310">
        <w:t>conjuntos de datos</w:t>
      </w:r>
      <w:r>
        <w:t xml:space="preserve"> </w:t>
      </w:r>
      <w:r w:rsidR="00F4204A">
        <w:t>preexistente</w:t>
      </w:r>
      <w:r w:rsidR="00BA0310">
        <w:t>s</w:t>
      </w:r>
      <w:r>
        <w:t xml:space="preserve"> </w:t>
      </w:r>
      <w:r>
        <w:fldChar w:fldCharType="begin"/>
      </w:r>
      <w:r w:rsidR="00F43FEE">
        <w:instrText xml:space="preserve"> ADDIN ZOTERO_ITEM CSL_CITATION {"citationID":"Z5kiQy00","properties":{"formattedCitation":"(Jabeen et\\uc0\\u160{}al., 2018)","plainCitation":"(Jabeen et al., 2018)","noteIndex":0},"citationItems":[{"id":30,"uris":["http://zotero.org/users/5172276/items/MAFNQ6H5"],"uri":["http://zotero.org/users/5172276/items/MAFNQ6H5"],"itemData":{"id":30,"type":"chapter","title":"Machine Learning-Based State-of-the-Art Methods for the Classification of RNA-Seq Data","container-title":"Classification in BioApps: Automation of Decision Making","collection-title":"Lecture Notes in Computational Vision and Biomechanics","publisher":"Springer International Publishing","publisher-place":"Cham","page":"133-172","source":"Springer Link","event-place":"Cham","abstract":"Ribonucleic acid sequencing (RNA-Seq) measures the expression levels of several transcripts simultaneously. The readings can be gene, exon, or other regions of interest. Various computational tools have been developed for studying pathogens or viruses from RNA-Seq data by classifying them according to the attributes in several pre-defined classes. However, computational tools and approaches to analyzing complex datasets are still lacking. The development of classification models is highly recommended for the diagnosis and classification of diseases, disease monitoring at the molecular level and research into potential disease biomarkers. In this chapter, we discuss various machine learning approaches for RNA-Seq data classification and their implementation. These advancements in bioinformatics, along with developments in machine learning-based classification, would provide powerful toolboxes for the classification of transcriptome information available through RNA-Seq data.","URL":"https://doi.org/10.1007/978-3-319-65981-7_6","ISBN":"978-3-319-65981-7","note":"DOI: 10.1007/978-3-319-65981-7_6","language":"en","author":[{"family":"Jabeen","given":"Almas"},{"family":"Ahmad","given":"Nadeem"},{"family":"Raza","given":"Khalid"}],"issued":{"date-parts":[["2018"]]},"accessed":{"date-parts":[["2018",9,27]]}}}],"schema":"https://github.com/citation-style-language/schema/raw/master/csl-citation.json"} </w:instrText>
      </w:r>
      <w:r>
        <w:fldChar w:fldCharType="separate"/>
      </w:r>
      <w:r w:rsidR="00F43FEE" w:rsidRPr="00F43FEE">
        <w:rPr>
          <w:rFonts w:cs="Arial"/>
          <w:szCs w:val="24"/>
        </w:rPr>
        <w:t>(Jabeen et al., 2018)</w:t>
      </w:r>
      <w:r>
        <w:fldChar w:fldCharType="end"/>
      </w:r>
      <w:r>
        <w:t>.</w:t>
      </w:r>
    </w:p>
    <w:p w14:paraId="5754981E" w14:textId="7BD60743" w:rsidR="00990B3C" w:rsidRDefault="00990B3C" w:rsidP="00397283">
      <w:pPr>
        <w:pStyle w:val="Ttulo3"/>
      </w:pPr>
      <w:bookmarkStart w:id="47" w:name="_Toc530702649"/>
      <w:r>
        <w:t>Categorización</w:t>
      </w:r>
      <w:bookmarkEnd w:id="47"/>
    </w:p>
    <w:p w14:paraId="41E39A0B" w14:textId="56B57A48" w:rsidR="00307FDD" w:rsidRPr="00307FDD" w:rsidRDefault="00307FDD" w:rsidP="000E6F12">
      <w:pPr>
        <w:jc w:val="both"/>
      </w:pPr>
      <w:r>
        <w:t>Se pueden dividir los métodos de aprendizaje de máquina en dos grandes grupos:</w:t>
      </w:r>
      <w:r w:rsidR="000E6F12">
        <w:t xml:space="preserve"> el a</w:t>
      </w:r>
      <w:r>
        <w:t xml:space="preserve">prendizaje </w:t>
      </w:r>
      <w:r w:rsidR="000E6F12">
        <w:t>t</w:t>
      </w:r>
      <w:r>
        <w:t>radicional</w:t>
      </w:r>
      <w:r w:rsidR="000E6F12">
        <w:t xml:space="preserve"> y el a</w:t>
      </w:r>
      <w:r>
        <w:t xml:space="preserve">prendizaje </w:t>
      </w:r>
      <w:r w:rsidR="000E6F12">
        <w:t>p</w:t>
      </w:r>
      <w:r>
        <w:t>rofundo</w:t>
      </w:r>
      <w:r w:rsidR="000E6F12">
        <w:t>.</w:t>
      </w:r>
    </w:p>
    <w:p w14:paraId="79ACE3FF" w14:textId="4366C030" w:rsidR="00307FDD" w:rsidRDefault="00307FDD" w:rsidP="00307FDD">
      <w:pPr>
        <w:jc w:val="both"/>
      </w:pPr>
      <w:r>
        <w:t xml:space="preserve">El aprendizaje tradicional implica la extracción de </w:t>
      </w:r>
      <w:r w:rsidR="004A15FF">
        <w:t>atributos</w:t>
      </w:r>
      <w:r>
        <w:t xml:space="preserve"> de las </w:t>
      </w:r>
      <w:r w:rsidR="0032416A">
        <w:t>entidades</w:t>
      </w:r>
      <w:r>
        <w:t xml:space="preserve"> que se quieren modelar, el entrenamiento del modelo en base a l</w:t>
      </w:r>
      <w:r w:rsidR="004A15FF">
        <w:t>o</w:t>
      </w:r>
      <w:r>
        <w:t xml:space="preserve">s </w:t>
      </w:r>
      <w:r w:rsidR="004A15FF">
        <w:t xml:space="preserve">atributos </w:t>
      </w:r>
      <w:r>
        <w:t>extraíd</w:t>
      </w:r>
      <w:r w:rsidR="004A15FF">
        <w:t>o</w:t>
      </w:r>
      <w:r>
        <w:t xml:space="preserve">s y la generación de resultados. La generación de </w:t>
      </w:r>
      <w:r w:rsidR="004A15FF">
        <w:t>atributos</w:t>
      </w:r>
      <w:r>
        <w:t xml:space="preserve"> no es un proceso automático, y suele requerir el juicio de un experto.</w:t>
      </w:r>
    </w:p>
    <w:p w14:paraId="46C8BC5B" w14:textId="0B31FE41" w:rsidR="00307FDD" w:rsidRDefault="00307FDD" w:rsidP="00307FDD">
      <w:pPr>
        <w:jc w:val="both"/>
      </w:pPr>
      <w:r>
        <w:t>El aprendizaje profundo integra todos estos pasos</w:t>
      </w:r>
      <w:r w:rsidR="0032416A">
        <w:t xml:space="preserve"> en el proceso de aprendizaje del modelo</w:t>
      </w:r>
      <w:r>
        <w:t xml:space="preserve">, aprovechando la gran cantidad de información disponible para inferir </w:t>
      </w:r>
      <w:r w:rsidR="004A15FF">
        <w:t>atributos</w:t>
      </w:r>
      <w:r>
        <w:t xml:space="preserve"> y representarl</w:t>
      </w:r>
      <w:r w:rsidR="004A15FF">
        <w:t>o</w:t>
      </w:r>
      <w:r>
        <w:t xml:space="preserve">s en un bajo nivel, y generar el modelo </w:t>
      </w:r>
      <w:r w:rsidR="004A15FF">
        <w:t xml:space="preserve">de predicción </w:t>
      </w:r>
      <w:r>
        <w:t>en base a ellas</w:t>
      </w:r>
      <w:r w:rsidR="00C72B04">
        <w:t xml:space="preserve"> (ver </w:t>
      </w:r>
      <w:r w:rsidR="00C72B04">
        <w:fldChar w:fldCharType="begin"/>
      </w:r>
      <w:r w:rsidR="00C72B04">
        <w:instrText xml:space="preserve"> REF _Ref526493127 \h </w:instrText>
      </w:r>
      <w:r w:rsidR="00C72B04">
        <w:fldChar w:fldCharType="separate"/>
      </w:r>
      <w:r w:rsidR="003F1965">
        <w:t xml:space="preserve">Figura </w:t>
      </w:r>
      <w:r w:rsidR="003F1965">
        <w:rPr>
          <w:noProof/>
        </w:rPr>
        <w:t>8</w:t>
      </w:r>
      <w:r w:rsidR="00C72B04">
        <w:fldChar w:fldCharType="end"/>
      </w:r>
      <w:r w:rsidR="00C72B04">
        <w:t>)</w:t>
      </w:r>
      <w:r>
        <w:t>.</w:t>
      </w:r>
    </w:p>
    <w:p w14:paraId="22F9A277" w14:textId="77777777" w:rsidR="00652412" w:rsidRDefault="00652412" w:rsidP="00652412">
      <w:pPr>
        <w:keepNext/>
        <w:jc w:val="center"/>
      </w:pPr>
      <w:r>
        <w:rPr>
          <w:noProof/>
        </w:rPr>
        <w:drawing>
          <wp:inline distT="0" distB="0" distL="0" distR="0" wp14:anchorId="1A6BE6F3" wp14:editId="54F5C052">
            <wp:extent cx="4045065" cy="2741829"/>
            <wp:effectExtent l="0" t="0" r="0" b="1905"/>
            <wp:docPr id="10" name="Imagen 10" descr="https://cdn.ttgtmedia.com/rms/onlineImages/what_is-traditional_vs_deep_learning_deskt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cdn.ttgtmedia.com/rms/onlineImages/what_is-traditional_vs_deep_learning_desktop.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055700" cy="2749037"/>
                    </a:xfrm>
                    <a:prstGeom prst="rect">
                      <a:avLst/>
                    </a:prstGeom>
                    <a:noFill/>
                    <a:ln>
                      <a:noFill/>
                    </a:ln>
                  </pic:spPr>
                </pic:pic>
              </a:graphicData>
            </a:graphic>
          </wp:inline>
        </w:drawing>
      </w:r>
    </w:p>
    <w:p w14:paraId="2F378967" w14:textId="3FB2F2D4" w:rsidR="00652412" w:rsidRPr="00307FDD" w:rsidRDefault="00D47E7B" w:rsidP="00652412">
      <w:pPr>
        <w:pStyle w:val="Descripcin"/>
        <w:jc w:val="center"/>
      </w:pPr>
      <w:bookmarkStart w:id="48" w:name="_Ref526493127"/>
      <w:bookmarkStart w:id="49" w:name="_Toc530702673"/>
      <w:r>
        <w:t>Figura</w:t>
      </w:r>
      <w:r w:rsidR="00652412">
        <w:t xml:space="preserve"> </w:t>
      </w:r>
      <w:r w:rsidR="000B54B6">
        <w:rPr>
          <w:noProof/>
        </w:rPr>
        <w:fldChar w:fldCharType="begin"/>
      </w:r>
      <w:r w:rsidR="000B54B6">
        <w:rPr>
          <w:noProof/>
        </w:rPr>
        <w:instrText xml:space="preserve"> SEQ Figura \* ARABIC </w:instrText>
      </w:r>
      <w:r w:rsidR="000B54B6">
        <w:rPr>
          <w:noProof/>
        </w:rPr>
        <w:fldChar w:fldCharType="separate"/>
      </w:r>
      <w:r w:rsidR="003F1965">
        <w:rPr>
          <w:noProof/>
        </w:rPr>
        <w:t>8</w:t>
      </w:r>
      <w:r w:rsidR="000B54B6">
        <w:rPr>
          <w:noProof/>
        </w:rPr>
        <w:fldChar w:fldCharType="end"/>
      </w:r>
      <w:bookmarkEnd w:id="48"/>
      <w:r w:rsidR="00652412">
        <w:t xml:space="preserve"> - Diferencia entre aprendizaje tradicional y aprendizaje profundo. Adaptado de </w:t>
      </w:r>
      <w:r w:rsidR="00652412">
        <w:fldChar w:fldCharType="begin"/>
      </w:r>
      <w:r w:rsidR="00652412">
        <w:instrText xml:space="preserve"> ADDIN ZOTERO_ITEM CSL_CITATION {"citationID":"e54YgCkW","properties":{"formattedCitation":"(Rouse, 2017)","plainCitation":"(Rouse, 2017)","noteIndex":0},"citationItems":[{"id":94,"uris":["http://zotero.org/users/5172276/items/JSBZTQYV"],"uri":["http://zotero.org/users/5172276/items/JSBZTQYV"],"itemData":{"id":94,"type":"webpage","title":"¿Qué es Aprendizaje profundo (deep learning)? - Definición en WhatIs.com","container-title":"SearchDataCenter&amp;nbsp;en&amp;nbsp;Español","abstract":"El aprendizaje profundo tambin conocido cono redes neuronales profundas es un aspecto de la inteligencia artificial AI que se ocupa de emular el enfoque...","URL":"https://searchdatacenter.techtarget.com/es/definicion/Aprendizaje-profundo-deep-learning","shortTitle":"¿Qué es Aprendizaje profundo (deep learning)?","language":"es","author":[{"family":"Rouse","given":"Margaret"}],"issued":{"date-parts":[["2017",4]]},"accessed":{"date-parts":[["2018",10,1]]}}}],"schema":"https://github.com/citation-style-language/schema/raw/master/csl-citation.json"} </w:instrText>
      </w:r>
      <w:r w:rsidR="00652412">
        <w:fldChar w:fldCharType="separate"/>
      </w:r>
      <w:r w:rsidR="00652412" w:rsidRPr="00652412">
        <w:rPr>
          <w:rFonts w:cs="Arial"/>
        </w:rPr>
        <w:t>(Rouse, 2017)</w:t>
      </w:r>
      <w:r w:rsidR="00652412">
        <w:fldChar w:fldCharType="end"/>
      </w:r>
      <w:r w:rsidR="00652412">
        <w:t>.</w:t>
      </w:r>
      <w:bookmarkEnd w:id="49"/>
    </w:p>
    <w:p w14:paraId="190D8418" w14:textId="2082DC92" w:rsidR="009E35BB" w:rsidRDefault="009E35BB" w:rsidP="00397283">
      <w:pPr>
        <w:pStyle w:val="Ttulo3"/>
      </w:pPr>
      <w:bookmarkStart w:id="50" w:name="_Toc530702650"/>
      <w:r>
        <w:t>Clasificadores con aprendizaje de máquina</w:t>
      </w:r>
      <w:bookmarkEnd w:id="50"/>
    </w:p>
    <w:p w14:paraId="32B6D123" w14:textId="64120129" w:rsidR="00F4204A" w:rsidRDefault="007743F5" w:rsidP="007743F5">
      <w:pPr>
        <w:jc w:val="both"/>
      </w:pPr>
      <w:r>
        <w:t xml:space="preserve">Los métodos de clasificación de aprendizaje de máquina se favorecen de grandes cantidades de información, y dado que los proyectos de secuenciación de </w:t>
      </w:r>
      <w:r>
        <w:lastRenderedPageBreak/>
        <w:t>transcriptomas están generando una gran cantidad de información de transcriptomas, se prestan para su análisis</w:t>
      </w:r>
      <w:r w:rsidR="00BE4EA2">
        <w:t xml:space="preserve"> </w:t>
      </w:r>
      <w:r w:rsidR="00BE4EA2">
        <w:fldChar w:fldCharType="begin"/>
      </w:r>
      <w:r w:rsidR="006542C8">
        <w:instrText xml:space="preserve"> ADDIN ZOTERO_ITEM CSL_CITATION {"citationID":"G5gyCOW5","properties":{"formattedCitation":"(Min, Lee, &amp; Yoon, 2017)","plainCitation":"(Min, Lee, &amp; Yoon, 2017)","noteIndex":0},"citationItems":[{"id":83,"uris":["http://zotero.org/users/5172276/items/F7YC9XZB"],"uri":["http://zotero.org/users/5172276/items/F7YC9XZB"],"itemData":{"id":83,"type":"article-journal","title":"Deep learning in bioinformatics","container-title":"Briefings in Bioinformatics","page":"851-869","volume":"18","issue":"5","source":"academic.oup.com","abstract":"Abstract.  In the era of big data, transformation of biomedical big data into valuable knowledge has been one of the most important challenges in bioinformatics","DOI":"10.1093/bib/bbw068","ISSN":"1467-5463","journalAbbreviation":"Brief Bioinform","language":"en","author":[{"family":"Min","given":"Seonwoo"},{"family":"Lee","given":"Byunghan"},{"family":"Yoon","given":"Sungroh"}],"issued":{"date-parts":[["2017",9,1]]}}}],"schema":"https://github.com/citation-style-language/schema/raw/master/csl-citation.json"} </w:instrText>
      </w:r>
      <w:r w:rsidR="00BE4EA2">
        <w:fldChar w:fldCharType="separate"/>
      </w:r>
      <w:r w:rsidR="006542C8" w:rsidRPr="006542C8">
        <w:rPr>
          <w:rFonts w:cs="Arial"/>
        </w:rPr>
        <w:t>(Min, Lee, &amp; Yoon, 2017)</w:t>
      </w:r>
      <w:r w:rsidR="00BE4EA2">
        <w:fldChar w:fldCharType="end"/>
      </w:r>
      <w:r>
        <w:t>.</w:t>
      </w:r>
    </w:p>
    <w:p w14:paraId="296F4BEC" w14:textId="11233F09" w:rsidR="00BE4EA2" w:rsidRDefault="00BE4EA2" w:rsidP="00F4204A">
      <w:pPr>
        <w:jc w:val="both"/>
      </w:pPr>
      <w:r>
        <w:t xml:space="preserve">En particular, </w:t>
      </w:r>
      <w:r w:rsidR="0032416A">
        <w:t xml:space="preserve">la </w:t>
      </w:r>
      <w:r>
        <w:t>generación de investigaciones relacionadas a algoritmos de aprendizaje profundo ha ido en aumento en el área de la bioinformática, debido a que apoyándose en la existencia de grandes cantidades de información</w:t>
      </w:r>
      <w:r w:rsidR="00B65B94">
        <w:t>,</w:t>
      </w:r>
      <w:r>
        <w:t xml:space="preserve"> puede simplificar procesos al extraer por su propia cuenta </w:t>
      </w:r>
      <w:r w:rsidR="004A15FF">
        <w:t>atributos</w:t>
      </w:r>
      <w:r>
        <w:t xml:space="preserve"> relevantes de las clases que estudia </w:t>
      </w:r>
      <w:r>
        <w:fldChar w:fldCharType="begin"/>
      </w:r>
      <w:r>
        <w:instrText xml:space="preserve"> ADDIN ZOTERO_ITEM CSL_CITATION {"citationID":"1eNVs09P","properties":{"formattedCitation":"(Min et\\uc0\\u160{}al., 2017)","plainCitation":"(Min et al., 2017)","noteIndex":0},"citationItems":[{"id":83,"uris":["http://zotero.org/users/5172276/items/F7YC9XZB"],"uri":["http://zotero.org/users/5172276/items/F7YC9XZB"],"itemData":{"id":83,"type":"article-journal","title":"Deep learning in bioinformatics","container-title":"Briefings in Bioinformatics","page":"851-869","volume":"18","issue":"5","source":"academic.oup.com","abstract":"Abstract.  In the era of big data, transformation of biomedical big data into valuable knowledge has been one of the most important challenges in bioinformatics","DOI":"10.1093/bib/bbw068","ISSN":"1467-5463","journalAbbreviation":"Brief Bioinform","language":"en","author":[{"family":"Min","given":"Seonwoo"},{"family":"Lee","given":"Byunghan"},{"family":"Yoon","given":"Sungroh"}],"issued":{"date-parts":[["2017",9,1]]}}}],"schema":"https://github.com/citation-style-language/schema/raw/master/csl-citation.json"} </w:instrText>
      </w:r>
      <w:r>
        <w:fldChar w:fldCharType="separate"/>
      </w:r>
      <w:r w:rsidRPr="00BE4EA2">
        <w:rPr>
          <w:rFonts w:cs="Arial"/>
          <w:szCs w:val="24"/>
        </w:rPr>
        <w:t>(Min et al., 2017)</w:t>
      </w:r>
      <w:r>
        <w:fldChar w:fldCharType="end"/>
      </w:r>
      <w:r>
        <w:t>.</w:t>
      </w:r>
      <w:r w:rsidR="00F4204A">
        <w:t xml:space="preserve"> </w:t>
      </w:r>
    </w:p>
    <w:p w14:paraId="4AE7FD62" w14:textId="37F77F29" w:rsidR="00C271D6" w:rsidRDefault="00C271D6" w:rsidP="00F4204A">
      <w:pPr>
        <w:jc w:val="both"/>
      </w:pPr>
      <w:r>
        <w:t>Para visualizar este incremento en las investigaciones,</w:t>
      </w:r>
      <w:r w:rsidR="002152FE">
        <w:t xml:space="preserve"> </w:t>
      </w:r>
      <w:r>
        <w:t xml:space="preserve">se realizó un gráfico (ver </w:t>
      </w:r>
      <w:r>
        <w:fldChar w:fldCharType="begin"/>
      </w:r>
      <w:r>
        <w:instrText xml:space="preserve"> REF _Ref530092570 \h </w:instrText>
      </w:r>
      <w:r>
        <w:fldChar w:fldCharType="separate"/>
      </w:r>
      <w:r w:rsidR="003F1965">
        <w:t xml:space="preserve">Figura </w:t>
      </w:r>
      <w:r w:rsidR="003F1965">
        <w:rPr>
          <w:noProof/>
        </w:rPr>
        <w:t>9</w:t>
      </w:r>
      <w:r>
        <w:fldChar w:fldCharType="end"/>
      </w:r>
      <w:r>
        <w:t xml:space="preserve">) de las investigaciones encontradas en </w:t>
      </w:r>
      <w:r w:rsidR="000519C1">
        <w:t xml:space="preserve">la base de datos </w:t>
      </w:r>
      <w:r>
        <w:t xml:space="preserve">Scopus con dos cadenas de búsqueda: </w:t>
      </w:r>
    </w:p>
    <w:p w14:paraId="30069CA1" w14:textId="39669C02" w:rsidR="00C271D6" w:rsidRDefault="00C271D6" w:rsidP="00C271D6">
      <w:pPr>
        <w:pStyle w:val="Prrafodelista"/>
        <w:numPr>
          <w:ilvl w:val="0"/>
          <w:numId w:val="19"/>
        </w:numPr>
        <w:jc w:val="both"/>
      </w:pPr>
      <w:r>
        <w:t>“Deep</w:t>
      </w:r>
      <w:r w:rsidRPr="003E6F79">
        <w:rPr>
          <w:lang w:val="en-US"/>
        </w:rPr>
        <w:t xml:space="preserve"> learning</w:t>
      </w:r>
      <w:r>
        <w:t>”</w:t>
      </w:r>
      <w:r w:rsidR="000519C1">
        <w:t xml:space="preserve"> (aprendizaje profundo).</w:t>
      </w:r>
    </w:p>
    <w:p w14:paraId="57546FCB" w14:textId="1018712A" w:rsidR="00C271D6" w:rsidRPr="000519C1" w:rsidRDefault="00C271D6" w:rsidP="00C271D6">
      <w:pPr>
        <w:pStyle w:val="Prrafodelista"/>
        <w:numPr>
          <w:ilvl w:val="0"/>
          <w:numId w:val="19"/>
        </w:numPr>
        <w:jc w:val="both"/>
      </w:pPr>
      <w:r w:rsidRPr="000519C1">
        <w:t>“Deep</w:t>
      </w:r>
      <w:r w:rsidRPr="00F82838">
        <w:t xml:space="preserve"> learning</w:t>
      </w:r>
      <w:r w:rsidRPr="000519C1">
        <w:t>” AND “bio”</w:t>
      </w:r>
      <w:r w:rsidR="000519C1" w:rsidRPr="000519C1">
        <w:t xml:space="preserve"> (aprendizaje profundo en bioinformática</w:t>
      </w:r>
      <w:r w:rsidR="000519C1">
        <w:t>).</w:t>
      </w:r>
    </w:p>
    <w:p w14:paraId="4CA4277D" w14:textId="649AE176" w:rsidR="00BE4EA2" w:rsidRDefault="00551564" w:rsidP="00BE4EA2">
      <w:pPr>
        <w:keepNext/>
        <w:jc w:val="center"/>
      </w:pPr>
      <w:r>
        <w:rPr>
          <w:noProof/>
        </w:rPr>
        <w:drawing>
          <wp:inline distT="0" distB="0" distL="0" distR="0" wp14:anchorId="24C84D20" wp14:editId="25FF3703">
            <wp:extent cx="5238751" cy="3248028"/>
            <wp:effectExtent l="0" t="0" r="0" b="9525"/>
            <wp:docPr id="17" name="Gráfico 17">
              <a:extLst xmlns:a="http://schemas.openxmlformats.org/drawingml/2006/main">
                <a:ext uri="{FF2B5EF4-FFF2-40B4-BE49-F238E27FC236}">
                  <a16:creationId xmlns:a16="http://schemas.microsoft.com/office/drawing/2014/main" id="{44E95597-82B4-48CC-9ECA-60F5314BC35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632A396" w14:textId="115F4D94" w:rsidR="00BE4EA2" w:rsidRDefault="00D47E7B" w:rsidP="00BE4EA2">
      <w:pPr>
        <w:pStyle w:val="Descripcin"/>
        <w:jc w:val="center"/>
      </w:pPr>
      <w:bookmarkStart w:id="51" w:name="_Ref530092570"/>
      <w:bookmarkStart w:id="52" w:name="_Toc530702674"/>
      <w:r>
        <w:t>Figura</w:t>
      </w:r>
      <w:r w:rsidR="00BE4EA2">
        <w:t xml:space="preserve"> </w:t>
      </w:r>
      <w:r w:rsidR="000B54B6">
        <w:rPr>
          <w:noProof/>
        </w:rPr>
        <w:fldChar w:fldCharType="begin"/>
      </w:r>
      <w:r w:rsidR="000B54B6">
        <w:rPr>
          <w:noProof/>
        </w:rPr>
        <w:instrText xml:space="preserve"> SEQ Figura \* ARABIC </w:instrText>
      </w:r>
      <w:r w:rsidR="000B54B6">
        <w:rPr>
          <w:noProof/>
        </w:rPr>
        <w:fldChar w:fldCharType="separate"/>
      </w:r>
      <w:r w:rsidR="003F1965">
        <w:rPr>
          <w:noProof/>
        </w:rPr>
        <w:t>9</w:t>
      </w:r>
      <w:r w:rsidR="000B54B6">
        <w:rPr>
          <w:noProof/>
        </w:rPr>
        <w:fldChar w:fldCharType="end"/>
      </w:r>
      <w:bookmarkEnd w:id="51"/>
      <w:r w:rsidR="00BE4EA2">
        <w:t xml:space="preserve"> </w:t>
      </w:r>
      <w:r w:rsidR="0006666D">
        <w:t>-</w:t>
      </w:r>
      <w:r w:rsidR="00BE4EA2">
        <w:t xml:space="preserve"> Número de investigaciones relacionad</w:t>
      </w:r>
      <w:r w:rsidR="00E92D00">
        <w:t>a</w:t>
      </w:r>
      <w:r w:rsidR="00BE4EA2">
        <w:t>s a aprendizaje profundo en Bioinformática</w:t>
      </w:r>
      <w:r w:rsidR="002152FE">
        <w:t xml:space="preserve"> en Scopus</w:t>
      </w:r>
      <w:r w:rsidR="00712979">
        <w:t>. Elaboración propia.</w:t>
      </w:r>
      <w:bookmarkEnd w:id="52"/>
    </w:p>
    <w:p w14:paraId="71787145" w14:textId="10E98BB0" w:rsidR="009E35BB" w:rsidRDefault="00F4204A" w:rsidP="004A15FF">
      <w:pPr>
        <w:jc w:val="both"/>
      </w:pPr>
      <w:r>
        <w:t>La distinción de moléculas no codificantes</w:t>
      </w:r>
      <w:r w:rsidR="00E92D00">
        <w:t>,</w:t>
      </w:r>
      <w:r>
        <w:t xml:space="preserve"> entonces</w:t>
      </w:r>
      <w:r w:rsidR="00E92D00">
        <w:t>,</w:t>
      </w:r>
      <w:r>
        <w:t xml:space="preserve"> sería una tarea ideal </w:t>
      </w:r>
      <w:r w:rsidR="00366515">
        <w:t>de</w:t>
      </w:r>
      <w:r>
        <w:t xml:space="preserve"> aprendizaje de máquina</w:t>
      </w:r>
      <w:r w:rsidR="00366515">
        <w:t xml:space="preserve"> profundo</w:t>
      </w:r>
      <w:r>
        <w:t xml:space="preserve">, desde el punto de vista computacional </w:t>
      </w:r>
      <w:r>
        <w:fldChar w:fldCharType="begin"/>
      </w:r>
      <w:r>
        <w:instrText xml:space="preserve"> ADDIN ZOTERO_ITEM CSL_CITATION {"citationID":"QjitAd9Y","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fldChar w:fldCharType="separate"/>
      </w:r>
      <w:r w:rsidRPr="00F4204A">
        <w:rPr>
          <w:rFonts w:cs="Arial"/>
          <w:szCs w:val="24"/>
        </w:rPr>
        <w:t>(Schneider et al., 2017)</w:t>
      </w:r>
      <w:r>
        <w:fldChar w:fldCharType="end"/>
      </w:r>
      <w:r>
        <w:t xml:space="preserve">. </w:t>
      </w:r>
    </w:p>
    <w:p w14:paraId="4065F895" w14:textId="77777777" w:rsidR="004A15FF" w:rsidRPr="009E35BB" w:rsidRDefault="004A15FF" w:rsidP="004A15FF">
      <w:pPr>
        <w:jc w:val="both"/>
      </w:pPr>
    </w:p>
    <w:p w14:paraId="6D33B74E" w14:textId="77777777" w:rsidR="00ED2A35" w:rsidRDefault="00ED2A35">
      <w:pPr>
        <w:spacing w:before="0" w:after="160" w:line="259" w:lineRule="auto"/>
        <w:rPr>
          <w:rFonts w:eastAsiaTheme="majorEastAsia" w:cs="Arial"/>
          <w:b/>
          <w:sz w:val="24"/>
          <w:szCs w:val="24"/>
        </w:rPr>
      </w:pPr>
      <w:r>
        <w:br w:type="page"/>
      </w:r>
    </w:p>
    <w:p w14:paraId="102053C7" w14:textId="75FDD666" w:rsidR="00262D48" w:rsidRDefault="00D26EFF" w:rsidP="003553A0">
      <w:pPr>
        <w:pStyle w:val="Ttulo1"/>
      </w:pPr>
      <w:bookmarkStart w:id="53" w:name="_Toc530702651"/>
      <w:r>
        <w:lastRenderedPageBreak/>
        <w:t>Estado del Arte</w:t>
      </w:r>
      <w:bookmarkEnd w:id="53"/>
      <w:r w:rsidR="00426400">
        <w:tab/>
      </w:r>
    </w:p>
    <w:p w14:paraId="2617066F" w14:textId="2A18C346" w:rsidR="00426400" w:rsidRPr="00426400" w:rsidRDefault="00176BEE" w:rsidP="008A283C">
      <w:pPr>
        <w:jc w:val="both"/>
      </w:pPr>
      <w:r>
        <w:t>En este capítulo se presentan estudios sobre la clasificación de ARN</w:t>
      </w:r>
      <w:r w:rsidR="00A26BA0">
        <w:t>s</w:t>
      </w:r>
      <w:r>
        <w:t xml:space="preserve"> no codificantes largos a través de métodos de aprendizaje de máquina en artículos científicos, tesis u otros trabajos de investigación relacionados. Se realiza esta revisión sistemática </w:t>
      </w:r>
      <w:r w:rsidR="00426400">
        <w:t xml:space="preserve">del estado del arte </w:t>
      </w:r>
      <w:r>
        <w:t xml:space="preserve">mediante </w:t>
      </w:r>
      <w:r w:rsidR="00426400">
        <w:t xml:space="preserve">los lineamientos definidos en el reporte </w:t>
      </w:r>
      <w:r w:rsidR="00426400" w:rsidRPr="00F82838">
        <w:t>“</w:t>
      </w:r>
      <w:r w:rsidR="00426400" w:rsidRPr="00F82838">
        <w:rPr>
          <w:i/>
        </w:rPr>
        <w:t>Guidelines</w:t>
      </w:r>
      <w:r w:rsidR="00BD5602" w:rsidRPr="00F82838">
        <w:rPr>
          <w:i/>
        </w:rPr>
        <w:t xml:space="preserve"> for performing systematic literature reviews</w:t>
      </w:r>
      <w:r w:rsidR="00BD5602" w:rsidRPr="00A26BA0">
        <w:rPr>
          <w:i/>
        </w:rPr>
        <w:t xml:space="preserve"> in software</w:t>
      </w:r>
      <w:r w:rsidR="00BD5602" w:rsidRPr="00F82838">
        <w:rPr>
          <w:i/>
        </w:rPr>
        <w:t xml:space="preserve"> engineering</w:t>
      </w:r>
      <w:r w:rsidR="00BD5602">
        <w:t xml:space="preserve">” </w:t>
      </w:r>
      <w:r w:rsidR="00426400">
        <w:fldChar w:fldCharType="begin"/>
      </w:r>
      <w:r w:rsidR="00426400">
        <w:instrText xml:space="preserve"> ADDIN ZOTERO_ITEM CSL_CITATION {"citationID":"KpKsjeCV","properties":{"formattedCitation":"(Kitchenham &amp; Charters, 2007)","plainCitation":"(Kitchenham &amp; Charters, 2007)","noteIndex":0},"citationItems":[{"id":22,"uris":["http://zotero.org/users/5172276/items/JRZB6GJV"],"uri":["http://zotero.org/users/5172276/items/JRZB6GJV"],"itemData":{"id":22,"type":"book","title":"Guidelines for performing Systematic Literature Reviews in Software Engineering","source":"CiteSeer","author":[{"family":"Kitchenham","given":"B."},{"family":"Charters","given":"S."}],"issued":{"date-parts":[["2007"]]}}}],"schema":"https://github.com/citation-style-language/schema/raw/master/csl-citation.json"} </w:instrText>
      </w:r>
      <w:r w:rsidR="00426400">
        <w:fldChar w:fldCharType="separate"/>
      </w:r>
      <w:r w:rsidR="00426400" w:rsidRPr="00426400">
        <w:rPr>
          <w:rFonts w:cs="Arial"/>
        </w:rPr>
        <w:t>(Kitchenham &amp; Charters, 2007)</w:t>
      </w:r>
      <w:r w:rsidR="00426400">
        <w:fldChar w:fldCharType="end"/>
      </w:r>
      <w:r w:rsidR="00BD5602">
        <w:t>.</w:t>
      </w:r>
    </w:p>
    <w:p w14:paraId="433AC5A5" w14:textId="03C3EE92" w:rsidR="004A08B7" w:rsidRDefault="003553A0" w:rsidP="00ED2A35">
      <w:pPr>
        <w:pStyle w:val="Ttulo2"/>
      </w:pPr>
      <w:bookmarkStart w:id="54" w:name="_Toc530702652"/>
      <w:r>
        <w:t>Preguntas de investigación</w:t>
      </w:r>
      <w:bookmarkEnd w:id="54"/>
    </w:p>
    <w:p w14:paraId="34C65B63" w14:textId="781B30AB" w:rsidR="008A283C" w:rsidRDefault="008A283C" w:rsidP="008A283C">
      <w:pPr>
        <w:jc w:val="both"/>
      </w:pPr>
      <w:r>
        <w:t xml:space="preserve">Primero se definirán con ayuda del método PICOC </w:t>
      </w:r>
      <w:r w:rsidRPr="00F82838">
        <w:t>(</w:t>
      </w:r>
      <w:r w:rsidRPr="00F82838">
        <w:rPr>
          <w:i/>
        </w:rPr>
        <w:t>population</w:t>
      </w:r>
      <w:r w:rsidRPr="00A26BA0">
        <w:rPr>
          <w:i/>
        </w:rPr>
        <w:t>,</w:t>
      </w:r>
      <w:r w:rsidRPr="00F82838">
        <w:rPr>
          <w:i/>
        </w:rPr>
        <w:t xml:space="preserve"> intervention</w:t>
      </w:r>
      <w:r w:rsidRPr="00A26BA0">
        <w:rPr>
          <w:i/>
        </w:rPr>
        <w:t>,</w:t>
      </w:r>
      <w:r w:rsidRPr="00F82838">
        <w:rPr>
          <w:i/>
        </w:rPr>
        <w:t xml:space="preserve"> comparison</w:t>
      </w:r>
      <w:r w:rsidRPr="00A26BA0">
        <w:rPr>
          <w:i/>
        </w:rPr>
        <w:t>,</w:t>
      </w:r>
      <w:r w:rsidRPr="00F82838">
        <w:rPr>
          <w:i/>
        </w:rPr>
        <w:t xml:space="preserve"> outcomes</w:t>
      </w:r>
      <w:r w:rsidRPr="00A26BA0">
        <w:rPr>
          <w:i/>
        </w:rPr>
        <w:t>,</w:t>
      </w:r>
      <w:r w:rsidRPr="00F82838">
        <w:rPr>
          <w:i/>
        </w:rPr>
        <w:t xml:space="preserve"> context</w:t>
      </w:r>
      <w:r>
        <w:t>) los conceptos generales. Estos servirán de apoyo para formular las peguntas de investigación</w:t>
      </w:r>
      <w:r w:rsidR="0061191B">
        <w:t>.</w:t>
      </w:r>
    </w:p>
    <w:p w14:paraId="19082EC9" w14:textId="2CA775A8" w:rsidR="00975830" w:rsidRDefault="00975830" w:rsidP="00975830">
      <w:pPr>
        <w:pStyle w:val="Descripcin"/>
        <w:jc w:val="center"/>
      </w:pPr>
      <w:bookmarkStart w:id="55" w:name="_Toc530702680"/>
      <w:r>
        <w:t xml:space="preserve">Tabla </w:t>
      </w:r>
      <w:r w:rsidR="00723042">
        <w:rPr>
          <w:noProof/>
        </w:rPr>
        <w:fldChar w:fldCharType="begin"/>
      </w:r>
      <w:r w:rsidR="00723042">
        <w:rPr>
          <w:noProof/>
        </w:rPr>
        <w:instrText xml:space="preserve"> SEQ Tabla \* ARABIC </w:instrText>
      </w:r>
      <w:r w:rsidR="00723042">
        <w:rPr>
          <w:noProof/>
        </w:rPr>
        <w:fldChar w:fldCharType="separate"/>
      </w:r>
      <w:r w:rsidR="003F1965">
        <w:rPr>
          <w:noProof/>
        </w:rPr>
        <w:t>4</w:t>
      </w:r>
      <w:r w:rsidR="00723042">
        <w:rPr>
          <w:noProof/>
        </w:rPr>
        <w:fldChar w:fldCharType="end"/>
      </w:r>
      <w:r w:rsidR="009B6B99">
        <w:t xml:space="preserve"> - </w:t>
      </w:r>
      <w:r>
        <w:t>Conceptos generales</w:t>
      </w:r>
      <w:r>
        <w:rPr>
          <w:noProof/>
        </w:rPr>
        <w:t xml:space="preserve"> definidos con el método PICOC</w:t>
      </w:r>
      <w:r w:rsidR="00895251">
        <w:rPr>
          <w:noProof/>
        </w:rPr>
        <w:t>.</w:t>
      </w:r>
      <w:bookmarkEnd w:id="55"/>
    </w:p>
    <w:tbl>
      <w:tblPr>
        <w:tblStyle w:val="Tabladecuadrcula4"/>
        <w:tblW w:w="0" w:type="auto"/>
        <w:tblLook w:val="0620" w:firstRow="1" w:lastRow="0" w:firstColumn="0" w:lastColumn="0" w:noHBand="1" w:noVBand="1"/>
      </w:tblPr>
      <w:tblGrid>
        <w:gridCol w:w="1838"/>
        <w:gridCol w:w="6655"/>
      </w:tblGrid>
      <w:tr w:rsidR="008A283C" w14:paraId="03077D4F" w14:textId="77777777" w:rsidTr="00975830">
        <w:trPr>
          <w:cnfStyle w:val="100000000000" w:firstRow="1" w:lastRow="0" w:firstColumn="0" w:lastColumn="0" w:oddVBand="0" w:evenVBand="0" w:oddHBand="0" w:evenHBand="0" w:firstRowFirstColumn="0" w:firstRowLastColumn="0" w:lastRowFirstColumn="0" w:lastRowLastColumn="0"/>
        </w:trPr>
        <w:tc>
          <w:tcPr>
            <w:tcW w:w="1838" w:type="dxa"/>
          </w:tcPr>
          <w:p w14:paraId="0FF2F691" w14:textId="633D7B88" w:rsidR="008A283C" w:rsidRDefault="008A283C" w:rsidP="008A283C">
            <w:pPr>
              <w:jc w:val="both"/>
            </w:pPr>
            <w:r>
              <w:t>Criterio</w:t>
            </w:r>
          </w:p>
        </w:tc>
        <w:tc>
          <w:tcPr>
            <w:tcW w:w="6655" w:type="dxa"/>
          </w:tcPr>
          <w:p w14:paraId="76E9D118" w14:textId="355C0DC9" w:rsidR="008A283C" w:rsidRDefault="008A283C" w:rsidP="008A283C">
            <w:pPr>
              <w:jc w:val="both"/>
            </w:pPr>
            <w:r>
              <w:t>Descripción</w:t>
            </w:r>
          </w:p>
        </w:tc>
      </w:tr>
      <w:tr w:rsidR="008A283C" w14:paraId="3C2F48E5" w14:textId="77777777" w:rsidTr="00975830">
        <w:tc>
          <w:tcPr>
            <w:tcW w:w="1838" w:type="dxa"/>
          </w:tcPr>
          <w:p w14:paraId="515EEF47" w14:textId="1C51D3C2" w:rsidR="008A283C" w:rsidRDefault="008A283C" w:rsidP="008A283C">
            <w:pPr>
              <w:jc w:val="both"/>
            </w:pPr>
            <w:r>
              <w:t>Población</w:t>
            </w:r>
          </w:p>
        </w:tc>
        <w:tc>
          <w:tcPr>
            <w:tcW w:w="6655" w:type="dxa"/>
          </w:tcPr>
          <w:p w14:paraId="420E5DBF" w14:textId="13082222" w:rsidR="0061191B" w:rsidRDefault="00CF7EDA" w:rsidP="008A283C">
            <w:pPr>
              <w:jc w:val="both"/>
            </w:pPr>
            <w:r>
              <w:t>ARN</w:t>
            </w:r>
            <w:r w:rsidR="00A26BA0">
              <w:t>s</w:t>
            </w:r>
            <w:r>
              <w:t xml:space="preserve"> no codificantes largos.</w:t>
            </w:r>
          </w:p>
        </w:tc>
      </w:tr>
      <w:tr w:rsidR="008A283C" w14:paraId="622CB8ED" w14:textId="77777777" w:rsidTr="00975830">
        <w:tc>
          <w:tcPr>
            <w:tcW w:w="1838" w:type="dxa"/>
          </w:tcPr>
          <w:p w14:paraId="7D0C513B" w14:textId="61C987D9" w:rsidR="008A283C" w:rsidRDefault="008A283C" w:rsidP="008A283C">
            <w:pPr>
              <w:jc w:val="both"/>
            </w:pPr>
            <w:r>
              <w:t>Intervención</w:t>
            </w:r>
          </w:p>
        </w:tc>
        <w:tc>
          <w:tcPr>
            <w:tcW w:w="6655" w:type="dxa"/>
          </w:tcPr>
          <w:p w14:paraId="5C952EAE" w14:textId="3D3C6692" w:rsidR="00C05C08" w:rsidRDefault="00CF7EDA" w:rsidP="008A283C">
            <w:pPr>
              <w:jc w:val="both"/>
            </w:pPr>
            <w:r>
              <w:t>Clasificación a través de métodos de aprendizaje de máquina / aprendizaje profundo.</w:t>
            </w:r>
          </w:p>
        </w:tc>
      </w:tr>
      <w:tr w:rsidR="008A283C" w14:paraId="63310E0F" w14:textId="77777777" w:rsidTr="00975830">
        <w:tc>
          <w:tcPr>
            <w:tcW w:w="1838" w:type="dxa"/>
          </w:tcPr>
          <w:p w14:paraId="68BF55A1" w14:textId="44B3457E" w:rsidR="008A283C" w:rsidRDefault="008A283C" w:rsidP="008A283C">
            <w:pPr>
              <w:jc w:val="both"/>
            </w:pPr>
            <w:r>
              <w:t>Comparación</w:t>
            </w:r>
          </w:p>
        </w:tc>
        <w:tc>
          <w:tcPr>
            <w:tcW w:w="6655" w:type="dxa"/>
          </w:tcPr>
          <w:p w14:paraId="0F44F328" w14:textId="2595CC13" w:rsidR="008A283C" w:rsidRPr="003A4930" w:rsidRDefault="003A4930" w:rsidP="008A283C">
            <w:pPr>
              <w:jc w:val="both"/>
              <w:rPr>
                <w:i/>
              </w:rPr>
            </w:pPr>
            <w:r w:rsidRPr="003A4930">
              <w:rPr>
                <w:i/>
              </w:rPr>
              <w:t>(*) No aplica. Más que hacer una comparación de los métodos actuales, se desea saber cuáles son y qué necesidades hay en el campo de estudio.</w:t>
            </w:r>
          </w:p>
        </w:tc>
      </w:tr>
      <w:tr w:rsidR="008A283C" w14:paraId="7C15B1C3" w14:textId="77777777" w:rsidTr="00975830">
        <w:tc>
          <w:tcPr>
            <w:tcW w:w="1838" w:type="dxa"/>
          </w:tcPr>
          <w:p w14:paraId="6BF54F0E" w14:textId="3522A6B7" w:rsidR="008A283C" w:rsidRDefault="008A283C" w:rsidP="008A283C">
            <w:pPr>
              <w:jc w:val="both"/>
            </w:pPr>
            <w:r>
              <w:t>Resultados</w:t>
            </w:r>
          </w:p>
        </w:tc>
        <w:tc>
          <w:tcPr>
            <w:tcW w:w="6655" w:type="dxa"/>
          </w:tcPr>
          <w:p w14:paraId="3CE6C4B9" w14:textId="5137C1FC" w:rsidR="008A283C" w:rsidRDefault="001A21F5" w:rsidP="00596B22">
            <w:r>
              <w:t>Aplicables a múltiples especies.</w:t>
            </w:r>
          </w:p>
        </w:tc>
      </w:tr>
      <w:tr w:rsidR="008A283C" w14:paraId="3C5C44FE" w14:textId="77777777" w:rsidTr="00975830">
        <w:tc>
          <w:tcPr>
            <w:tcW w:w="1838" w:type="dxa"/>
          </w:tcPr>
          <w:p w14:paraId="67518DC2" w14:textId="6AC5AB1E" w:rsidR="008A283C" w:rsidRDefault="008A283C" w:rsidP="008A283C">
            <w:pPr>
              <w:jc w:val="both"/>
            </w:pPr>
            <w:r>
              <w:t>Contexto</w:t>
            </w:r>
          </w:p>
        </w:tc>
        <w:tc>
          <w:tcPr>
            <w:tcW w:w="6655" w:type="dxa"/>
          </w:tcPr>
          <w:p w14:paraId="3EB8387F" w14:textId="152602F3" w:rsidR="008A283C" w:rsidRDefault="001A21F5" w:rsidP="008A283C">
            <w:pPr>
              <w:jc w:val="both"/>
            </w:pPr>
            <w:r>
              <w:t>Contexto académico, bioinformática</w:t>
            </w:r>
            <w:r w:rsidR="00CF7EDA">
              <w:t>.</w:t>
            </w:r>
          </w:p>
        </w:tc>
      </w:tr>
    </w:tbl>
    <w:p w14:paraId="0EA3FE4E" w14:textId="7B6ED5D7" w:rsidR="003553A0" w:rsidRDefault="001A21F5" w:rsidP="008A283C">
      <w:pPr>
        <w:jc w:val="both"/>
      </w:pPr>
      <w:r>
        <w:t xml:space="preserve">En base a lo anterior, se </w:t>
      </w:r>
      <w:r w:rsidR="003553A0">
        <w:t>plantearon las siguientes preguntas de investigación:</w:t>
      </w:r>
    </w:p>
    <w:p w14:paraId="77BA0248" w14:textId="5C6D45C1" w:rsidR="003553A0" w:rsidRDefault="003869EF" w:rsidP="008A283C">
      <w:pPr>
        <w:pStyle w:val="Prrafodelista"/>
        <w:numPr>
          <w:ilvl w:val="0"/>
          <w:numId w:val="6"/>
        </w:numPr>
        <w:jc w:val="both"/>
      </w:pPr>
      <w:r>
        <w:t xml:space="preserve">¿Cuáles son los métodos de </w:t>
      </w:r>
      <w:r w:rsidR="004948E4">
        <w:t>aprendizaje de máquina</w:t>
      </w:r>
      <w:r>
        <w:t xml:space="preserve"> más representativos que se han usado para la clasificación de </w:t>
      </w:r>
      <w:r w:rsidRPr="00A26BA0">
        <w:rPr>
          <w:i/>
        </w:rPr>
        <w:t>lncRNAs</w:t>
      </w:r>
      <w:r>
        <w:t>?</w:t>
      </w:r>
    </w:p>
    <w:p w14:paraId="201AFCF6" w14:textId="7829264F" w:rsidR="003869EF" w:rsidRDefault="003869EF" w:rsidP="008A283C">
      <w:pPr>
        <w:pStyle w:val="Prrafodelista"/>
        <w:numPr>
          <w:ilvl w:val="0"/>
          <w:numId w:val="6"/>
        </w:numPr>
        <w:jc w:val="both"/>
      </w:pPr>
      <w:r>
        <w:t xml:space="preserve">¿Cuáles son las principales limitaciones de los métodos utilizados actualmente para la clasificación de </w:t>
      </w:r>
      <w:r w:rsidRPr="00A26BA0">
        <w:rPr>
          <w:i/>
        </w:rPr>
        <w:t>lncRNAs</w:t>
      </w:r>
      <w:r>
        <w:t>?</w:t>
      </w:r>
    </w:p>
    <w:p w14:paraId="1C6967AB" w14:textId="6134FD3F" w:rsidR="00BB19D7" w:rsidRDefault="00BB19D7" w:rsidP="00BB19D7">
      <w:pPr>
        <w:pStyle w:val="Ttulo2"/>
      </w:pPr>
      <w:bookmarkStart w:id="56" w:name="_Toc530702653"/>
      <w:r>
        <w:lastRenderedPageBreak/>
        <w:t>Estrategia de búsqueda</w:t>
      </w:r>
      <w:bookmarkEnd w:id="56"/>
    </w:p>
    <w:p w14:paraId="48E43B85" w14:textId="38F49401" w:rsidR="004B5156" w:rsidRPr="004B5156" w:rsidRDefault="004B5156" w:rsidP="004B5156">
      <w:pPr>
        <w:pStyle w:val="Ttulo3"/>
      </w:pPr>
      <w:bookmarkStart w:id="57" w:name="_Toc530702654"/>
      <w:r>
        <w:t>Términos de búsqueda</w:t>
      </w:r>
      <w:bookmarkEnd w:id="57"/>
    </w:p>
    <w:p w14:paraId="6E035A49" w14:textId="25196BCD" w:rsidR="00BB19D7" w:rsidRDefault="0085766D" w:rsidP="0085766D">
      <w:pPr>
        <w:jc w:val="both"/>
      </w:pPr>
      <w:r>
        <w:t xml:space="preserve">A partir de los conceptos extraídos con el método PICOC, de las preguntas de investigación planteadas y tomando en cuenta que la literatura buscada </w:t>
      </w:r>
      <w:r w:rsidR="00A26BA0">
        <w:t>se encuentra principalmente</w:t>
      </w:r>
      <w:r>
        <w:t xml:space="preserve"> en inglés, se plantearon los siguientes componentes para la cadena de búsqueda</w:t>
      </w:r>
      <w:r w:rsidR="00895251">
        <w:t xml:space="preserve"> (</w:t>
      </w:r>
      <w:r w:rsidR="00895251">
        <w:fldChar w:fldCharType="begin"/>
      </w:r>
      <w:r w:rsidR="00895251">
        <w:instrText xml:space="preserve"> REF _Ref529127732 \h </w:instrText>
      </w:r>
      <w:r w:rsidR="00895251">
        <w:fldChar w:fldCharType="separate"/>
      </w:r>
      <w:r w:rsidR="003F1965">
        <w:t xml:space="preserve">Tabla </w:t>
      </w:r>
      <w:r w:rsidR="003F1965">
        <w:rPr>
          <w:noProof/>
        </w:rPr>
        <w:t>5</w:t>
      </w:r>
      <w:r w:rsidR="00895251">
        <w:fldChar w:fldCharType="end"/>
      </w:r>
      <w:r w:rsidR="00895251">
        <w:t>)</w:t>
      </w:r>
      <w:r>
        <w:t>:</w:t>
      </w:r>
    </w:p>
    <w:p w14:paraId="5485ABA0" w14:textId="52F746A4" w:rsidR="0085766D" w:rsidRDefault="0085766D" w:rsidP="0085766D">
      <w:pPr>
        <w:pStyle w:val="Descripcin"/>
        <w:jc w:val="center"/>
      </w:pPr>
      <w:bookmarkStart w:id="58" w:name="_Ref529127732"/>
      <w:bookmarkStart w:id="59" w:name="_Toc530702681"/>
      <w:r>
        <w:t xml:space="preserve">Tabla </w:t>
      </w:r>
      <w:r w:rsidR="00723042">
        <w:rPr>
          <w:noProof/>
        </w:rPr>
        <w:fldChar w:fldCharType="begin"/>
      </w:r>
      <w:r w:rsidR="00723042">
        <w:rPr>
          <w:noProof/>
        </w:rPr>
        <w:instrText xml:space="preserve"> SEQ Tabla \* ARABIC </w:instrText>
      </w:r>
      <w:r w:rsidR="00723042">
        <w:rPr>
          <w:noProof/>
        </w:rPr>
        <w:fldChar w:fldCharType="separate"/>
      </w:r>
      <w:r w:rsidR="003F1965">
        <w:rPr>
          <w:noProof/>
        </w:rPr>
        <w:t>5</w:t>
      </w:r>
      <w:r w:rsidR="00723042">
        <w:rPr>
          <w:noProof/>
        </w:rPr>
        <w:fldChar w:fldCharType="end"/>
      </w:r>
      <w:bookmarkEnd w:id="58"/>
      <w:r w:rsidR="009B6B99">
        <w:t xml:space="preserve"> -</w:t>
      </w:r>
      <w:r>
        <w:t xml:space="preserve"> Componentes de la cadena de búsqueda</w:t>
      </w:r>
      <w:r w:rsidR="00895251">
        <w:t>.</w:t>
      </w:r>
      <w:bookmarkEnd w:id="59"/>
    </w:p>
    <w:tbl>
      <w:tblPr>
        <w:tblStyle w:val="Tabladecuadrcula4"/>
        <w:tblW w:w="0" w:type="auto"/>
        <w:tblLook w:val="0620" w:firstRow="1" w:lastRow="0" w:firstColumn="0" w:lastColumn="0" w:noHBand="1" w:noVBand="1"/>
      </w:tblPr>
      <w:tblGrid>
        <w:gridCol w:w="562"/>
        <w:gridCol w:w="7931"/>
      </w:tblGrid>
      <w:tr w:rsidR="00895251" w:rsidRPr="00895251" w14:paraId="7B2FC06E" w14:textId="77777777" w:rsidTr="00895251">
        <w:trPr>
          <w:cnfStyle w:val="100000000000" w:firstRow="1" w:lastRow="0" w:firstColumn="0" w:lastColumn="0" w:oddVBand="0" w:evenVBand="0" w:oddHBand="0" w:evenHBand="0" w:firstRowFirstColumn="0" w:firstRowLastColumn="0" w:lastRowFirstColumn="0" w:lastRowLastColumn="0"/>
        </w:trPr>
        <w:tc>
          <w:tcPr>
            <w:tcW w:w="562" w:type="dxa"/>
          </w:tcPr>
          <w:p w14:paraId="53EF8DE7" w14:textId="18C87D67" w:rsidR="00895251" w:rsidRDefault="00895251" w:rsidP="0085766D">
            <w:r>
              <w:t>#</w:t>
            </w:r>
          </w:p>
        </w:tc>
        <w:tc>
          <w:tcPr>
            <w:tcW w:w="7931" w:type="dxa"/>
          </w:tcPr>
          <w:p w14:paraId="2823A9A4" w14:textId="35C9D367" w:rsidR="00895251" w:rsidRPr="00895251" w:rsidRDefault="00895251" w:rsidP="0085766D">
            <w:r w:rsidRPr="00895251">
              <w:t>Componentes de la cadena d</w:t>
            </w:r>
            <w:r>
              <w:t>e búsqueda</w:t>
            </w:r>
          </w:p>
        </w:tc>
      </w:tr>
      <w:tr w:rsidR="0085766D" w:rsidRPr="00D76F17" w14:paraId="6373AA01" w14:textId="77777777" w:rsidTr="00895251">
        <w:tc>
          <w:tcPr>
            <w:tcW w:w="562" w:type="dxa"/>
          </w:tcPr>
          <w:p w14:paraId="57760970" w14:textId="35E8DF81" w:rsidR="0085766D" w:rsidRDefault="0085766D" w:rsidP="0085766D">
            <w:r>
              <w:t>C1</w:t>
            </w:r>
          </w:p>
        </w:tc>
        <w:tc>
          <w:tcPr>
            <w:tcW w:w="7931" w:type="dxa"/>
          </w:tcPr>
          <w:p w14:paraId="6654EF78" w14:textId="326FB4D6" w:rsidR="0085766D" w:rsidRPr="00903F18" w:rsidRDefault="0085766D" w:rsidP="0085766D">
            <w:pPr>
              <w:rPr>
                <w:lang w:val="en-US"/>
              </w:rPr>
            </w:pPr>
            <w:r w:rsidRPr="00903F18">
              <w:rPr>
                <w:lang w:val="en-US"/>
              </w:rPr>
              <w:t>“lncRNA” OR “long non-coding RNA” OR “long noncoding RNA”</w:t>
            </w:r>
            <w:r w:rsidR="00A26BA0">
              <w:rPr>
                <w:lang w:val="en-US"/>
              </w:rPr>
              <w:t xml:space="preserve"> </w:t>
            </w:r>
            <w:r w:rsidR="00A26BA0" w:rsidRPr="00903F18">
              <w:rPr>
                <w:lang w:val="en-US"/>
              </w:rPr>
              <w:t>OR “long non</w:t>
            </w:r>
            <w:r w:rsidR="00A26BA0">
              <w:rPr>
                <w:lang w:val="en-US"/>
              </w:rPr>
              <w:t xml:space="preserve"> </w:t>
            </w:r>
            <w:r w:rsidR="00A26BA0" w:rsidRPr="00903F18">
              <w:rPr>
                <w:lang w:val="en-US"/>
              </w:rPr>
              <w:t>coding RNA”</w:t>
            </w:r>
          </w:p>
        </w:tc>
      </w:tr>
      <w:tr w:rsidR="0085766D" w14:paraId="6FC5D206" w14:textId="77777777" w:rsidTr="00895251">
        <w:tc>
          <w:tcPr>
            <w:tcW w:w="562" w:type="dxa"/>
          </w:tcPr>
          <w:p w14:paraId="674DD947" w14:textId="4A4B6921" w:rsidR="0085766D" w:rsidRDefault="00FA7C47" w:rsidP="0085766D">
            <w:r>
              <w:t>C</w:t>
            </w:r>
            <w:r w:rsidR="004B5156">
              <w:t>2</w:t>
            </w:r>
          </w:p>
        </w:tc>
        <w:tc>
          <w:tcPr>
            <w:tcW w:w="7931" w:type="dxa"/>
          </w:tcPr>
          <w:p w14:paraId="30956EBB" w14:textId="71886C70" w:rsidR="0085766D" w:rsidRPr="00903F18" w:rsidRDefault="00FA7C47" w:rsidP="0085766D">
            <w:pPr>
              <w:rPr>
                <w:lang w:val="en-US"/>
              </w:rPr>
            </w:pPr>
            <w:r w:rsidRPr="00903F18">
              <w:rPr>
                <w:lang w:val="en-US"/>
              </w:rPr>
              <w:t>“classification” OR “prediction”</w:t>
            </w:r>
          </w:p>
        </w:tc>
      </w:tr>
      <w:tr w:rsidR="0085766D" w:rsidRPr="00D76F17" w14:paraId="69576E54" w14:textId="77777777" w:rsidTr="00895251">
        <w:tc>
          <w:tcPr>
            <w:tcW w:w="562" w:type="dxa"/>
          </w:tcPr>
          <w:p w14:paraId="13172512" w14:textId="6E09C07A" w:rsidR="0085766D" w:rsidRDefault="00FA7C47" w:rsidP="0085766D">
            <w:r>
              <w:t>C</w:t>
            </w:r>
            <w:r w:rsidR="004B5156">
              <w:t>3</w:t>
            </w:r>
          </w:p>
        </w:tc>
        <w:tc>
          <w:tcPr>
            <w:tcW w:w="7931" w:type="dxa"/>
          </w:tcPr>
          <w:p w14:paraId="79F5E4CC" w14:textId="6D805497" w:rsidR="0085766D" w:rsidRPr="00903F18" w:rsidRDefault="00FA7C47" w:rsidP="0085766D">
            <w:pPr>
              <w:rPr>
                <w:lang w:val="en-US"/>
              </w:rPr>
            </w:pPr>
            <w:r w:rsidRPr="00903F18">
              <w:rPr>
                <w:lang w:val="en-US"/>
              </w:rPr>
              <w:t>“machine learning” OR “deep learning”</w:t>
            </w:r>
          </w:p>
        </w:tc>
      </w:tr>
    </w:tbl>
    <w:p w14:paraId="5290C126" w14:textId="0DBF7596" w:rsidR="00666FBD" w:rsidRDefault="004B5156" w:rsidP="00666FBD">
      <w:r>
        <w:t xml:space="preserve">Se usará </w:t>
      </w:r>
      <w:r w:rsidR="00666FBD">
        <w:t>la</w:t>
      </w:r>
      <w:r>
        <w:t xml:space="preserve"> cadena de búsqueda:</w:t>
      </w:r>
      <w:r w:rsidR="00666FBD">
        <w:t xml:space="preserve"> </w:t>
      </w:r>
    </w:p>
    <w:p w14:paraId="41FA60F9" w14:textId="1A4134BC" w:rsidR="004B5156" w:rsidRDefault="004B5156" w:rsidP="00666FBD">
      <w:pPr>
        <w:ind w:firstLine="708"/>
      </w:pPr>
      <w:r>
        <w:t>C1 AND C2 AND C3</w:t>
      </w:r>
    </w:p>
    <w:p w14:paraId="0FE0AA2C" w14:textId="48414DD5" w:rsidR="004B5156" w:rsidRDefault="004B5156" w:rsidP="004B5156">
      <w:pPr>
        <w:pStyle w:val="Ttulo3"/>
      </w:pPr>
      <w:bookmarkStart w:id="60" w:name="_Toc530702655"/>
      <w:r>
        <w:t>Proceso de búsqueda</w:t>
      </w:r>
      <w:bookmarkEnd w:id="60"/>
    </w:p>
    <w:p w14:paraId="0C53B7DA" w14:textId="7E2171FF" w:rsidR="004B5156" w:rsidRDefault="002D3131" w:rsidP="002C3511">
      <w:pPr>
        <w:jc w:val="both"/>
      </w:pPr>
      <w:r>
        <w:t>Se realizará la búsqueda en las siguientes bases de datos:</w:t>
      </w:r>
    </w:p>
    <w:p w14:paraId="0F6E0A2A" w14:textId="1DAD1691" w:rsidR="006576BC" w:rsidRPr="00903F18" w:rsidRDefault="002D3131" w:rsidP="00997C90">
      <w:pPr>
        <w:pStyle w:val="Prrafodelista"/>
        <w:numPr>
          <w:ilvl w:val="0"/>
          <w:numId w:val="8"/>
        </w:numPr>
        <w:jc w:val="both"/>
        <w:rPr>
          <w:lang w:val="en-US"/>
        </w:rPr>
      </w:pPr>
      <w:r w:rsidRPr="00903F18">
        <w:rPr>
          <w:lang w:val="en-US"/>
        </w:rPr>
        <w:t>Web of Science</w:t>
      </w:r>
    </w:p>
    <w:p w14:paraId="67C7DCD6" w14:textId="00FF1252" w:rsidR="002D3131" w:rsidRPr="00903F18" w:rsidRDefault="002D3131" w:rsidP="002C3511">
      <w:pPr>
        <w:pStyle w:val="Prrafodelista"/>
        <w:numPr>
          <w:ilvl w:val="0"/>
          <w:numId w:val="8"/>
        </w:numPr>
        <w:jc w:val="both"/>
        <w:rPr>
          <w:lang w:val="en-US"/>
        </w:rPr>
      </w:pPr>
      <w:r w:rsidRPr="00903F18">
        <w:rPr>
          <w:lang w:val="en-US"/>
        </w:rPr>
        <w:t>Scopus</w:t>
      </w:r>
    </w:p>
    <w:p w14:paraId="45D41BD0" w14:textId="13BCB0BD" w:rsidR="00144E0D" w:rsidRPr="00903F18" w:rsidRDefault="002D3131" w:rsidP="006F2F92">
      <w:pPr>
        <w:pStyle w:val="Prrafodelista"/>
        <w:numPr>
          <w:ilvl w:val="0"/>
          <w:numId w:val="8"/>
        </w:numPr>
        <w:jc w:val="both"/>
        <w:rPr>
          <w:lang w:val="en-US"/>
        </w:rPr>
      </w:pPr>
      <w:r w:rsidRPr="00903F18">
        <w:rPr>
          <w:lang w:val="en-US"/>
        </w:rPr>
        <w:t>Springer Link</w:t>
      </w:r>
    </w:p>
    <w:p w14:paraId="02A0380D" w14:textId="4D5A5BD9" w:rsidR="002D3131" w:rsidRPr="00903F18" w:rsidRDefault="002D3131" w:rsidP="00971795">
      <w:pPr>
        <w:pStyle w:val="Prrafodelista"/>
        <w:numPr>
          <w:ilvl w:val="0"/>
          <w:numId w:val="8"/>
        </w:numPr>
        <w:jc w:val="both"/>
        <w:rPr>
          <w:lang w:val="en-US"/>
        </w:rPr>
      </w:pPr>
      <w:r w:rsidRPr="00903F18">
        <w:rPr>
          <w:lang w:val="en-US"/>
        </w:rPr>
        <w:t>BMC Bioinformatics</w:t>
      </w:r>
    </w:p>
    <w:p w14:paraId="79502FD9" w14:textId="1C59B617" w:rsidR="00613C25" w:rsidRDefault="00613C25" w:rsidP="00613C25">
      <w:pPr>
        <w:pStyle w:val="Ttulo2"/>
      </w:pPr>
      <w:bookmarkStart w:id="61" w:name="_Toc530702656"/>
      <w:r>
        <w:t>Criterios de inclusión y exclusión</w:t>
      </w:r>
      <w:bookmarkEnd w:id="61"/>
    </w:p>
    <w:p w14:paraId="3337F5F7" w14:textId="58DE9837" w:rsidR="00613C25" w:rsidRDefault="009250F6" w:rsidP="002C3511">
      <w:pPr>
        <w:jc w:val="both"/>
      </w:pPr>
      <w:r>
        <w:t>Los</w:t>
      </w:r>
      <w:r w:rsidR="002C3511">
        <w:t xml:space="preserve"> criterio</w:t>
      </w:r>
      <w:r>
        <w:t>s</w:t>
      </w:r>
      <w:r w:rsidR="002C3511">
        <w:t xml:space="preserve"> de inclusión utilizado</w:t>
      </w:r>
      <w:r>
        <w:t xml:space="preserve">s </w:t>
      </w:r>
      <w:r w:rsidR="002C3511">
        <w:t>fue</w:t>
      </w:r>
      <w:r>
        <w:t>ron</w:t>
      </w:r>
      <w:r w:rsidR="002C3511">
        <w:t xml:space="preserve"> </w:t>
      </w:r>
      <w:r>
        <w:t>los</w:t>
      </w:r>
      <w:r w:rsidR="002C3511">
        <w:t xml:space="preserve"> siguiente</w:t>
      </w:r>
      <w:r>
        <w:t>s</w:t>
      </w:r>
      <w:r w:rsidR="002C3511">
        <w:t>:</w:t>
      </w:r>
    </w:p>
    <w:p w14:paraId="4EB2C829" w14:textId="5BA0912E" w:rsidR="002C3511" w:rsidRDefault="002C3511" w:rsidP="002C3511">
      <w:pPr>
        <w:pStyle w:val="Prrafodelista"/>
        <w:numPr>
          <w:ilvl w:val="0"/>
          <w:numId w:val="9"/>
        </w:numPr>
        <w:jc w:val="both"/>
      </w:pPr>
      <w:r>
        <w:t>Los artículos que en sí mismos sean una revisión del estado del arte son automáticamente incluidos.</w:t>
      </w:r>
    </w:p>
    <w:p w14:paraId="78112F91" w14:textId="2D85271A" w:rsidR="002C3511" w:rsidRDefault="002C3511" w:rsidP="002C3511">
      <w:pPr>
        <w:pStyle w:val="Prrafodelista"/>
        <w:numPr>
          <w:ilvl w:val="0"/>
          <w:numId w:val="9"/>
        </w:numPr>
        <w:jc w:val="both"/>
      </w:pPr>
      <w:r>
        <w:t>Los artículos que sean sobre la implementación de algún algoritmo</w:t>
      </w:r>
      <w:r w:rsidR="00FF76E1">
        <w:t xml:space="preserve"> de aprendizaje de máquina</w:t>
      </w:r>
      <w:r>
        <w:t xml:space="preserve"> específico son revisados, y su inclusión se basa en:</w:t>
      </w:r>
    </w:p>
    <w:p w14:paraId="5514EE2D" w14:textId="49050620" w:rsidR="002C3511" w:rsidRDefault="002C3511" w:rsidP="002C3511">
      <w:pPr>
        <w:pStyle w:val="Prrafodelista"/>
        <w:numPr>
          <w:ilvl w:val="1"/>
          <w:numId w:val="9"/>
        </w:numPr>
        <w:jc w:val="both"/>
      </w:pPr>
      <w:r>
        <w:t>Fecha de publicación, favoreciendo los más recientes.</w:t>
      </w:r>
    </w:p>
    <w:p w14:paraId="4CF0CA78" w14:textId="5A358536" w:rsidR="002C3511" w:rsidRDefault="002C3511" w:rsidP="002C3511">
      <w:pPr>
        <w:pStyle w:val="Prrafodelista"/>
        <w:numPr>
          <w:ilvl w:val="1"/>
          <w:numId w:val="9"/>
        </w:numPr>
        <w:jc w:val="both"/>
      </w:pPr>
      <w:r>
        <w:lastRenderedPageBreak/>
        <w:t>Número de veces citados por otros artículos. Tomando en cuenta que el peso de este criterio es menor para los artículos más recientes, pero mayor para los más antiguos.</w:t>
      </w:r>
    </w:p>
    <w:p w14:paraId="52443F9C" w14:textId="0BFBAF4E" w:rsidR="002C3511" w:rsidRDefault="002C3511" w:rsidP="002C3511">
      <w:pPr>
        <w:pStyle w:val="Prrafodelista"/>
        <w:numPr>
          <w:ilvl w:val="1"/>
          <w:numId w:val="9"/>
        </w:numPr>
        <w:jc w:val="both"/>
      </w:pPr>
      <w:r>
        <w:t xml:space="preserve">Se favorecen aquellos que tengan </w:t>
      </w:r>
      <w:r w:rsidR="009250F6">
        <w:t>una implementación pública, con la intención de que más adelante se puedan realizar comparaciones. Pero si no la tienen no implica que serán excluidos.</w:t>
      </w:r>
    </w:p>
    <w:p w14:paraId="02E33A00" w14:textId="5180F95C" w:rsidR="002C3511" w:rsidRDefault="002C3511" w:rsidP="002C3511">
      <w:pPr>
        <w:pStyle w:val="Prrafodelista"/>
        <w:numPr>
          <w:ilvl w:val="0"/>
          <w:numId w:val="9"/>
        </w:numPr>
        <w:jc w:val="both"/>
      </w:pPr>
      <w:r>
        <w:t>El artículo está en inglés o español (sin embargo, esto no modifica la decisión de que la búsqueda se realizará en inglés).</w:t>
      </w:r>
    </w:p>
    <w:p w14:paraId="5BEB16D6" w14:textId="2AA33CE7" w:rsidR="009250F6" w:rsidRDefault="009250F6" w:rsidP="009250F6">
      <w:pPr>
        <w:jc w:val="both"/>
      </w:pPr>
      <w:r>
        <w:t xml:space="preserve">Los criterios de exclusión </w:t>
      </w:r>
      <w:r w:rsidR="00903F18">
        <w:t xml:space="preserve">que se </w:t>
      </w:r>
      <w:r>
        <w:t>utilizaron fueron los siguientes:</w:t>
      </w:r>
    </w:p>
    <w:p w14:paraId="336D116F" w14:textId="6D501FCE" w:rsidR="009250F6" w:rsidRDefault="00FF76E1" w:rsidP="009250F6">
      <w:pPr>
        <w:pStyle w:val="Prrafodelista"/>
        <w:numPr>
          <w:ilvl w:val="0"/>
          <w:numId w:val="10"/>
        </w:numPr>
        <w:jc w:val="both"/>
      </w:pPr>
      <w:r>
        <w:t>Artículos previos al 20</w:t>
      </w:r>
      <w:r w:rsidR="005B73E0">
        <w:t>08</w:t>
      </w:r>
      <w:r>
        <w:t>.</w:t>
      </w:r>
    </w:p>
    <w:p w14:paraId="6996A834" w14:textId="6C69AB7F" w:rsidR="00FF76E1" w:rsidRDefault="00FF76E1" w:rsidP="009250F6">
      <w:pPr>
        <w:pStyle w:val="Prrafodelista"/>
        <w:numPr>
          <w:ilvl w:val="0"/>
          <w:numId w:val="10"/>
        </w:numPr>
        <w:jc w:val="both"/>
      </w:pPr>
      <w:r>
        <w:t>Idioma diferente al inglés o español.</w:t>
      </w:r>
    </w:p>
    <w:p w14:paraId="2CE50A45" w14:textId="3701FB31" w:rsidR="00FF76E1" w:rsidRPr="004B5156" w:rsidRDefault="00FF76E1" w:rsidP="009250F6">
      <w:pPr>
        <w:pStyle w:val="Prrafodelista"/>
        <w:numPr>
          <w:ilvl w:val="0"/>
          <w:numId w:val="10"/>
        </w:numPr>
        <w:jc w:val="both"/>
      </w:pPr>
      <w:r>
        <w:t>Método de clasificación diferente a los de aprendizaje de máquina.</w:t>
      </w:r>
    </w:p>
    <w:p w14:paraId="40BD284D" w14:textId="43728199" w:rsidR="008652BC" w:rsidRDefault="000C6E62" w:rsidP="00ED2A35">
      <w:pPr>
        <w:pStyle w:val="Ttulo2"/>
      </w:pPr>
      <w:bookmarkStart w:id="62" w:name="_Toc530702657"/>
      <w:r>
        <w:t>Extracción de la información</w:t>
      </w:r>
      <w:bookmarkEnd w:id="62"/>
    </w:p>
    <w:p w14:paraId="580BD742" w14:textId="6A87A10B" w:rsidR="006A7366" w:rsidRDefault="000C6E62" w:rsidP="003C49BA">
      <w:pPr>
        <w:jc w:val="both"/>
      </w:pPr>
      <w:r>
        <w:t>S</w:t>
      </w:r>
      <w:r w:rsidR="003C49BA">
        <w:t>e present</w:t>
      </w:r>
      <w:r>
        <w:t>a</w:t>
      </w:r>
      <w:r w:rsidR="003C49BA">
        <w:t xml:space="preserve"> a manera de resumen, la cantidad de artículos encontrados en cada una de las bases de datos buscadas:</w:t>
      </w:r>
    </w:p>
    <w:p w14:paraId="2CEADF2F" w14:textId="3D8B754C" w:rsidR="00283562" w:rsidRDefault="00283562" w:rsidP="00283562">
      <w:pPr>
        <w:pStyle w:val="Descripcin"/>
        <w:jc w:val="center"/>
      </w:pPr>
      <w:bookmarkStart w:id="63" w:name="_Toc530702682"/>
      <w:r>
        <w:t xml:space="preserve">Tabla </w:t>
      </w:r>
      <w:r w:rsidR="00703F62">
        <w:rPr>
          <w:noProof/>
        </w:rPr>
        <w:fldChar w:fldCharType="begin"/>
      </w:r>
      <w:r w:rsidR="00703F62">
        <w:rPr>
          <w:noProof/>
        </w:rPr>
        <w:instrText xml:space="preserve"> SEQ Tabla \* ARABIC </w:instrText>
      </w:r>
      <w:r w:rsidR="00703F62">
        <w:rPr>
          <w:noProof/>
        </w:rPr>
        <w:fldChar w:fldCharType="separate"/>
      </w:r>
      <w:r w:rsidR="003F1965">
        <w:rPr>
          <w:noProof/>
        </w:rPr>
        <w:t>6</w:t>
      </w:r>
      <w:r w:rsidR="00703F62">
        <w:rPr>
          <w:noProof/>
        </w:rPr>
        <w:fldChar w:fldCharType="end"/>
      </w:r>
      <w:r>
        <w:t xml:space="preserve"> - Artículos encontrados por base de datos</w:t>
      </w:r>
      <w:r w:rsidR="00895251">
        <w:t>.</w:t>
      </w:r>
      <w:bookmarkEnd w:id="63"/>
    </w:p>
    <w:tbl>
      <w:tblPr>
        <w:tblStyle w:val="Tabladecuadrcula4"/>
        <w:tblW w:w="8473" w:type="dxa"/>
        <w:tblLook w:val="06A0" w:firstRow="1" w:lastRow="0" w:firstColumn="1" w:lastColumn="0" w:noHBand="1" w:noVBand="1"/>
      </w:tblPr>
      <w:tblGrid>
        <w:gridCol w:w="2689"/>
        <w:gridCol w:w="1928"/>
        <w:gridCol w:w="1928"/>
        <w:gridCol w:w="1928"/>
      </w:tblGrid>
      <w:tr w:rsidR="00283562" w:rsidRPr="00EF453D" w14:paraId="08F8C21E" w14:textId="77777777" w:rsidTr="00283562">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431032F4" w14:textId="77777777" w:rsidR="00EF453D" w:rsidRPr="00EF453D" w:rsidRDefault="00EF453D" w:rsidP="00EF453D">
            <w:pPr>
              <w:jc w:val="both"/>
            </w:pPr>
            <w:r w:rsidRPr="00EF453D">
              <w:t>Base de datos</w:t>
            </w:r>
          </w:p>
        </w:tc>
        <w:tc>
          <w:tcPr>
            <w:tcW w:w="1928" w:type="dxa"/>
            <w:noWrap/>
            <w:hideMark/>
          </w:tcPr>
          <w:p w14:paraId="5F7F977A" w14:textId="77777777" w:rsidR="00EF453D" w:rsidRPr="00EF453D" w:rsidRDefault="00EF453D" w:rsidP="00EF453D">
            <w:pPr>
              <w:jc w:val="both"/>
              <w:cnfStyle w:val="100000000000" w:firstRow="1" w:lastRow="0" w:firstColumn="0" w:lastColumn="0" w:oddVBand="0" w:evenVBand="0" w:oddHBand="0" w:evenHBand="0" w:firstRowFirstColumn="0" w:firstRowLastColumn="0" w:lastRowFirstColumn="0" w:lastRowLastColumn="0"/>
            </w:pPr>
            <w:r w:rsidRPr="00EF453D">
              <w:t>Artículos Encontrados</w:t>
            </w:r>
          </w:p>
        </w:tc>
        <w:tc>
          <w:tcPr>
            <w:tcW w:w="1928" w:type="dxa"/>
            <w:noWrap/>
            <w:hideMark/>
          </w:tcPr>
          <w:p w14:paraId="3CE2FF2F" w14:textId="77777777" w:rsidR="00EF453D" w:rsidRPr="00EF453D" w:rsidRDefault="00EF453D" w:rsidP="00EF453D">
            <w:pPr>
              <w:jc w:val="both"/>
              <w:cnfStyle w:val="100000000000" w:firstRow="1" w:lastRow="0" w:firstColumn="0" w:lastColumn="0" w:oddVBand="0" w:evenVBand="0" w:oddHBand="0" w:evenHBand="0" w:firstRowFirstColumn="0" w:firstRowLastColumn="0" w:lastRowFirstColumn="0" w:lastRowLastColumn="0"/>
            </w:pPr>
            <w:r w:rsidRPr="00EF453D">
              <w:t>Artículos Duplicados</w:t>
            </w:r>
          </w:p>
        </w:tc>
        <w:tc>
          <w:tcPr>
            <w:tcW w:w="1928" w:type="dxa"/>
            <w:noWrap/>
            <w:hideMark/>
          </w:tcPr>
          <w:p w14:paraId="6B647C12" w14:textId="77777777" w:rsidR="00EF453D" w:rsidRPr="00EF453D" w:rsidRDefault="00EF453D" w:rsidP="00EF453D">
            <w:pPr>
              <w:jc w:val="both"/>
              <w:cnfStyle w:val="100000000000" w:firstRow="1" w:lastRow="0" w:firstColumn="0" w:lastColumn="0" w:oddVBand="0" w:evenVBand="0" w:oddHBand="0" w:evenHBand="0" w:firstRowFirstColumn="0" w:firstRowLastColumn="0" w:lastRowFirstColumn="0" w:lastRowLastColumn="0"/>
            </w:pPr>
            <w:r w:rsidRPr="00EF453D">
              <w:t>Artículos Seleccionados</w:t>
            </w:r>
          </w:p>
        </w:tc>
      </w:tr>
      <w:tr w:rsidR="00283562" w:rsidRPr="00EF453D" w14:paraId="74D8B590" w14:textId="77777777" w:rsidTr="00283562">
        <w:trPr>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4A3BAAE0" w14:textId="77777777" w:rsidR="00EF453D" w:rsidRPr="00903F18" w:rsidRDefault="00EF453D" w:rsidP="00EF453D">
            <w:pPr>
              <w:jc w:val="both"/>
              <w:rPr>
                <w:lang w:val="en-US"/>
              </w:rPr>
            </w:pPr>
            <w:r w:rsidRPr="00903F18">
              <w:rPr>
                <w:lang w:val="en-US"/>
              </w:rPr>
              <w:t>Web of Science</w:t>
            </w:r>
          </w:p>
        </w:tc>
        <w:tc>
          <w:tcPr>
            <w:tcW w:w="1928" w:type="dxa"/>
            <w:noWrap/>
            <w:hideMark/>
          </w:tcPr>
          <w:p w14:paraId="6E173322"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20</w:t>
            </w:r>
          </w:p>
        </w:tc>
        <w:tc>
          <w:tcPr>
            <w:tcW w:w="1928" w:type="dxa"/>
            <w:noWrap/>
            <w:hideMark/>
          </w:tcPr>
          <w:p w14:paraId="0B117E70"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0</w:t>
            </w:r>
          </w:p>
        </w:tc>
        <w:tc>
          <w:tcPr>
            <w:tcW w:w="1928" w:type="dxa"/>
            <w:noWrap/>
            <w:hideMark/>
          </w:tcPr>
          <w:p w14:paraId="392C557F"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8</w:t>
            </w:r>
          </w:p>
        </w:tc>
      </w:tr>
      <w:tr w:rsidR="00283562" w:rsidRPr="00EF453D" w14:paraId="1CEF9667" w14:textId="77777777" w:rsidTr="00283562">
        <w:trPr>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38BA39A4" w14:textId="77777777" w:rsidR="00EF453D" w:rsidRPr="00903F18" w:rsidRDefault="00EF453D" w:rsidP="00EF453D">
            <w:pPr>
              <w:jc w:val="both"/>
              <w:rPr>
                <w:lang w:val="en-US"/>
              </w:rPr>
            </w:pPr>
            <w:r w:rsidRPr="00903F18">
              <w:rPr>
                <w:lang w:val="en-US"/>
              </w:rPr>
              <w:t>Scopus</w:t>
            </w:r>
          </w:p>
        </w:tc>
        <w:tc>
          <w:tcPr>
            <w:tcW w:w="1928" w:type="dxa"/>
            <w:noWrap/>
            <w:hideMark/>
          </w:tcPr>
          <w:p w14:paraId="5B422ACF"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40</w:t>
            </w:r>
          </w:p>
        </w:tc>
        <w:tc>
          <w:tcPr>
            <w:tcW w:w="1928" w:type="dxa"/>
            <w:noWrap/>
            <w:hideMark/>
          </w:tcPr>
          <w:p w14:paraId="14712610"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14</w:t>
            </w:r>
          </w:p>
        </w:tc>
        <w:tc>
          <w:tcPr>
            <w:tcW w:w="1928" w:type="dxa"/>
            <w:noWrap/>
            <w:hideMark/>
          </w:tcPr>
          <w:p w14:paraId="53CDE5A4"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2</w:t>
            </w:r>
          </w:p>
        </w:tc>
      </w:tr>
      <w:tr w:rsidR="00283562" w:rsidRPr="00EF453D" w14:paraId="34843B13" w14:textId="77777777" w:rsidTr="00283562">
        <w:trPr>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2E69AE62" w14:textId="77777777" w:rsidR="00EF453D" w:rsidRPr="00903F18" w:rsidRDefault="00EF453D" w:rsidP="00EF453D">
            <w:pPr>
              <w:jc w:val="both"/>
              <w:rPr>
                <w:lang w:val="en-US"/>
              </w:rPr>
            </w:pPr>
            <w:r w:rsidRPr="00903F18">
              <w:rPr>
                <w:lang w:val="en-US"/>
              </w:rPr>
              <w:t>Springer Link</w:t>
            </w:r>
          </w:p>
        </w:tc>
        <w:tc>
          <w:tcPr>
            <w:tcW w:w="1928" w:type="dxa"/>
            <w:noWrap/>
            <w:hideMark/>
          </w:tcPr>
          <w:p w14:paraId="2753AB96"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154</w:t>
            </w:r>
          </w:p>
        </w:tc>
        <w:tc>
          <w:tcPr>
            <w:tcW w:w="1928" w:type="dxa"/>
            <w:noWrap/>
            <w:hideMark/>
          </w:tcPr>
          <w:p w14:paraId="4FEA65FE"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14</w:t>
            </w:r>
          </w:p>
        </w:tc>
        <w:tc>
          <w:tcPr>
            <w:tcW w:w="1928" w:type="dxa"/>
            <w:noWrap/>
            <w:hideMark/>
          </w:tcPr>
          <w:p w14:paraId="6E57AC91"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4</w:t>
            </w:r>
          </w:p>
        </w:tc>
      </w:tr>
      <w:tr w:rsidR="00283562" w:rsidRPr="00EF453D" w14:paraId="5EFD796F" w14:textId="77777777" w:rsidTr="00283562">
        <w:trPr>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4FDB203E" w14:textId="77777777" w:rsidR="00EF453D" w:rsidRPr="00903F18" w:rsidRDefault="00EF453D" w:rsidP="00EF453D">
            <w:pPr>
              <w:jc w:val="both"/>
              <w:rPr>
                <w:lang w:val="en-US"/>
              </w:rPr>
            </w:pPr>
            <w:r w:rsidRPr="00903F18">
              <w:rPr>
                <w:lang w:val="en-US"/>
              </w:rPr>
              <w:t>BMC Bioinformatics</w:t>
            </w:r>
          </w:p>
        </w:tc>
        <w:tc>
          <w:tcPr>
            <w:tcW w:w="1928" w:type="dxa"/>
            <w:noWrap/>
            <w:hideMark/>
          </w:tcPr>
          <w:p w14:paraId="2470CA49"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56</w:t>
            </w:r>
          </w:p>
        </w:tc>
        <w:tc>
          <w:tcPr>
            <w:tcW w:w="1928" w:type="dxa"/>
            <w:noWrap/>
            <w:hideMark/>
          </w:tcPr>
          <w:p w14:paraId="160D0B3E"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56</w:t>
            </w:r>
          </w:p>
        </w:tc>
        <w:tc>
          <w:tcPr>
            <w:tcW w:w="1928" w:type="dxa"/>
            <w:noWrap/>
            <w:hideMark/>
          </w:tcPr>
          <w:p w14:paraId="0D751042"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0</w:t>
            </w:r>
          </w:p>
        </w:tc>
      </w:tr>
      <w:tr w:rsidR="00283562" w:rsidRPr="00EF453D" w14:paraId="0AA4A505" w14:textId="77777777" w:rsidTr="00283562">
        <w:trPr>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3D287FC6" w14:textId="77777777" w:rsidR="00EF453D" w:rsidRPr="00EF453D" w:rsidRDefault="00EF453D" w:rsidP="00EF453D">
            <w:pPr>
              <w:jc w:val="both"/>
            </w:pPr>
            <w:r w:rsidRPr="00EF453D">
              <w:t>Total</w:t>
            </w:r>
          </w:p>
        </w:tc>
        <w:tc>
          <w:tcPr>
            <w:tcW w:w="1928" w:type="dxa"/>
            <w:noWrap/>
            <w:hideMark/>
          </w:tcPr>
          <w:p w14:paraId="55BAB0B6"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270</w:t>
            </w:r>
          </w:p>
        </w:tc>
        <w:tc>
          <w:tcPr>
            <w:tcW w:w="1928" w:type="dxa"/>
            <w:noWrap/>
            <w:hideMark/>
          </w:tcPr>
          <w:p w14:paraId="761A1187"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84</w:t>
            </w:r>
          </w:p>
        </w:tc>
        <w:tc>
          <w:tcPr>
            <w:tcW w:w="1928" w:type="dxa"/>
            <w:noWrap/>
            <w:hideMark/>
          </w:tcPr>
          <w:p w14:paraId="611F58F5"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14</w:t>
            </w:r>
          </w:p>
        </w:tc>
      </w:tr>
    </w:tbl>
    <w:p w14:paraId="243A9B9A" w14:textId="028FA772" w:rsidR="003C49BA" w:rsidRDefault="000A5E87" w:rsidP="003C49BA">
      <w:pPr>
        <w:jc w:val="both"/>
      </w:pPr>
      <w:r>
        <w:t xml:space="preserve">Podemos dividir los artículos </w:t>
      </w:r>
      <w:r w:rsidR="009D2566">
        <w:t xml:space="preserve">encontrados </w:t>
      </w:r>
      <w:r>
        <w:t>en dos clases:</w:t>
      </w:r>
    </w:p>
    <w:p w14:paraId="35259A70" w14:textId="500AC6F0" w:rsidR="000A5E87" w:rsidRDefault="000A5E87" w:rsidP="000A5E87">
      <w:pPr>
        <w:pStyle w:val="Prrafodelista"/>
        <w:numPr>
          <w:ilvl w:val="0"/>
          <w:numId w:val="11"/>
        </w:numPr>
        <w:jc w:val="both"/>
      </w:pPr>
      <w:r>
        <w:t xml:space="preserve">Artículos con implementaciones específicas de clasificadores de </w:t>
      </w:r>
      <w:r w:rsidRPr="003D638E">
        <w:t>lncRNAs</w:t>
      </w:r>
      <w:r>
        <w:t>.</w:t>
      </w:r>
      <w:r w:rsidR="009D2566">
        <w:t xml:space="preserve"> De esta clase de artículos se encontraron 9.</w:t>
      </w:r>
    </w:p>
    <w:p w14:paraId="36D31E3A" w14:textId="3CF22974" w:rsidR="000A5E87" w:rsidRDefault="000A5E87" w:rsidP="000A5E87">
      <w:pPr>
        <w:pStyle w:val="Prrafodelista"/>
        <w:numPr>
          <w:ilvl w:val="0"/>
          <w:numId w:val="11"/>
        </w:numPr>
        <w:jc w:val="both"/>
      </w:pPr>
      <w:r>
        <w:t>Artículos que discuten el estado del arte</w:t>
      </w:r>
      <w:r w:rsidR="00FE4F1B">
        <w:t>.</w:t>
      </w:r>
      <w:r w:rsidR="009D2566">
        <w:t xml:space="preserve"> De esta clase de artículos se encontraron 5.</w:t>
      </w:r>
    </w:p>
    <w:p w14:paraId="30C4337D" w14:textId="6A090E46" w:rsidR="000A5E87" w:rsidRDefault="00FE4F1B" w:rsidP="00FE4F1B">
      <w:pPr>
        <w:jc w:val="both"/>
      </w:pPr>
      <w:r>
        <w:lastRenderedPageBreak/>
        <w:t>De los artículos que discuten el estado del arte se extraerán</w:t>
      </w:r>
      <w:r w:rsidR="000A5E87">
        <w:t xml:space="preserve"> otras implementaciones adicionales</w:t>
      </w:r>
      <w:r w:rsidR="001837D4">
        <w:t xml:space="preserve"> para </w:t>
      </w:r>
      <w:r w:rsidR="000A5E87">
        <w:t xml:space="preserve">expandir la lista de artículos con implementaciones específicas. </w:t>
      </w:r>
    </w:p>
    <w:p w14:paraId="5306E37C" w14:textId="47492981" w:rsidR="000A5E87" w:rsidRDefault="000A5E87" w:rsidP="000A5E87">
      <w:pPr>
        <w:jc w:val="both"/>
      </w:pPr>
      <w:r>
        <w:t>El objetivo final será</w:t>
      </w:r>
      <w:r w:rsidR="00903F18">
        <w:t>,</w:t>
      </w:r>
      <w:r>
        <w:t xml:space="preserve"> además de revisar la literatura para obtener el estado del arte con respecto a la clasificación de </w:t>
      </w:r>
      <w:r w:rsidRPr="00A26BA0">
        <w:rPr>
          <w:i/>
        </w:rPr>
        <w:t>lncRNAs</w:t>
      </w:r>
      <w:r>
        <w:t xml:space="preserve"> mediante métodos de aprendizaje de máquina, el generar una lista con los métodos más recientes que dispongan de implementaciones públicas que nos permita realizar comparaciones con lo desarrollado en la presente tesis para evaluar la utilidad del </w:t>
      </w:r>
      <w:r w:rsidR="00366515">
        <w:t xml:space="preserve">modelo predictivo que se quiere </w:t>
      </w:r>
      <w:r w:rsidR="007E1392">
        <w:t>realiza</w:t>
      </w:r>
      <w:r w:rsidR="00366515">
        <w:t>r</w:t>
      </w:r>
      <w:r>
        <w:t>.</w:t>
      </w:r>
    </w:p>
    <w:p w14:paraId="7D31FBF2" w14:textId="30EFDC0A" w:rsidR="00711BDF" w:rsidRDefault="00711BDF" w:rsidP="000A5E87">
      <w:pPr>
        <w:jc w:val="both"/>
      </w:pPr>
      <w:r>
        <w:t>Tomando en cuenta lo anterior, se presentan los artículos que discuten el estado del arte:</w:t>
      </w:r>
    </w:p>
    <w:p w14:paraId="40643937" w14:textId="2EE2CA30" w:rsidR="003C4BA2" w:rsidRDefault="003C4BA2" w:rsidP="003C4BA2">
      <w:pPr>
        <w:pStyle w:val="Descripcin"/>
        <w:keepNext/>
        <w:jc w:val="center"/>
      </w:pPr>
      <w:bookmarkStart w:id="64" w:name="_Toc530702683"/>
      <w:r>
        <w:t xml:space="preserve">Tabla </w:t>
      </w:r>
      <w:r w:rsidR="00703F62">
        <w:rPr>
          <w:noProof/>
        </w:rPr>
        <w:fldChar w:fldCharType="begin"/>
      </w:r>
      <w:r w:rsidR="00703F62">
        <w:rPr>
          <w:noProof/>
        </w:rPr>
        <w:instrText xml:space="preserve"> SEQ Tabla \* ARABIC </w:instrText>
      </w:r>
      <w:r w:rsidR="00703F62">
        <w:rPr>
          <w:noProof/>
        </w:rPr>
        <w:fldChar w:fldCharType="separate"/>
      </w:r>
      <w:r w:rsidR="003F1965">
        <w:rPr>
          <w:noProof/>
        </w:rPr>
        <w:t>7</w:t>
      </w:r>
      <w:r w:rsidR="00703F62">
        <w:rPr>
          <w:noProof/>
        </w:rPr>
        <w:fldChar w:fldCharType="end"/>
      </w:r>
      <w:r>
        <w:t xml:space="preserve"> - Artículos que discuten el estado del arte</w:t>
      </w:r>
      <w:r w:rsidR="00895251">
        <w:t>.</w:t>
      </w:r>
      <w:bookmarkEnd w:id="64"/>
    </w:p>
    <w:tbl>
      <w:tblPr>
        <w:tblStyle w:val="Tabladelista3"/>
        <w:tblW w:w="85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1980"/>
        <w:gridCol w:w="851"/>
        <w:gridCol w:w="5669"/>
      </w:tblGrid>
      <w:tr w:rsidR="00A92EEA" w:rsidRPr="0045534B" w14:paraId="69D2DD8C" w14:textId="77777777" w:rsidTr="00C0358C">
        <w:trPr>
          <w:cnfStyle w:val="100000000000" w:firstRow="1" w:lastRow="0" w:firstColumn="0" w:lastColumn="0" w:oddVBand="0" w:evenVBand="0" w:oddHBand="0" w:evenHBand="0" w:firstRowFirstColumn="0" w:firstRowLastColumn="0" w:lastRowFirstColumn="0" w:lastRowLastColumn="0"/>
        </w:trPr>
        <w:tc>
          <w:tcPr>
            <w:tcW w:w="1980" w:type="dxa"/>
          </w:tcPr>
          <w:p w14:paraId="149D314B" w14:textId="13F7F879" w:rsidR="00A92EEA" w:rsidRDefault="00A92EEA" w:rsidP="000A5E87">
            <w:pPr>
              <w:jc w:val="both"/>
            </w:pPr>
            <w:r>
              <w:t>Año</w:t>
            </w:r>
          </w:p>
        </w:tc>
        <w:tc>
          <w:tcPr>
            <w:tcW w:w="851" w:type="dxa"/>
          </w:tcPr>
          <w:p w14:paraId="3FEF0B53" w14:textId="1D993228" w:rsidR="00A92EEA" w:rsidRDefault="00A92EEA" w:rsidP="000A5E87">
            <w:pPr>
              <w:jc w:val="both"/>
            </w:pPr>
            <w:r>
              <w:t>Autor</w:t>
            </w:r>
          </w:p>
        </w:tc>
        <w:tc>
          <w:tcPr>
            <w:tcW w:w="5669" w:type="dxa"/>
          </w:tcPr>
          <w:p w14:paraId="0A1F3221" w14:textId="1200B366" w:rsidR="00A92EEA" w:rsidRPr="00A92EEA" w:rsidRDefault="00A92EEA" w:rsidP="000A5E87">
            <w:pPr>
              <w:jc w:val="both"/>
            </w:pPr>
            <w:r>
              <w:t>Título</w:t>
            </w:r>
          </w:p>
        </w:tc>
      </w:tr>
      <w:tr w:rsidR="00A92EEA" w:rsidRPr="00D76F17" w14:paraId="5047D015" w14:textId="77777777" w:rsidTr="00C0358C">
        <w:trPr>
          <w:cnfStyle w:val="000000100000" w:firstRow="0" w:lastRow="0" w:firstColumn="0" w:lastColumn="0" w:oddVBand="0" w:evenVBand="0" w:oddHBand="1" w:evenHBand="0" w:firstRowFirstColumn="0" w:firstRowLastColumn="0" w:lastRowFirstColumn="0" w:lastRowLastColumn="0"/>
        </w:trPr>
        <w:tc>
          <w:tcPr>
            <w:tcW w:w="1980" w:type="dxa"/>
            <w:tcBorders>
              <w:top w:val="none" w:sz="0" w:space="0" w:color="auto"/>
              <w:bottom w:val="none" w:sz="0" w:space="0" w:color="auto"/>
            </w:tcBorders>
          </w:tcPr>
          <w:p w14:paraId="4EE7934A" w14:textId="11ABC0C7" w:rsidR="00A92EEA" w:rsidRPr="00A92EEA" w:rsidRDefault="00A92EEA" w:rsidP="00EA3894">
            <w:r w:rsidRPr="00EA3894">
              <w:t>Yao, Yuhua</w:t>
            </w:r>
            <w:r w:rsidR="00EA3894" w:rsidRPr="00EA3894">
              <w:br/>
            </w:r>
            <w:r w:rsidRPr="00EA3894">
              <w:t>Li, Xianhong</w:t>
            </w:r>
            <w:r w:rsidR="00EA3894" w:rsidRPr="00EA3894">
              <w:br/>
            </w:r>
            <w:r w:rsidRPr="00EA3894">
              <w:t>Geng, Lili</w:t>
            </w:r>
            <w:r w:rsidR="00EA3894" w:rsidRPr="00EA3894">
              <w:br/>
            </w:r>
            <w:r w:rsidRPr="00EA3894">
              <w:t xml:space="preserve">Nan, </w:t>
            </w:r>
            <w:r w:rsidR="0043279A" w:rsidRPr="00EA3894">
              <w:t>Xuying</w:t>
            </w:r>
            <w:r w:rsidR="00EA3894">
              <w:br/>
            </w:r>
            <w:r w:rsidRPr="00A92EEA">
              <w:t xml:space="preserve">Qi, </w:t>
            </w:r>
            <w:r w:rsidR="0043279A" w:rsidRPr="0043279A">
              <w:t>Zhaohui</w:t>
            </w:r>
            <w:r w:rsidR="00EA3894">
              <w:br/>
            </w:r>
            <w:r w:rsidRPr="00A92EEA">
              <w:t xml:space="preserve">Liao, </w:t>
            </w:r>
            <w:r w:rsidR="0043279A" w:rsidRPr="0043279A">
              <w:t>Bo</w:t>
            </w:r>
          </w:p>
        </w:tc>
        <w:tc>
          <w:tcPr>
            <w:tcW w:w="851" w:type="dxa"/>
            <w:tcBorders>
              <w:top w:val="none" w:sz="0" w:space="0" w:color="auto"/>
              <w:bottom w:val="none" w:sz="0" w:space="0" w:color="auto"/>
            </w:tcBorders>
          </w:tcPr>
          <w:p w14:paraId="152CBF49" w14:textId="2C617D5E" w:rsidR="00A92EEA" w:rsidRPr="00903F18" w:rsidRDefault="00A92EEA" w:rsidP="000A5E87">
            <w:pPr>
              <w:jc w:val="both"/>
              <w:rPr>
                <w:lang w:val="en-US"/>
              </w:rPr>
            </w:pPr>
            <w:r>
              <w:rPr>
                <w:lang w:val="en-US"/>
              </w:rPr>
              <w:t>2018</w:t>
            </w:r>
          </w:p>
        </w:tc>
        <w:tc>
          <w:tcPr>
            <w:tcW w:w="5669" w:type="dxa"/>
            <w:tcBorders>
              <w:top w:val="none" w:sz="0" w:space="0" w:color="auto"/>
              <w:bottom w:val="none" w:sz="0" w:space="0" w:color="auto"/>
            </w:tcBorders>
          </w:tcPr>
          <w:p w14:paraId="78CC4A35" w14:textId="50923CA1" w:rsidR="00A92EEA" w:rsidRPr="00903F18" w:rsidRDefault="00A92EEA" w:rsidP="000A5E87">
            <w:pPr>
              <w:jc w:val="both"/>
              <w:rPr>
                <w:lang w:val="en-US"/>
              </w:rPr>
            </w:pPr>
            <w:r w:rsidRPr="00903F18">
              <w:rPr>
                <w:lang w:val="en-US"/>
              </w:rPr>
              <w:t xml:space="preserve">Recent Progress in Long Noncoding RNAs Prediction </w:t>
            </w:r>
            <w:r w:rsidRPr="00903F18">
              <w:rPr>
                <w:lang w:val="en-US"/>
              </w:rPr>
              <w:fldChar w:fldCharType="begin"/>
            </w:r>
            <w:r w:rsidRPr="00903F18">
              <w:rPr>
                <w:lang w:val="en-US"/>
              </w:rPr>
              <w:instrText xml:space="preserve"> ADDIN ZOTERO_ITEM CSL_CITATION {"citationID":"ROrG1w0f","properties":{"formattedCitation":"(Yao et\\uc0\\u160{}al., 2018)","plainCitation":"(Yao et al., 2018)","noteIndex":0},"citationItems":[{"id":27,"uris":["http://zotero.org/users/5172276/items/LHSBAG8S"],"uri":["http://zotero.org/users/5172276/items/LHSBAG8S"],"itemData":{"id":27,"type":"article-journal","title":"Recent Progress in Long Noncoding RNAs Prediction","container-title":"Current Bioinformatics","page":"344-351","volume":"13","issue":"4","source":"Web of Science","abstract":"Background: As potent gene regulators, long noncoding RNAs (lncRNAs) are critical in various biological activities, such as cellular processes. With the development of new sequencing technologies, vast amount of transcriptome data are available, which require efficient computational tools to distinguish noncoding RNAs from their coding counterparts, especially for lncRNAs. Methods: In this paper, we review the advancement of computational methods in predicting lncRNAs, summarize the difficulties in developing machine learning algorithms, and point out a few promising future directions. We also briefly summarize and describe popular softwares and web-servers in the area. Results and Conclusion: Given the exponentially expanding transcriptome data and increasing importance of lncRNAs in disease development and treatment, novel and effective computational tools for identifying lncRNAs are highly demanded.","DOI":"10.2174/1574893612666170905153933","ISSN":"1574-8936","note":"WOS:000437860800004","journalAbbreviation":"Curr. Bioinform.","language":"English","author":[{"family":"Yao","given":"Yuhua"},{"family":"Li","given":"Xianhong"},{"family":"Geng","given":"Lili"},{"family":"Nan","given":"Xuying"},{"family":"Qi","given":"Zhaohui"},{"family":"Liao","given":"Bo"}],"issued":{"date-parts":[["2018"]]}}}],"schema":"https://github.com/citation-style-language/schema/raw/master/csl-citation.json"} </w:instrText>
            </w:r>
            <w:r w:rsidRPr="00903F18">
              <w:rPr>
                <w:lang w:val="en-US"/>
              </w:rPr>
              <w:fldChar w:fldCharType="separate"/>
            </w:r>
            <w:r w:rsidRPr="00903F18">
              <w:rPr>
                <w:rFonts w:cs="Arial"/>
                <w:szCs w:val="24"/>
                <w:lang w:val="en-US"/>
              </w:rPr>
              <w:t>(Yao et al., 2018)</w:t>
            </w:r>
            <w:r w:rsidRPr="00903F18">
              <w:rPr>
                <w:lang w:val="en-US"/>
              </w:rPr>
              <w:fldChar w:fldCharType="end"/>
            </w:r>
          </w:p>
        </w:tc>
      </w:tr>
      <w:tr w:rsidR="00A92EEA" w:rsidRPr="00D76F17" w14:paraId="10471767" w14:textId="77777777" w:rsidTr="00C0358C">
        <w:tc>
          <w:tcPr>
            <w:tcW w:w="1980" w:type="dxa"/>
          </w:tcPr>
          <w:p w14:paraId="18612B0E" w14:textId="6898D1CB" w:rsidR="00EA3894" w:rsidRPr="00EA3894" w:rsidRDefault="00EA3894" w:rsidP="00EA3894">
            <w:r w:rsidRPr="00EA3894">
              <w:t>Han, Siyu</w:t>
            </w:r>
            <w:r w:rsidRPr="00EA3894">
              <w:br/>
              <w:t>Liang, Yanchun</w:t>
            </w:r>
            <w:r w:rsidRPr="00EA3894">
              <w:br/>
              <w:t>Li</w:t>
            </w:r>
            <w:r>
              <w:t xml:space="preserve">, </w:t>
            </w:r>
            <w:r w:rsidRPr="00EA3894">
              <w:t>Ying</w:t>
            </w:r>
            <w:r>
              <w:br/>
            </w:r>
            <w:r w:rsidRPr="00EA3894">
              <w:t>Du</w:t>
            </w:r>
            <w:r>
              <w:t xml:space="preserve">, </w:t>
            </w:r>
            <w:r w:rsidRPr="00EA3894">
              <w:t>Wei</w:t>
            </w:r>
          </w:p>
        </w:tc>
        <w:tc>
          <w:tcPr>
            <w:tcW w:w="851" w:type="dxa"/>
          </w:tcPr>
          <w:p w14:paraId="2339671B" w14:textId="56673B4A" w:rsidR="00A92EEA" w:rsidRPr="00903F18" w:rsidRDefault="00A92EEA" w:rsidP="000A5E87">
            <w:pPr>
              <w:jc w:val="both"/>
              <w:rPr>
                <w:lang w:val="en-US"/>
              </w:rPr>
            </w:pPr>
            <w:r>
              <w:rPr>
                <w:lang w:val="en-US"/>
              </w:rPr>
              <w:t>2016</w:t>
            </w:r>
          </w:p>
        </w:tc>
        <w:tc>
          <w:tcPr>
            <w:tcW w:w="5669" w:type="dxa"/>
          </w:tcPr>
          <w:p w14:paraId="6E06A725" w14:textId="70B32257" w:rsidR="00A92EEA" w:rsidRPr="00903F18" w:rsidRDefault="00A92EEA" w:rsidP="000A5E87">
            <w:pPr>
              <w:jc w:val="both"/>
              <w:rPr>
                <w:lang w:val="en-US"/>
              </w:rPr>
            </w:pPr>
            <w:r w:rsidRPr="00903F18">
              <w:rPr>
                <w:lang w:val="en-US"/>
              </w:rPr>
              <w:t xml:space="preserve">Long Noncoding RNA Identification: Comparing Machine Learning Based Tools for Long Noncoding Transcripts Discrimination </w:t>
            </w:r>
            <w:r w:rsidRPr="00903F18">
              <w:rPr>
                <w:lang w:val="en-US"/>
              </w:rPr>
              <w:fldChar w:fldCharType="begin"/>
            </w:r>
            <w:r w:rsidRPr="00903F18">
              <w:rPr>
                <w:lang w:val="en-US"/>
              </w:rPr>
              <w:instrText xml:space="preserve"> ADDIN ZOTERO_ITEM CSL_CITATION {"citationID":"tJUIWMdC","properties":{"formattedCitation":"(Han, Liang, Li, &amp; Du, 2016)","plainCitation":"(Han, Liang, Li, &amp; Du, 2016)","noteIndex":0},"citationItems":[{"id":28,"uris":["http://zotero.org/users/5172276/items/DGNV8C6F"],"uri":["http://zotero.org/users/5172276/items/DGNV8C6F"],"itemData":{"id":28,"type":"article-journal","title":"Long Noncoding RNA Identification: Comparing Machine Learning Based Tools for Long Noncoding Transcripts Discrimination","container-title":"Biomed Research International","page":"8496165","source":"Web of Science","abstract":"Long noncoding RNA (lncRNA) is a kind of noncoding RNA with length more than 200 nucleotides, which aroused interest of people in recent years. Lots of studies have confirmed that human genome contains many thousands of lncRNAs which exert great influence over some critical regulators of cellular process. With the advent of high-throughput sequencing technologies, a great quantity of sequences is waiting for exploitation. Thus, many programs are developed to distinguish differences between coding and long noncoding transcripts. Different programs are generally designed to be utilised under different circumstances and it is sensible and practical to select an appropriate method according to a certain situation. In this review, several popular methods and their advantages, disadvantages, and application scopes are summarised to assist people in employing a suitable method and obtaining a more reliable result.","DOI":"10.1155/2016/8496165","ISSN":"2314-6133","note":"WOS:000389947900001","shortTitle":"Long Noncoding RNA Identification","journalAbbreviation":"Biomed Res. Int.","language":"English","author":[{"family":"Han","given":"Siyu"},{"family":"Liang","given":"Yanchun"},{"family":"Li","given":"Ying"},{"family":"Du","given":"Wei"}],"issued":{"date-parts":[["2016"]]}}}],"schema":"https://github.com/citation-style-language/schema/raw/master/csl-citation.json"} </w:instrText>
            </w:r>
            <w:r w:rsidRPr="00903F18">
              <w:rPr>
                <w:lang w:val="en-US"/>
              </w:rPr>
              <w:fldChar w:fldCharType="separate"/>
            </w:r>
            <w:r w:rsidRPr="00903F18">
              <w:rPr>
                <w:rFonts w:cs="Arial"/>
                <w:lang w:val="en-US"/>
              </w:rPr>
              <w:t>(Han, Liang, Li, &amp; Du, 2016)</w:t>
            </w:r>
            <w:r w:rsidRPr="00903F18">
              <w:rPr>
                <w:lang w:val="en-US"/>
              </w:rPr>
              <w:fldChar w:fldCharType="end"/>
            </w:r>
          </w:p>
        </w:tc>
      </w:tr>
      <w:tr w:rsidR="00A92EEA" w:rsidRPr="00D76F17" w14:paraId="0E8488C3" w14:textId="77777777" w:rsidTr="00C0358C">
        <w:trPr>
          <w:cnfStyle w:val="000000100000" w:firstRow="0" w:lastRow="0" w:firstColumn="0" w:lastColumn="0" w:oddVBand="0" w:evenVBand="0" w:oddHBand="1" w:evenHBand="0" w:firstRowFirstColumn="0" w:firstRowLastColumn="0" w:lastRowFirstColumn="0" w:lastRowLastColumn="0"/>
        </w:trPr>
        <w:tc>
          <w:tcPr>
            <w:tcW w:w="1980" w:type="dxa"/>
            <w:tcBorders>
              <w:top w:val="none" w:sz="0" w:space="0" w:color="auto"/>
              <w:bottom w:val="none" w:sz="0" w:space="0" w:color="auto"/>
            </w:tcBorders>
          </w:tcPr>
          <w:p w14:paraId="1977F21B" w14:textId="4A3CB659" w:rsidR="005051A0" w:rsidRPr="00903F18" w:rsidRDefault="005051A0" w:rsidP="00EA3894">
            <w:pPr>
              <w:rPr>
                <w:lang w:val="en-US"/>
              </w:rPr>
            </w:pPr>
            <w:r w:rsidRPr="005051A0">
              <w:rPr>
                <w:lang w:val="en-US"/>
              </w:rPr>
              <w:t>Jia-Pei</w:t>
            </w:r>
            <w:r>
              <w:rPr>
                <w:lang w:val="en-US"/>
              </w:rPr>
              <w:t xml:space="preserve">, </w:t>
            </w:r>
            <w:r w:rsidRPr="005051A0">
              <w:rPr>
                <w:lang w:val="en-US"/>
              </w:rPr>
              <w:t>Yuan</w:t>
            </w:r>
            <w:r>
              <w:rPr>
                <w:lang w:val="en-US"/>
              </w:rPr>
              <w:br/>
            </w:r>
            <w:r w:rsidRPr="005051A0">
              <w:rPr>
                <w:lang w:val="en-US"/>
              </w:rPr>
              <w:t>Hao-Wen</w:t>
            </w:r>
            <w:r>
              <w:rPr>
                <w:lang w:val="en-US"/>
              </w:rPr>
              <w:t xml:space="preserve">, </w:t>
            </w:r>
            <w:r w:rsidRPr="005051A0">
              <w:rPr>
                <w:lang w:val="en-US"/>
              </w:rPr>
              <w:t>Zhang</w:t>
            </w:r>
            <w:r>
              <w:rPr>
                <w:lang w:val="en-US"/>
              </w:rPr>
              <w:br/>
            </w:r>
            <w:r w:rsidRPr="005051A0">
              <w:rPr>
                <w:lang w:val="en-US"/>
              </w:rPr>
              <w:t>Zhi</w:t>
            </w:r>
            <w:r>
              <w:rPr>
                <w:lang w:val="en-US"/>
              </w:rPr>
              <w:t xml:space="preserve">, </w:t>
            </w:r>
            <w:r w:rsidRPr="005051A0">
              <w:rPr>
                <w:lang w:val="en-US"/>
              </w:rPr>
              <w:t>Lu</w:t>
            </w:r>
          </w:p>
        </w:tc>
        <w:tc>
          <w:tcPr>
            <w:tcW w:w="851" w:type="dxa"/>
            <w:tcBorders>
              <w:top w:val="none" w:sz="0" w:space="0" w:color="auto"/>
              <w:bottom w:val="none" w:sz="0" w:space="0" w:color="auto"/>
            </w:tcBorders>
          </w:tcPr>
          <w:p w14:paraId="5321D076" w14:textId="10BB5A16" w:rsidR="00A92EEA" w:rsidRPr="00903F18" w:rsidRDefault="00A92EEA" w:rsidP="000A5E87">
            <w:pPr>
              <w:jc w:val="both"/>
              <w:rPr>
                <w:lang w:val="en-US"/>
              </w:rPr>
            </w:pPr>
            <w:r>
              <w:rPr>
                <w:lang w:val="en-US"/>
              </w:rPr>
              <w:t>2013</w:t>
            </w:r>
          </w:p>
        </w:tc>
        <w:tc>
          <w:tcPr>
            <w:tcW w:w="5669" w:type="dxa"/>
            <w:tcBorders>
              <w:top w:val="none" w:sz="0" w:space="0" w:color="auto"/>
              <w:bottom w:val="none" w:sz="0" w:space="0" w:color="auto"/>
            </w:tcBorders>
          </w:tcPr>
          <w:p w14:paraId="12597FB2" w14:textId="6C354841" w:rsidR="00A92EEA" w:rsidRPr="00903F18" w:rsidRDefault="00A92EEA" w:rsidP="000A5E87">
            <w:pPr>
              <w:jc w:val="both"/>
              <w:rPr>
                <w:lang w:val="en-US"/>
              </w:rPr>
            </w:pPr>
            <w:r w:rsidRPr="00903F18">
              <w:rPr>
                <w:lang w:val="en-US"/>
              </w:rPr>
              <w:t xml:space="preserve">Progress on Bioinformatic Research of lncRNA </w:t>
            </w:r>
            <w:r w:rsidRPr="00903F18">
              <w:rPr>
                <w:lang w:val="en-US"/>
              </w:rPr>
              <w:fldChar w:fldCharType="begin"/>
            </w:r>
            <w:r w:rsidRPr="00903F18">
              <w:rPr>
                <w:lang w:val="en-US"/>
              </w:rPr>
              <w:instrText xml:space="preserve"> ADDIN ZOTERO_ITEM CSL_CITATION {"citationID":"nL9j9vL4","properties":{"formattedCitation":"(Jia-Pei, Hao-Wen, &amp; Zhi, 2013)","plainCitation":"(Jia-Pei, Hao-Wen, &amp; Zhi, 2013)","noteIndex":0},"citationItems":[{"id":29,"uris":["http://zotero.org/users/5172276/items/P4SL33KL"],"uri":["http://zotero.org/users/5172276/items/P4SL33KL"],"itemData":{"id":29,"type":"article-journal","title":"Progress on Bioinformatic Research of lncRNA","container-title":"Progress in Biochemistry and Biophysics","page":"634-640","volume":"40","issue":"7","source":"Web of Science","abstract":"Noncoding RNA (ncRNA) refers to any RNA that is functional without being translated into proteins. Recently, people have paid more and more attention on various types of novel ncRNAs. Some small ncRNAs have already been identified and well studied, such as microRNAs, snoRNAs, tRNA, etc. However, the fields of long noncoding RNA (lncRNA) have not been well explored. This paper reviewed the research progress of ncRNA, especially the lncRNA, including the historical overview, the basic characteristics and the relationship with diseases. We also compared the prediction methods of ncRNA, and introduced an integrative strategy to combine the high throughput sequencing data in the prediction of ncRNA.","DOI":"10.3724/SP.J.1206.2013.00266","ISSN":"1000-3282","note":"WOS:000322353500006","journalAbbreviation":"Prog. Biochem. Biophys.","language":"Chinese","author":[{"family":"Jia-Pei","given":"Yuan"},{"family":"Hao-Wen","given":"Zhang"},{"family":"Zhi","given":"Lu"}],"issued":{"date-parts":[["2013",7]]}}}],"schema":"https://github.com/citation-style-language/schema/raw/master/csl-citation.json"} </w:instrText>
            </w:r>
            <w:r w:rsidRPr="00903F18">
              <w:rPr>
                <w:lang w:val="en-US"/>
              </w:rPr>
              <w:fldChar w:fldCharType="separate"/>
            </w:r>
            <w:r w:rsidRPr="00903F18">
              <w:rPr>
                <w:rFonts w:cs="Arial"/>
                <w:lang w:val="en-US"/>
              </w:rPr>
              <w:t>(Jia-Pei, Hao-Wen, &amp; Zhi, 2013)</w:t>
            </w:r>
            <w:r w:rsidRPr="00903F18">
              <w:rPr>
                <w:lang w:val="en-US"/>
              </w:rPr>
              <w:fldChar w:fldCharType="end"/>
            </w:r>
          </w:p>
        </w:tc>
      </w:tr>
      <w:tr w:rsidR="00A92EEA" w:rsidRPr="00D76F17" w14:paraId="6B2E1DF0" w14:textId="77777777" w:rsidTr="00C0358C">
        <w:tc>
          <w:tcPr>
            <w:tcW w:w="1980" w:type="dxa"/>
          </w:tcPr>
          <w:p w14:paraId="091E9305" w14:textId="31647806" w:rsidR="00A92EEA" w:rsidRPr="005051A0" w:rsidRDefault="005051A0" w:rsidP="00EA3894">
            <w:r w:rsidRPr="005051A0">
              <w:t>Jabeen, Almas</w:t>
            </w:r>
            <w:r w:rsidRPr="005051A0">
              <w:br/>
              <w:t>Ahmad, Nadeem</w:t>
            </w:r>
            <w:r w:rsidRPr="005051A0">
              <w:br/>
              <w:t>Raza</w:t>
            </w:r>
            <w:r>
              <w:t xml:space="preserve">, </w:t>
            </w:r>
            <w:r w:rsidRPr="005051A0">
              <w:t>Khalid</w:t>
            </w:r>
          </w:p>
        </w:tc>
        <w:tc>
          <w:tcPr>
            <w:tcW w:w="851" w:type="dxa"/>
          </w:tcPr>
          <w:p w14:paraId="69AE27DF" w14:textId="031D9CAF" w:rsidR="00A92EEA" w:rsidRPr="00903F18" w:rsidRDefault="00A92EEA" w:rsidP="000A5E87">
            <w:pPr>
              <w:jc w:val="both"/>
              <w:rPr>
                <w:lang w:val="en-US"/>
              </w:rPr>
            </w:pPr>
            <w:r>
              <w:rPr>
                <w:lang w:val="en-US"/>
              </w:rPr>
              <w:t>2018</w:t>
            </w:r>
          </w:p>
        </w:tc>
        <w:tc>
          <w:tcPr>
            <w:tcW w:w="5669" w:type="dxa"/>
          </w:tcPr>
          <w:p w14:paraId="0D7F640E" w14:textId="5347199B" w:rsidR="00A92EEA" w:rsidRPr="00903F18" w:rsidRDefault="00A92EEA" w:rsidP="000A5E87">
            <w:pPr>
              <w:jc w:val="both"/>
              <w:rPr>
                <w:lang w:val="en-US"/>
              </w:rPr>
            </w:pPr>
            <w:r w:rsidRPr="00903F18">
              <w:rPr>
                <w:lang w:val="en-US"/>
              </w:rPr>
              <w:t xml:space="preserve">Machine Learning-Based State-of-the-Art Methods for the Classification of RNA-Seq Data </w:t>
            </w:r>
            <w:r w:rsidRPr="00903F18">
              <w:rPr>
                <w:lang w:val="en-US"/>
              </w:rPr>
              <w:fldChar w:fldCharType="begin"/>
            </w:r>
            <w:r w:rsidRPr="00903F18">
              <w:rPr>
                <w:lang w:val="en-US"/>
              </w:rPr>
              <w:instrText xml:space="preserve"> ADDIN ZOTERO_ITEM CSL_CITATION {"citationID":"1woEhQzo","properties":{"formattedCitation":"(Jabeen et\\uc0\\u160{}al., 2018)","plainCitation":"(Jabeen et al., 2018)","noteIndex":0},"citationItems":[{"id":30,"uris":["http://zotero.org/users/5172276/items/MAFNQ6H5"],"uri":["http://zotero.org/users/5172276/items/MAFNQ6H5"],"itemData":{"id":30,"type":"chapter","title":"Machine Learning-Based State-of-the-Art Methods for the Classification of RNA-Seq Data","container-title":"Classification in BioApps: Automation of Decision Making","collection-title":"Lecture Notes in Computational Vision and Biomechanics","publisher":"Springer International Publishing","publisher-place":"Cham","page":"133-172","source":"Springer Link","event-place":"Cham","abstract":"Ribonucleic acid sequencing (RNA-Seq) measures the expression levels of several transcripts simultaneously. The readings can be gene, exon, or other regions of interest. Various computational tools have been developed for studying pathogens or viruses from RNA-Seq data by classifying them according to the attributes in several pre-defined classes. However, computational tools and approaches to analyzing complex datasets are still lacking. The development of classification models is highly recommended for the diagnosis and classification of diseases, disease monitoring at the molecular level and research into potential disease biomarkers. In this chapter, we discuss various machine learning approaches for RNA-Seq data classification and their implementation. These advancements in bioinformatics, along with developments in machine learning-based classification, would provide powerful toolboxes for the classification of transcriptome information available through RNA-Seq data.","URL":"https://doi.org/10.1007/978-3-319-65981-7_6","ISBN":"978-3-319-65981-7","note":"DOI: 10.1007/978-3-319-65981-7_6","language":"en","author":[{"family":"Jabeen","given":"Almas"},{"family":"Ahmad","given":"Nadeem"},{"family":"Raza","given":"Khalid"}],"issued":{"date-parts":[["2018"]]},"accessed":{"date-parts":[["2018",9,27]]}}}],"schema":"https://github.com/citation-style-language/schema/raw/master/csl-citation.json"} </w:instrText>
            </w:r>
            <w:r w:rsidRPr="00903F18">
              <w:rPr>
                <w:lang w:val="en-US"/>
              </w:rPr>
              <w:fldChar w:fldCharType="separate"/>
            </w:r>
            <w:r w:rsidRPr="00903F18">
              <w:rPr>
                <w:rFonts w:cs="Arial"/>
                <w:szCs w:val="24"/>
                <w:lang w:val="en-US"/>
              </w:rPr>
              <w:t>(Jabeen et al., 2018)</w:t>
            </w:r>
            <w:r w:rsidRPr="00903F18">
              <w:rPr>
                <w:lang w:val="en-US"/>
              </w:rPr>
              <w:fldChar w:fldCharType="end"/>
            </w:r>
          </w:p>
        </w:tc>
      </w:tr>
      <w:tr w:rsidR="00A92EEA" w:rsidRPr="00A92EEA" w14:paraId="12E5F3D7" w14:textId="77777777" w:rsidTr="00C0358C">
        <w:trPr>
          <w:cnfStyle w:val="000000100000" w:firstRow="0" w:lastRow="0" w:firstColumn="0" w:lastColumn="0" w:oddVBand="0" w:evenVBand="0" w:oddHBand="1" w:evenHBand="0" w:firstRowFirstColumn="0" w:firstRowLastColumn="0" w:lastRowFirstColumn="0" w:lastRowLastColumn="0"/>
        </w:trPr>
        <w:tc>
          <w:tcPr>
            <w:tcW w:w="1980" w:type="dxa"/>
            <w:tcBorders>
              <w:top w:val="none" w:sz="0" w:space="0" w:color="auto"/>
              <w:bottom w:val="none" w:sz="0" w:space="0" w:color="auto"/>
            </w:tcBorders>
          </w:tcPr>
          <w:p w14:paraId="57E871A8" w14:textId="739F818C" w:rsidR="00A92EEA" w:rsidRPr="00903F18" w:rsidRDefault="005051A0" w:rsidP="00EA3894">
            <w:pPr>
              <w:rPr>
                <w:lang w:val="en-US"/>
              </w:rPr>
            </w:pPr>
            <w:r w:rsidRPr="005051A0">
              <w:rPr>
                <w:lang w:val="en-US"/>
              </w:rPr>
              <w:lastRenderedPageBreak/>
              <w:t>Yip</w:t>
            </w:r>
            <w:r>
              <w:rPr>
                <w:lang w:val="en-US"/>
              </w:rPr>
              <w:t xml:space="preserve">, </w:t>
            </w:r>
            <w:r w:rsidRPr="005051A0">
              <w:rPr>
                <w:lang w:val="en-US"/>
              </w:rPr>
              <w:t>Kevin Y.</w:t>
            </w:r>
            <w:r>
              <w:rPr>
                <w:lang w:val="en-US"/>
              </w:rPr>
              <w:br/>
            </w:r>
            <w:r w:rsidRPr="005051A0">
              <w:rPr>
                <w:lang w:val="en-US"/>
              </w:rPr>
              <w:t>Cheng</w:t>
            </w:r>
            <w:r>
              <w:rPr>
                <w:lang w:val="en-US"/>
              </w:rPr>
              <w:t xml:space="preserve">, </w:t>
            </w:r>
            <w:r w:rsidRPr="005051A0">
              <w:rPr>
                <w:lang w:val="en-US"/>
              </w:rPr>
              <w:t>Chao</w:t>
            </w:r>
            <w:r>
              <w:rPr>
                <w:lang w:val="en-US"/>
              </w:rPr>
              <w:br/>
            </w:r>
            <w:r w:rsidRPr="005051A0">
              <w:rPr>
                <w:lang w:val="en-US"/>
              </w:rPr>
              <w:t>Gerstein</w:t>
            </w:r>
            <w:r>
              <w:rPr>
                <w:lang w:val="en-US"/>
              </w:rPr>
              <w:t xml:space="preserve">, </w:t>
            </w:r>
            <w:r w:rsidRPr="005051A0">
              <w:rPr>
                <w:lang w:val="en-US"/>
              </w:rPr>
              <w:t>Mark</w:t>
            </w:r>
          </w:p>
        </w:tc>
        <w:tc>
          <w:tcPr>
            <w:tcW w:w="851" w:type="dxa"/>
            <w:tcBorders>
              <w:top w:val="none" w:sz="0" w:space="0" w:color="auto"/>
              <w:bottom w:val="none" w:sz="0" w:space="0" w:color="auto"/>
            </w:tcBorders>
          </w:tcPr>
          <w:p w14:paraId="02A0E193" w14:textId="40132A1C" w:rsidR="00A92EEA" w:rsidRPr="00903F18" w:rsidRDefault="00A92EEA" w:rsidP="000A5E87">
            <w:pPr>
              <w:jc w:val="both"/>
              <w:rPr>
                <w:lang w:val="en-US"/>
              </w:rPr>
            </w:pPr>
            <w:r>
              <w:rPr>
                <w:lang w:val="en-US"/>
              </w:rPr>
              <w:t>2013</w:t>
            </w:r>
          </w:p>
        </w:tc>
        <w:tc>
          <w:tcPr>
            <w:tcW w:w="5669" w:type="dxa"/>
            <w:tcBorders>
              <w:top w:val="none" w:sz="0" w:space="0" w:color="auto"/>
              <w:bottom w:val="none" w:sz="0" w:space="0" w:color="auto"/>
            </w:tcBorders>
          </w:tcPr>
          <w:p w14:paraId="633F6A82" w14:textId="593C8AAD" w:rsidR="00A92EEA" w:rsidRPr="00903F18" w:rsidRDefault="00A92EEA" w:rsidP="000A5E87">
            <w:pPr>
              <w:jc w:val="both"/>
              <w:rPr>
                <w:lang w:val="en-US"/>
              </w:rPr>
            </w:pPr>
            <w:r w:rsidRPr="00903F18">
              <w:rPr>
                <w:lang w:val="en-US"/>
              </w:rPr>
              <w:t xml:space="preserve">Machine learning and genome annotation: a match meant to be? </w:t>
            </w:r>
            <w:r w:rsidRPr="00903F18">
              <w:rPr>
                <w:lang w:val="en-US"/>
              </w:rPr>
              <w:fldChar w:fldCharType="begin"/>
            </w:r>
            <w:r w:rsidRPr="00903F18">
              <w:rPr>
                <w:lang w:val="en-US"/>
              </w:rPr>
              <w:instrText xml:space="preserve"> ADDIN ZOTERO_ITEM CSL_CITATION {"citationID":"4Gil061p","properties":{"formattedCitation":"(Yip, Cheng, &amp; Gerstein, 2013)","plainCitation":"(Yip, Cheng, &amp; Gerstein, 2013)","noteIndex":0},"citationItems":[{"id":31,"uris":["http://zotero.org/users/5172276/items/FFQZQXE7"],"uri":["http://zotero.org/users/5172276/items/FFQZQXE7"],"itemData":{"id":31,"type":"article-journal","title":"Machine learning and genome annotation: a match meant to be?","container-title":"Genome Biology","page":"205","volume":"14","issue":"5","source":"Springer Link","abstract":"By its very nature, genomics produces large, high-dimensional datasets that are well suited to analysis by machine learning approaches. Here, we explain some key aspects of machine learning that make it useful for genome annotation, with illustrative examples from ENCODE.","DOI":"10.1186/gb-2013-14-5-205","ISSN":"1474-760X","shortTitle":"Machine learning and genome annotation","journalAbbreviation":"Genome Biol","language":"en","author":[{"family":"Yip","given":"Kevin Y."},{"family":"Cheng","given":"Chao"},{"family":"Gerstein","given":"Mark"}],"issued":{"date-parts":[["2013",5,29]]}}}],"schema":"https://github.com/citation-style-language/schema/raw/master/csl-citation.json"} </w:instrText>
            </w:r>
            <w:r w:rsidRPr="00903F18">
              <w:rPr>
                <w:lang w:val="en-US"/>
              </w:rPr>
              <w:fldChar w:fldCharType="separate"/>
            </w:r>
            <w:r w:rsidRPr="00903F18">
              <w:rPr>
                <w:rFonts w:cs="Arial"/>
                <w:lang w:val="en-US"/>
              </w:rPr>
              <w:t>(Yip, Cheng, &amp; Gerstein, 2013)</w:t>
            </w:r>
            <w:r w:rsidRPr="00903F18">
              <w:rPr>
                <w:lang w:val="en-US"/>
              </w:rPr>
              <w:fldChar w:fldCharType="end"/>
            </w:r>
          </w:p>
        </w:tc>
      </w:tr>
    </w:tbl>
    <w:p w14:paraId="21B94F6C" w14:textId="65D4E372" w:rsidR="00844A01" w:rsidRPr="005D4583" w:rsidRDefault="00702C16" w:rsidP="00F5443C">
      <w:pPr>
        <w:pStyle w:val="Ttulo2"/>
      </w:pPr>
      <w:bookmarkStart w:id="65" w:name="_Toc530702658"/>
      <w:r>
        <w:t xml:space="preserve">Otras </w:t>
      </w:r>
      <w:r w:rsidR="00C241A0">
        <w:t>Tesis</w:t>
      </w:r>
      <w:r>
        <w:t xml:space="preserve"> encontradas</w:t>
      </w:r>
      <w:bookmarkEnd w:id="65"/>
    </w:p>
    <w:p w14:paraId="35C24924" w14:textId="119E2AC5" w:rsidR="00F5443C" w:rsidRDefault="00FF5F36" w:rsidP="00C241A0">
      <w:pPr>
        <w:jc w:val="both"/>
      </w:pPr>
      <w:r>
        <w:t>Se realizó la búsqueda de tesis de bioinformática similares en el repositorio de tesis PUCP, pero no se encontraron resultados</w:t>
      </w:r>
      <w:r w:rsidR="00F5443C">
        <w:t>.</w:t>
      </w:r>
    </w:p>
    <w:p w14:paraId="7BDB7784" w14:textId="0F2777E9" w:rsidR="00C241A0" w:rsidRPr="00F5443C" w:rsidRDefault="00C241A0" w:rsidP="00C241A0">
      <w:pPr>
        <w:jc w:val="both"/>
      </w:pPr>
      <w:r>
        <w:t>Por otro lado, se ha tenido acceso a una tesis de Brasil</w:t>
      </w:r>
      <w:r w:rsidR="00FE7B49">
        <w:t>, “</w:t>
      </w:r>
      <w:r w:rsidR="00FE7B49" w:rsidRPr="00FE7B49">
        <w:t>Métodos baseados em aprendizagem de máquina para distinguir RNAs longos não-codificadores intergênicos de transcritos codificadores de proteínas</w:t>
      </w:r>
      <w:r w:rsidR="00FE7B49">
        <w:t>”</w:t>
      </w:r>
      <w:r>
        <w:t xml:space="preserve"> </w:t>
      </w:r>
      <w:r>
        <w:fldChar w:fldCharType="begin"/>
      </w:r>
      <w:r>
        <w:instrText xml:space="preserve"> ADDIN ZOTERO_ITEM CSL_CITATION {"citationID":"lsjsOHIT","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10,1]]}}}],"schema":"https://github.com/citation-style-language/schema/raw/master/csl-citation.json"} </w:instrText>
      </w:r>
      <w:r>
        <w:fldChar w:fldCharType="separate"/>
      </w:r>
      <w:r w:rsidRPr="00C241A0">
        <w:rPr>
          <w:rFonts w:cs="Arial"/>
        </w:rPr>
        <w:t>(Vieira, 2018)</w:t>
      </w:r>
      <w:r>
        <w:fldChar w:fldCharType="end"/>
      </w:r>
      <w:r w:rsidR="00FE7B49">
        <w:t xml:space="preserve">, donde se desarrolla un predictor nombrado </w:t>
      </w:r>
      <w:r w:rsidR="00FE7B49" w:rsidRPr="00FE7B49">
        <w:t>PlantSniffe</w:t>
      </w:r>
      <w:r w:rsidR="00FE7B49">
        <w:t>r.</w:t>
      </w:r>
    </w:p>
    <w:p w14:paraId="6411E1A6" w14:textId="097FAA55" w:rsidR="009A68FC" w:rsidRDefault="009A68FC" w:rsidP="00C0358C">
      <w:pPr>
        <w:pStyle w:val="Ttulo2"/>
      </w:pPr>
      <w:bookmarkStart w:id="66" w:name="_Toc530702659"/>
      <w:r>
        <w:t>Resultados</w:t>
      </w:r>
      <w:bookmarkEnd w:id="66"/>
    </w:p>
    <w:p w14:paraId="01B63342" w14:textId="7931FC64" w:rsidR="00C0358C" w:rsidRDefault="00C0358C" w:rsidP="00C0358C">
      <w:pPr>
        <w:pStyle w:val="Ttulo3"/>
      </w:pPr>
      <w:bookmarkStart w:id="67" w:name="_Toc530702660"/>
      <w:r>
        <w:t>Métodos más usados</w:t>
      </w:r>
      <w:bookmarkEnd w:id="67"/>
    </w:p>
    <w:p w14:paraId="0DAC78E0" w14:textId="2E458B02" w:rsidR="00C0358C" w:rsidRDefault="00C0358C" w:rsidP="00C0358C">
      <w:pPr>
        <w:jc w:val="both"/>
      </w:pPr>
      <w:r>
        <w:t xml:space="preserve">A continuación, se discuten los métodos más usados para la clasificación de </w:t>
      </w:r>
      <w:r w:rsidRPr="005D4583">
        <w:rPr>
          <w:i/>
        </w:rPr>
        <w:t>lncRNA</w:t>
      </w:r>
      <w:r w:rsidR="005D4583">
        <w:rPr>
          <w:i/>
        </w:rPr>
        <w:t>s</w:t>
      </w:r>
      <w:r>
        <w:t xml:space="preserve"> a través de predictores de aprendizaje de máquina. Para ello en la </w:t>
      </w:r>
      <w:r w:rsidR="00B237CD">
        <w:fldChar w:fldCharType="begin"/>
      </w:r>
      <w:r w:rsidR="00B237CD">
        <w:instrText xml:space="preserve"> REF _Ref528007403 \h </w:instrText>
      </w:r>
      <w:r w:rsidR="00B237CD">
        <w:fldChar w:fldCharType="separate"/>
      </w:r>
      <w:r w:rsidR="003F1965">
        <w:t xml:space="preserve">Tabla </w:t>
      </w:r>
      <w:r w:rsidR="003F1965">
        <w:rPr>
          <w:noProof/>
        </w:rPr>
        <w:t>8</w:t>
      </w:r>
      <w:r w:rsidR="00B237CD">
        <w:fldChar w:fldCharType="end"/>
      </w:r>
      <w:r>
        <w:t xml:space="preserve"> se presentan los métodos agrupados según el tipo de clasificador que utilizan:</w:t>
      </w:r>
    </w:p>
    <w:p w14:paraId="7A150353" w14:textId="12A6289B" w:rsidR="00B237CD" w:rsidRDefault="00B237CD" w:rsidP="00B237CD">
      <w:pPr>
        <w:pStyle w:val="Descripcin"/>
        <w:keepNext/>
        <w:jc w:val="center"/>
      </w:pPr>
      <w:bookmarkStart w:id="68" w:name="_Ref528007403"/>
      <w:bookmarkStart w:id="69" w:name="_Toc530702684"/>
      <w:r>
        <w:t xml:space="preserve">Tabla </w:t>
      </w:r>
      <w:r w:rsidR="00EF719C">
        <w:rPr>
          <w:noProof/>
        </w:rPr>
        <w:fldChar w:fldCharType="begin"/>
      </w:r>
      <w:r w:rsidR="00EF719C">
        <w:rPr>
          <w:noProof/>
        </w:rPr>
        <w:instrText xml:space="preserve"> SEQ Tabla \* ARABIC </w:instrText>
      </w:r>
      <w:r w:rsidR="00EF719C">
        <w:rPr>
          <w:noProof/>
        </w:rPr>
        <w:fldChar w:fldCharType="separate"/>
      </w:r>
      <w:r w:rsidR="003F1965">
        <w:rPr>
          <w:noProof/>
        </w:rPr>
        <w:t>8</w:t>
      </w:r>
      <w:r w:rsidR="00EF719C">
        <w:rPr>
          <w:noProof/>
        </w:rPr>
        <w:fldChar w:fldCharType="end"/>
      </w:r>
      <w:bookmarkEnd w:id="68"/>
      <w:r>
        <w:t xml:space="preserve"> - Métodos </w:t>
      </w:r>
      <w:r w:rsidR="00895251">
        <w:t xml:space="preserve">de aprendizaje de máquina </w:t>
      </w:r>
      <w:r>
        <w:t>más usados</w:t>
      </w:r>
      <w:r w:rsidR="00895251">
        <w:t xml:space="preserve"> para la clasificación de</w:t>
      </w:r>
      <w:r w:rsidR="00895251" w:rsidRPr="00F82838">
        <w:t xml:space="preserve"> lncRNA</w:t>
      </w:r>
      <w:r w:rsidR="00895251">
        <w:t>.</w:t>
      </w:r>
      <w:bookmarkEnd w:id="69"/>
    </w:p>
    <w:tbl>
      <w:tblPr>
        <w:tblStyle w:val="Tabladelista3"/>
        <w:tblW w:w="85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3397"/>
        <w:gridCol w:w="1122"/>
        <w:gridCol w:w="3981"/>
      </w:tblGrid>
      <w:tr w:rsidR="00B237CD" w14:paraId="003FA6E6" w14:textId="77777777" w:rsidTr="004652FF">
        <w:trPr>
          <w:cnfStyle w:val="100000000000" w:firstRow="1" w:lastRow="0" w:firstColumn="0" w:lastColumn="0" w:oddVBand="0" w:evenVBand="0" w:oddHBand="0" w:evenHBand="0" w:firstRowFirstColumn="0" w:firstRowLastColumn="0" w:lastRowFirstColumn="0" w:lastRowLastColumn="0"/>
        </w:trPr>
        <w:tc>
          <w:tcPr>
            <w:tcW w:w="3397" w:type="dxa"/>
          </w:tcPr>
          <w:p w14:paraId="1F816824" w14:textId="0F377978" w:rsidR="00B237CD" w:rsidRDefault="00B237CD" w:rsidP="00C0358C">
            <w:pPr>
              <w:jc w:val="both"/>
            </w:pPr>
            <w:r>
              <w:t>Método</w:t>
            </w:r>
          </w:p>
        </w:tc>
        <w:tc>
          <w:tcPr>
            <w:tcW w:w="1122" w:type="dxa"/>
          </w:tcPr>
          <w:p w14:paraId="73E063A6" w14:textId="50F3F77B" w:rsidR="00B237CD" w:rsidRDefault="00B237CD" w:rsidP="00C0358C">
            <w:pPr>
              <w:jc w:val="both"/>
            </w:pPr>
            <w:r>
              <w:t>Año</w:t>
            </w:r>
          </w:p>
        </w:tc>
        <w:tc>
          <w:tcPr>
            <w:tcW w:w="3981" w:type="dxa"/>
          </w:tcPr>
          <w:p w14:paraId="4284EB32" w14:textId="268FC0B3" w:rsidR="00B237CD" w:rsidRDefault="00B237CD" w:rsidP="00C0358C">
            <w:pPr>
              <w:jc w:val="both"/>
            </w:pPr>
            <w:r>
              <w:t>Clasificadores</w:t>
            </w:r>
          </w:p>
        </w:tc>
      </w:tr>
      <w:tr w:rsidR="00B237CD" w14:paraId="3B204969" w14:textId="77777777" w:rsidTr="004652FF">
        <w:trPr>
          <w:cnfStyle w:val="000000100000" w:firstRow="0" w:lastRow="0" w:firstColumn="0" w:lastColumn="0" w:oddVBand="0" w:evenVBand="0" w:oddHBand="1" w:evenHBand="0" w:firstRowFirstColumn="0" w:firstRowLastColumn="0" w:lastRowFirstColumn="0" w:lastRowLastColumn="0"/>
        </w:trPr>
        <w:tc>
          <w:tcPr>
            <w:tcW w:w="3397" w:type="dxa"/>
          </w:tcPr>
          <w:p w14:paraId="24F26ED8" w14:textId="12C9238E" w:rsidR="00B237CD" w:rsidRDefault="005D4583" w:rsidP="00B237CD">
            <w:r>
              <w:t xml:space="preserve">Máquina de vectores de soporte </w:t>
            </w:r>
            <w:r w:rsidR="00B237CD" w:rsidRPr="00F82838">
              <w:t>(</w:t>
            </w:r>
            <w:r w:rsidR="00B237CD" w:rsidRPr="00F82838">
              <w:rPr>
                <w:i/>
              </w:rPr>
              <w:t>support</w:t>
            </w:r>
            <w:r w:rsidR="00B237CD" w:rsidRPr="005D4583">
              <w:rPr>
                <w:i/>
              </w:rPr>
              <w:t xml:space="preserve"> vector machine</w:t>
            </w:r>
            <w:r w:rsidRPr="005D4583">
              <w:rPr>
                <w:i/>
              </w:rPr>
              <w:t xml:space="preserve"> - SVM</w:t>
            </w:r>
            <w:r w:rsidR="00B237CD">
              <w:t>)</w:t>
            </w:r>
          </w:p>
        </w:tc>
        <w:tc>
          <w:tcPr>
            <w:tcW w:w="1122" w:type="dxa"/>
          </w:tcPr>
          <w:p w14:paraId="15370CB4" w14:textId="13FD2DE2" w:rsidR="00B237CD" w:rsidRDefault="00B237CD" w:rsidP="00B237CD">
            <w:r>
              <w:t>2007</w:t>
            </w:r>
          </w:p>
        </w:tc>
        <w:tc>
          <w:tcPr>
            <w:tcW w:w="3981" w:type="dxa"/>
          </w:tcPr>
          <w:p w14:paraId="03930B2C" w14:textId="025BC23B" w:rsidR="00B237CD" w:rsidRDefault="00B237CD" w:rsidP="00B237CD">
            <w:r>
              <w:t xml:space="preserve">CPC </w:t>
            </w:r>
            <w:r>
              <w:fldChar w:fldCharType="begin"/>
            </w:r>
            <w:r>
              <w:instrText xml:space="preserve"> ADDIN ZOTERO_ITEM CSL_CITATION {"citationID":"yHAORKSU","properties":{"formattedCitation":"(Kong et\\uc0\\u160{}al., 2007)","plainCitation":"(Kong et al., 2007)","noteIndex":0},"citationItems":[{"id":62,"uris":["http://zotero.org/users/5172276/items/6QLWGIZ6"],"uri":["http://zotero.org/users/5172276/items/6QLWGIZ6"],"itemData":{"id":62,"type":"article-journal","title":"CPC: assess the protein-coding potential of transcripts using sequence features and support vector machine","container-title":"Nucleic Acids Research","page":"W345-W349","volume":"35","issue":"Web Server issue","source":"PubMed Central","abstract":"Recent transcriptome studies have revealed that a large number of transcripts in mammals and other organisms do not encode proteins but function as noncoding RNAs (ncRNAs) instead. As millions of transcripts are generated by large-scale cDNA and EST sequencing projects every year, there is a need for automatic methods to distinguish protein-coding RNAs from noncoding RNAs accurately and quickly. We developed a support vector machine-based classifier, named Coding Potential Calculator (CPC), to assess the protein-coding potential of a transcript based on six biologically meaningful sequence features. Tenfold cross-validation on the training dataset and further testing on several large datasets showed that CPC can discriminate coding from noncoding transcripts with high accuracy. Furthermore, CPC also runs an order-of-magnitude faster than a previous state-of-the-art tool and has higher accuracy. We developed a user-friendly web-based interface of CPC at http://cpc.cbi.pku.edu.cn. In addition to predicting the coding potential of the input transcripts, the CPC web server also graphically displays detailed sequence features and additional annotations of the transcript that may facilitate users’ further investigation.","DOI":"10.1093/nar/gkm391","ISSN":"0305-1048","note":"PMID: 17631615\nPMCID: PMC1933232","shortTitle":"CPC","journalAbbreviation":"Nucleic Acids Res","author":[{"family":"Kong","given":"Lei"},{"family":"Zhang","given":"Yong"},{"family":"Ye","given":"Zhi-Qiang"},{"family":"Liu","given":"Xiao-Qiao"},{"family":"Zhao","given":"Shu-Qi"},{"family":"Wei","given":"Liping"},{"family":"Gao","given":"Ge"}],"issued":{"date-parts":[["2007",7]]}}}],"schema":"https://github.com/citation-style-language/schema/raw/master/csl-citation.json"} </w:instrText>
            </w:r>
            <w:r>
              <w:fldChar w:fldCharType="separate"/>
            </w:r>
            <w:r w:rsidRPr="00687FD6">
              <w:rPr>
                <w:rFonts w:cs="Arial"/>
                <w:szCs w:val="24"/>
              </w:rPr>
              <w:t>(Kong et al., 2007)</w:t>
            </w:r>
            <w:r>
              <w:fldChar w:fldCharType="end"/>
            </w:r>
          </w:p>
        </w:tc>
      </w:tr>
      <w:tr w:rsidR="00B237CD" w:rsidRPr="00D76F17" w14:paraId="71107D10" w14:textId="77777777" w:rsidTr="004652FF">
        <w:tc>
          <w:tcPr>
            <w:tcW w:w="3397" w:type="dxa"/>
            <w:shd w:val="clear" w:color="auto" w:fill="FBE4D5" w:themeFill="accent2" w:themeFillTint="33"/>
          </w:tcPr>
          <w:p w14:paraId="60AD2459" w14:textId="4CF3C6AD" w:rsidR="00B237CD" w:rsidRPr="00501AA7" w:rsidRDefault="005D4583" w:rsidP="00B237CD">
            <w:pPr>
              <w:rPr>
                <w:b/>
              </w:rPr>
            </w:pPr>
            <w:r>
              <w:rPr>
                <w:b/>
              </w:rPr>
              <w:t xml:space="preserve">Ensamble </w:t>
            </w:r>
            <w:r w:rsidR="00B237CD" w:rsidRPr="00501AA7">
              <w:rPr>
                <w:b/>
              </w:rPr>
              <w:t>de bosques aleatorios</w:t>
            </w:r>
            <w:r>
              <w:rPr>
                <w:b/>
              </w:rPr>
              <w:t xml:space="preserve"> </w:t>
            </w:r>
            <w:r w:rsidRPr="003E6F79">
              <w:rPr>
                <w:b/>
                <w:lang w:val="en-US"/>
              </w:rPr>
              <w:t>(</w:t>
            </w:r>
            <w:r w:rsidRPr="003E6F79">
              <w:rPr>
                <w:b/>
                <w:i/>
                <w:lang w:val="en-US"/>
              </w:rPr>
              <w:t>random forest ensemble</w:t>
            </w:r>
            <w:r>
              <w:rPr>
                <w:b/>
              </w:rPr>
              <w:t>)</w:t>
            </w:r>
          </w:p>
        </w:tc>
        <w:tc>
          <w:tcPr>
            <w:tcW w:w="1122" w:type="dxa"/>
            <w:shd w:val="clear" w:color="auto" w:fill="FBE4D5" w:themeFill="accent2" w:themeFillTint="33"/>
          </w:tcPr>
          <w:p w14:paraId="20198873" w14:textId="7370AEAE" w:rsidR="00B237CD" w:rsidRPr="00501AA7" w:rsidRDefault="00B237CD" w:rsidP="00B237CD">
            <w:pPr>
              <w:rPr>
                <w:b/>
                <w:lang w:val="en-US"/>
              </w:rPr>
            </w:pPr>
            <w:r w:rsidRPr="00501AA7">
              <w:rPr>
                <w:b/>
                <w:lang w:val="en-US"/>
              </w:rPr>
              <w:t>2015</w:t>
            </w:r>
          </w:p>
        </w:tc>
        <w:tc>
          <w:tcPr>
            <w:tcW w:w="3981" w:type="dxa"/>
            <w:shd w:val="clear" w:color="auto" w:fill="FBE4D5" w:themeFill="accent2" w:themeFillTint="33"/>
          </w:tcPr>
          <w:p w14:paraId="6D58570D" w14:textId="7BEF22DE" w:rsidR="00B237CD" w:rsidRPr="00501AA7" w:rsidRDefault="00B237CD" w:rsidP="00B237CD">
            <w:pPr>
              <w:rPr>
                <w:b/>
                <w:lang w:val="en-US"/>
              </w:rPr>
            </w:pPr>
            <w:r w:rsidRPr="00501AA7">
              <w:rPr>
                <w:b/>
                <w:lang w:val="en-US"/>
              </w:rPr>
              <w:t xml:space="preserve">LncRNA-ID </w:t>
            </w:r>
            <w:r w:rsidRPr="00501AA7">
              <w:rPr>
                <w:b/>
              </w:rPr>
              <w:fldChar w:fldCharType="begin"/>
            </w:r>
            <w:r w:rsidRPr="00501AA7">
              <w:rPr>
                <w:b/>
                <w:lang w:val="en-US"/>
              </w:rPr>
              <w:instrText xml:space="preserve"> ADDIN ZOTERO_ITEM CSL_CITATION {"citationID":"Ox6B2yHy","properties":{"formattedCitation":"(Achawanantakun, Chen, Sun, &amp; Zhang, 2015)","plainCitation":"(Achawanantakun, Chen, Sun, &amp; Zhang, 2015)","noteIndex":0},"citationItems":[{"id":44,"uris":["http://zotero.org/users/5172276/items/G3VS2ZBG"],"uri":["http://zotero.org/users/5172276/items/G3VS2ZBG"],"itemData":{"id":44,"type":"article-journal","title":"LncRNA-ID: Long non-coding RNA IDentification using balanced random forests","container-title":"Bioinformatics","page":"3897-3905","volume":"31","issue":"24","source":"academic.oup.com","abstract":"Abstract.  Motivation: Long non-coding RNAs (lncRNAs), which are non-coding RNAs of length above 200 nucleotides, play important biological functions such as ge","DOI":"10.1093/bioinformatics/btv480","ISSN":"1367-4803","shortTitle":"LncRNA-ID","journalAbbreviation":"Bioinformatics","language":"en","author":[{"family":"Achawanantakun","given":"Rujira"},{"family":"Chen","given":"Jiao"},{"family":"Sun","given":"Yanni"},{"family":"Zhang","given":"Yuan"}],"issued":{"date-parts":[["2015",12,15]]}}}],"schema":"https://github.com/citation-style-language/schema/raw/master/csl-citation.json"} </w:instrText>
            </w:r>
            <w:r w:rsidRPr="00501AA7">
              <w:rPr>
                <w:b/>
              </w:rPr>
              <w:fldChar w:fldCharType="separate"/>
            </w:r>
            <w:r w:rsidRPr="00501AA7">
              <w:rPr>
                <w:rFonts w:cs="Arial"/>
                <w:b/>
                <w:lang w:val="en-US"/>
              </w:rPr>
              <w:t>(Achawanantakun, Chen, Sun, &amp; Zhang, 2015)</w:t>
            </w:r>
            <w:r w:rsidRPr="00501AA7">
              <w:rPr>
                <w:b/>
              </w:rPr>
              <w:fldChar w:fldCharType="end"/>
            </w:r>
          </w:p>
        </w:tc>
      </w:tr>
      <w:tr w:rsidR="00B237CD" w:rsidRPr="00B237CD" w14:paraId="07355F43" w14:textId="77777777" w:rsidTr="004652FF">
        <w:trPr>
          <w:cnfStyle w:val="000000100000" w:firstRow="0" w:lastRow="0" w:firstColumn="0" w:lastColumn="0" w:oddVBand="0" w:evenVBand="0" w:oddHBand="1" w:evenHBand="0" w:firstRowFirstColumn="0" w:firstRowLastColumn="0" w:lastRowFirstColumn="0" w:lastRowLastColumn="0"/>
        </w:trPr>
        <w:tc>
          <w:tcPr>
            <w:tcW w:w="3397" w:type="dxa"/>
          </w:tcPr>
          <w:p w14:paraId="209ACC05" w14:textId="1521C454" w:rsidR="00B237CD" w:rsidRPr="00B237CD" w:rsidRDefault="00166992" w:rsidP="00B237CD">
            <w:pPr>
              <w:rPr>
                <w:lang w:val="en-US"/>
              </w:rPr>
            </w:pPr>
            <w:r>
              <w:rPr>
                <w:i/>
                <w:lang w:val="en-US"/>
              </w:rPr>
              <w:t>D</w:t>
            </w:r>
            <w:r w:rsidR="00B237CD" w:rsidRPr="005D4583">
              <w:rPr>
                <w:i/>
                <w:lang w:val="en-US"/>
              </w:rPr>
              <w:t>eep</w:t>
            </w:r>
            <w:r w:rsidR="00B237CD">
              <w:rPr>
                <w:lang w:val="en-US"/>
              </w:rPr>
              <w:t xml:space="preserve"> </w:t>
            </w:r>
            <w:r w:rsidR="00B237CD" w:rsidRPr="005D4583">
              <w:rPr>
                <w:i/>
                <w:lang w:val="en-US"/>
              </w:rPr>
              <w:t>stacking</w:t>
            </w:r>
            <w:r w:rsidR="00B237CD">
              <w:rPr>
                <w:lang w:val="en-US"/>
              </w:rPr>
              <w:t xml:space="preserve"> </w:t>
            </w:r>
            <w:r w:rsidR="00B237CD" w:rsidRPr="005D4583">
              <w:rPr>
                <w:i/>
                <w:lang w:val="en-US"/>
              </w:rPr>
              <w:t>networks</w:t>
            </w:r>
            <w:r>
              <w:rPr>
                <w:i/>
                <w:lang w:val="en-US"/>
              </w:rPr>
              <w:t xml:space="preserve"> </w:t>
            </w:r>
            <w:r>
              <w:rPr>
                <w:lang w:val="en-US"/>
              </w:rPr>
              <w:t>(</w:t>
            </w:r>
            <w:r w:rsidRPr="005D4583">
              <w:rPr>
                <w:i/>
                <w:lang w:val="en-US"/>
              </w:rPr>
              <w:t>DSN</w:t>
            </w:r>
            <w:r>
              <w:rPr>
                <w:lang w:val="en-US"/>
              </w:rPr>
              <w:t>)</w:t>
            </w:r>
          </w:p>
        </w:tc>
        <w:tc>
          <w:tcPr>
            <w:tcW w:w="1122" w:type="dxa"/>
          </w:tcPr>
          <w:p w14:paraId="6EA18ABA" w14:textId="64F9A642" w:rsidR="00B237CD" w:rsidRPr="003E6F79" w:rsidRDefault="00B237CD" w:rsidP="00B237CD">
            <w:pPr>
              <w:rPr>
                <w:lang w:val="en-US"/>
              </w:rPr>
            </w:pPr>
            <w:r>
              <w:t>2015</w:t>
            </w:r>
          </w:p>
        </w:tc>
        <w:tc>
          <w:tcPr>
            <w:tcW w:w="3981" w:type="dxa"/>
          </w:tcPr>
          <w:p w14:paraId="6D91A35F" w14:textId="0E94698A" w:rsidR="00B237CD" w:rsidRPr="00B237CD" w:rsidRDefault="00B237CD" w:rsidP="00B237CD">
            <w:pPr>
              <w:rPr>
                <w:lang w:val="en-US"/>
              </w:rPr>
            </w:pPr>
            <w:r w:rsidRPr="003E6F79">
              <w:rPr>
                <w:lang w:val="en-US"/>
              </w:rPr>
              <w:t>lncRNA</w:t>
            </w:r>
            <w:r w:rsidRPr="003D638E">
              <w:t>-MFDL</w:t>
            </w:r>
            <w:r>
              <w:t xml:space="preserve"> </w:t>
            </w:r>
            <w:r>
              <w:fldChar w:fldCharType="begin"/>
            </w:r>
            <w:r>
              <w:instrText xml:space="preserve"> ADDIN ZOTERO_ITEM CSL_CITATION {"citationID":"1NhnTiE7","properties":{"formattedCitation":"(Fan &amp; Zhang, 2015)","plainCitation":"(Fan &amp; Zhang, 2015)","noteIndex":0},"citationItems":[{"id":48,"uris":["http://zotero.org/users/5172276/items/H97YA8EE"],"uri":["http://zotero.org/users/5172276/items/H97YA8EE"],"itemData":{"id":48,"type":"article-journal","title":"lncRNA-MFDL: identification of human long non-coding RNAs by fusing multiple features and using deep learning","container-title":"Molecular BioSystems","page":"892-897","volume":"11","issue":"3","source":"pubs.rsc.org","abstract":"Long noncoding RNAs (lncRNAs) are emerging as a novel class of noncoding RNAs and potent gene regulators, which play an important and varied role in cellular functions. lncRNAs are closely related with the occurrence and development of some diseases. High-throughput RNA-sequencing techniques combined with de novo assembly have identified a large number of novel transcripts. The discovery of large and ‘hidden’ transcriptomes urgently requires the development of effective computational methods that can rapidly distinguish between coding and long noncoding RNAs. In this study, we developed a powerful predictor (named as lncRNA-MFDL) to identify lncRNAs by fusing multiple features of the open reading frame, k-mer, the secondary structure and the most-like coding domain sequence and using deep learning classification algorithms. Using the same human training dataset and a 10-fold cross validation test, lncRNA-MFDL can achieve 97.1% prediction accuracy which is 5.7, 3.7, and 3.4% higher than that of CPC, CNCI and lncRNA-FMFSVM predictors, respectively. Compared with CPC and CNCI predictors in other species (e.g., anole lizard, zebrafish, chicken, gorilla, macaque, mouse, lamprey, orangutan, xenopus and C. elegans) testing datasets, the new lncRNA-MFDL predictor is also much more effective and robust. These results show that lncRNA-MFDL is a powerful tool for identifying lncRNAs. The lncRNA-MFDL software package is freely available at http://compgenomics.utsa.edu/lncRNA_MDFL/ for academic users.","DOI":"10.1039/C4MB00650J","ISSN":"1742-2051","shortTitle":"lncRNA-MFDL","journalAbbreviation":"Mol. BioSyst.","language":"en","author":[{"family":"Fan","given":"Xiao-Nan"},{"family":"Zhang","given":"Shao-Wu"}],"issued":{"date-parts":[["2015",2,17]]}}}],"schema":"https://github.com/citation-style-language/schema/raw/master/csl-citation.json"} </w:instrText>
            </w:r>
            <w:r>
              <w:fldChar w:fldCharType="separate"/>
            </w:r>
            <w:r w:rsidRPr="00BF244D">
              <w:rPr>
                <w:rFonts w:cs="Arial"/>
              </w:rPr>
              <w:t>(Fan &amp; Zhang, 2015)</w:t>
            </w:r>
            <w:r>
              <w:fldChar w:fldCharType="end"/>
            </w:r>
          </w:p>
        </w:tc>
      </w:tr>
      <w:tr w:rsidR="00B237CD" w:rsidRPr="00D76F17" w14:paraId="089FC29B" w14:textId="77777777" w:rsidTr="004652FF">
        <w:tc>
          <w:tcPr>
            <w:tcW w:w="3397" w:type="dxa"/>
          </w:tcPr>
          <w:p w14:paraId="2594489C" w14:textId="2920F72A" w:rsidR="00B237CD" w:rsidRPr="00B237CD" w:rsidRDefault="00B237CD" w:rsidP="00B237CD">
            <w:pPr>
              <w:rPr>
                <w:lang w:val="en-US"/>
              </w:rPr>
            </w:pPr>
            <w:r>
              <w:rPr>
                <w:lang w:val="en-US"/>
              </w:rPr>
              <w:t>Redes</w:t>
            </w:r>
            <w:r w:rsidRPr="003E6F79">
              <w:t xml:space="preserve"> neuronales profundas</w:t>
            </w:r>
            <w:r>
              <w:rPr>
                <w:lang w:val="en-US"/>
              </w:rPr>
              <w:t xml:space="preserve"> (</w:t>
            </w:r>
            <w:r w:rsidR="005D4583" w:rsidRPr="005D4583">
              <w:rPr>
                <w:i/>
                <w:lang w:val="en-US"/>
              </w:rPr>
              <w:t>deep</w:t>
            </w:r>
            <w:r w:rsidR="005D4583">
              <w:rPr>
                <w:lang w:val="en-US"/>
              </w:rPr>
              <w:t xml:space="preserve"> </w:t>
            </w:r>
            <w:r w:rsidR="005D4583" w:rsidRPr="005D4583">
              <w:rPr>
                <w:i/>
                <w:lang w:val="en-US"/>
              </w:rPr>
              <w:t>neural</w:t>
            </w:r>
            <w:r w:rsidR="005D4583">
              <w:rPr>
                <w:lang w:val="en-US"/>
              </w:rPr>
              <w:t xml:space="preserve"> </w:t>
            </w:r>
            <w:r w:rsidR="005D4583" w:rsidRPr="005D4583">
              <w:rPr>
                <w:i/>
                <w:lang w:val="en-US"/>
              </w:rPr>
              <w:t>networks</w:t>
            </w:r>
            <w:r w:rsidR="005D4583">
              <w:rPr>
                <w:lang w:val="en-US"/>
              </w:rPr>
              <w:t xml:space="preserve"> - </w:t>
            </w:r>
            <w:r w:rsidRPr="005D4583">
              <w:rPr>
                <w:i/>
                <w:lang w:val="en-US"/>
              </w:rPr>
              <w:t>DNN</w:t>
            </w:r>
            <w:r>
              <w:rPr>
                <w:lang w:val="en-US"/>
              </w:rPr>
              <w:t>)</w:t>
            </w:r>
          </w:p>
        </w:tc>
        <w:tc>
          <w:tcPr>
            <w:tcW w:w="1122" w:type="dxa"/>
          </w:tcPr>
          <w:p w14:paraId="1E8D296C" w14:textId="567C0391" w:rsidR="00B237CD" w:rsidRPr="00B237CD" w:rsidRDefault="00B237CD" w:rsidP="00B237CD">
            <w:pPr>
              <w:rPr>
                <w:lang w:val="en-US"/>
              </w:rPr>
            </w:pPr>
            <w:r>
              <w:rPr>
                <w:lang w:val="en-US"/>
              </w:rPr>
              <w:t>2016</w:t>
            </w:r>
          </w:p>
        </w:tc>
        <w:tc>
          <w:tcPr>
            <w:tcW w:w="3981" w:type="dxa"/>
          </w:tcPr>
          <w:p w14:paraId="44B25626" w14:textId="4653F93B" w:rsidR="00B237CD" w:rsidRPr="00B237CD" w:rsidRDefault="00B237CD" w:rsidP="00B237CD">
            <w:pPr>
              <w:rPr>
                <w:lang w:val="en-US"/>
              </w:rPr>
            </w:pPr>
            <w:r w:rsidRPr="00B237CD">
              <w:rPr>
                <w:lang w:val="en-US"/>
              </w:rPr>
              <w:t xml:space="preserve">DeepLNC </w:t>
            </w:r>
            <w:r>
              <w:fldChar w:fldCharType="begin"/>
            </w:r>
            <w:r w:rsidRPr="00B237CD">
              <w:rPr>
                <w:lang w:val="en-US"/>
              </w:rPr>
              <w:instrText xml:space="preserve"> ADDIN ZOTERO_ITEM CSL_CITATION {"citationID":"IZP5HKx8","properties":{"formattedCitation":"(Tripathi, Patel, Kumari, Chakraborty, &amp; Varadwaj, 2016)","plainCitation":"(Tripathi, Patel, Kumari, Chakraborty, &amp; Varadwaj, 2016)","noteIndex":0},"citationItems":[{"id":54,"uris":["http://zotero.org/users/5172276/items/3XWP5ZJI"],"uri":["http://zotero.org/users/5172276/items/3XWP5ZJI"],"itemData":{"id":54,"type":"article-journal","title":"DeepLNC, a long non-coding RNA prediction tool using deep neural network","container-title":"Network Modeling Analysis in Health Informatics and Bioinformatics","page":"21","volume":"5","issue":"1","source":"Springer Link","abstract":"The significant role of long non-coding RNAs (lncRNAs) in various cellular functions, such as gene imprinting, immune response, embryonic pluripotency, tumorogenesis, and genetic regulations, has been widely studied and reported in recent years. Several experimental and computational methods involving genome-wide search and screenings of ncRNAs are being proposed utilizing sequence features-length, occurrence, and composition of bases with various limitations. The proposed classifier, Deep Neural Network (DNN) is fast and an accurate alternative for the identification of lncRNAs as compared to other existing classifiers. The information content stored in k-mer pattern has been used as a sole feature for the DNN classifier using manually annotated training datasets from LNCipedia and RefSeq database, obtaining accuracy of 98.07 %, sensitivity of 98.98 %, and specificity of 97.19 %, respectively, on test dataset. The k-mer information content generated on the basis of Shannon entropy function has resulted in improved classifier accuracy. This classification framework was also tested on known human genome dataset, and the framework has successfully identified known lncRNAs with 99 % accuracy rate. The said algorithm has been implemented as a web prediction tool, which is available on server interface http://bioserver.iiita.ac.in/deeplnc.","DOI":"10.1007/s13721-016-0129-2","ISSN":"2192-6670","journalAbbreviation":"Netw Model Anal Health Inform Bioinforma","language":"en","author":[{"family":"Tripathi","given":"Rashmi"},{"family":"Patel","given":"Sunil"},{"family":"Kumari","given":"Vandana"},{"family":"Chakraborty","given":"Pavan"},{"family":"Varadwaj","given":"Pritish Kumar"}],"issued":{"date-parts":[["2016",6,10]]}}}],"schema":"https://github.com/citation-style-language/schema/raw/master/csl-citation.json"} </w:instrText>
            </w:r>
            <w:r>
              <w:fldChar w:fldCharType="separate"/>
            </w:r>
            <w:r w:rsidRPr="00B237CD">
              <w:rPr>
                <w:rFonts w:cs="Arial"/>
                <w:lang w:val="en-US"/>
              </w:rPr>
              <w:t>(Tripathi, Patel, Kumari, Chakraborty, &amp; Varadwaj, 2016)</w:t>
            </w:r>
            <w:r>
              <w:fldChar w:fldCharType="end"/>
            </w:r>
          </w:p>
        </w:tc>
      </w:tr>
      <w:tr w:rsidR="00B237CD" w:rsidRPr="00B237CD" w14:paraId="0FCEA0D7" w14:textId="77777777" w:rsidTr="004652FF">
        <w:trPr>
          <w:cnfStyle w:val="000000100000" w:firstRow="0" w:lastRow="0" w:firstColumn="0" w:lastColumn="0" w:oddVBand="0" w:evenVBand="0" w:oddHBand="1" w:evenHBand="0" w:firstRowFirstColumn="0" w:firstRowLastColumn="0" w:lastRowFirstColumn="0" w:lastRowLastColumn="0"/>
        </w:trPr>
        <w:tc>
          <w:tcPr>
            <w:tcW w:w="3397" w:type="dxa"/>
          </w:tcPr>
          <w:p w14:paraId="73F95CC4" w14:textId="772B9435" w:rsidR="00B237CD" w:rsidRPr="005D4583" w:rsidRDefault="005D4583" w:rsidP="00B237CD">
            <w:r>
              <w:lastRenderedPageBreak/>
              <w:t>Máquina de vectores de soporte</w:t>
            </w:r>
          </w:p>
        </w:tc>
        <w:tc>
          <w:tcPr>
            <w:tcW w:w="1122" w:type="dxa"/>
          </w:tcPr>
          <w:p w14:paraId="0BB0A73F" w14:textId="07441781" w:rsidR="00B237CD" w:rsidRDefault="00B237CD" w:rsidP="00B237CD">
            <w:r>
              <w:t>2017</w:t>
            </w:r>
          </w:p>
        </w:tc>
        <w:tc>
          <w:tcPr>
            <w:tcW w:w="3981" w:type="dxa"/>
          </w:tcPr>
          <w:p w14:paraId="4068CEB4" w14:textId="5EDD1737" w:rsidR="00B237CD" w:rsidRPr="00B237CD" w:rsidRDefault="00B237CD" w:rsidP="00B237CD">
            <w:r>
              <w:t xml:space="preserve">Clasificador </w:t>
            </w:r>
            <w:r w:rsidR="00B129C5">
              <w:t xml:space="preserve">de máquina de vectores de soporte </w:t>
            </w:r>
            <w:r>
              <w:t>de</w:t>
            </w:r>
            <w:r w:rsidRPr="00F82838">
              <w:t xml:space="preserve"> </w:t>
            </w:r>
            <w:r w:rsidRPr="00F82838">
              <w:rPr>
                <w:i/>
              </w:rPr>
              <w:t>lncRNA</w:t>
            </w:r>
            <w:r>
              <w:t xml:space="preserve"> </w:t>
            </w:r>
            <w:r>
              <w:fldChar w:fldCharType="begin"/>
            </w:r>
            <w:r>
              <w:instrText xml:space="preserve"> ADDIN ZOTERO_ITEM CSL_CITATION {"citationID":"KVvtZ5K6","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fldChar w:fldCharType="separate"/>
            </w:r>
            <w:r w:rsidRPr="001A6771">
              <w:rPr>
                <w:rFonts w:cs="Arial"/>
                <w:szCs w:val="24"/>
              </w:rPr>
              <w:t>(Schneider et al., 2017)</w:t>
            </w:r>
            <w:r>
              <w:fldChar w:fldCharType="end"/>
            </w:r>
          </w:p>
        </w:tc>
      </w:tr>
      <w:tr w:rsidR="00B237CD" w:rsidRPr="00BD14A4" w14:paraId="67AA8B0A" w14:textId="77777777" w:rsidTr="004652FF">
        <w:tc>
          <w:tcPr>
            <w:tcW w:w="3397" w:type="dxa"/>
            <w:shd w:val="clear" w:color="auto" w:fill="FBE4D5" w:themeFill="accent2" w:themeFillTint="33"/>
          </w:tcPr>
          <w:p w14:paraId="04FD1C98" w14:textId="2025E64D" w:rsidR="00B237CD" w:rsidRPr="00501AA7" w:rsidRDefault="00B237CD" w:rsidP="00B237CD">
            <w:pPr>
              <w:rPr>
                <w:b/>
              </w:rPr>
            </w:pPr>
            <w:r w:rsidRPr="00501AA7">
              <w:rPr>
                <w:b/>
              </w:rPr>
              <w:t>En</w:t>
            </w:r>
            <w:r w:rsidR="005D4583">
              <w:rPr>
                <w:b/>
              </w:rPr>
              <w:t>sa</w:t>
            </w:r>
            <w:r w:rsidRPr="00501AA7">
              <w:rPr>
                <w:b/>
              </w:rPr>
              <w:t>mble de bosques aleatorios</w:t>
            </w:r>
          </w:p>
        </w:tc>
        <w:tc>
          <w:tcPr>
            <w:tcW w:w="1122" w:type="dxa"/>
            <w:shd w:val="clear" w:color="auto" w:fill="FBE4D5" w:themeFill="accent2" w:themeFillTint="33"/>
          </w:tcPr>
          <w:p w14:paraId="6E1A0D57" w14:textId="2E19B625" w:rsidR="00B237CD" w:rsidRPr="00B129C5" w:rsidRDefault="00B237CD" w:rsidP="00B237CD">
            <w:pPr>
              <w:rPr>
                <w:b/>
              </w:rPr>
            </w:pPr>
            <w:r w:rsidRPr="00B129C5">
              <w:rPr>
                <w:b/>
              </w:rPr>
              <w:t>2017</w:t>
            </w:r>
          </w:p>
        </w:tc>
        <w:tc>
          <w:tcPr>
            <w:tcW w:w="3981" w:type="dxa"/>
            <w:shd w:val="clear" w:color="auto" w:fill="FBE4D5" w:themeFill="accent2" w:themeFillTint="33"/>
          </w:tcPr>
          <w:p w14:paraId="7D3EA771" w14:textId="130CD37D" w:rsidR="00B237CD" w:rsidRPr="00BD14A4" w:rsidRDefault="00B237CD" w:rsidP="00B237CD">
            <w:pPr>
              <w:rPr>
                <w:b/>
              </w:rPr>
            </w:pPr>
            <w:r w:rsidRPr="00BD14A4">
              <w:rPr>
                <w:b/>
              </w:rPr>
              <w:t xml:space="preserve">PLncPRO </w:t>
            </w:r>
            <w:r w:rsidRPr="00501AA7">
              <w:rPr>
                <w:b/>
              </w:rPr>
              <w:fldChar w:fldCharType="begin"/>
            </w:r>
            <w:r w:rsidRPr="00BD14A4">
              <w:rPr>
                <w:b/>
              </w:rPr>
              <w:instrText xml:space="preserve"> ADDIN ZOTERO_ITEM CSL_CITATION {"citationID":"u0fV5vgk","properties":{"formattedCitation":"(Singh, Khemka, Rajkumar, Garg, &amp; Jain, 2017)","plainCitation":"(Singh, Khemka, Rajkumar, Garg, &amp; Jain, 2017)","noteIndex":0},"citationItems":[{"id":50,"uris":["http://zotero.org/users/5172276/items/V6JF2QN7"],"uri":["http://zotero.org/users/5172276/items/V6JF2QN7"],"itemData":{"id":50,"type":"article-journal","title":"PLncPRO for prediction of long non-coding RNAs (lncRNAs) in plants and its application for discovery of abiotic stress-responsive lncRNAs in rice and chickpea","container-title":"Nucleic Acids Research","page":"e183-e183","volume":"45","issue":"22","source":"academic.oup.com","abstract":"Abstract.  Long non-coding RNAs (lncRNAs) make up a significant portion of non-coding RNAs and are involved in a variety of biological processes. Accurate ident","DOI":"10.1093/nar/gkx866","ISSN":"0305-1048","journalAbbreviation":"Nucleic Acids Res","language":"en","author":[{"family":"Singh","given":"Urminder"},{"family":"Khemka","given":"Niraj"},{"family":"Rajkumar","given":"Mohan Singh"},{"family":"Garg","given":"Rohini"},{"family":"Jain","given":"Mukesh"}],"issued":{"date-parts":[["2017",12,15]]}}}],"schema":"https://github.com/citation-style-language/schema/raw/master/csl-citation.json"} </w:instrText>
            </w:r>
            <w:r w:rsidRPr="00501AA7">
              <w:rPr>
                <w:b/>
              </w:rPr>
              <w:fldChar w:fldCharType="separate"/>
            </w:r>
            <w:r w:rsidRPr="00BD14A4">
              <w:rPr>
                <w:rFonts w:cs="Arial"/>
                <w:b/>
              </w:rPr>
              <w:t>(Singh, Khemka, Rajkumar, Garg, &amp; Jain, 2017)</w:t>
            </w:r>
            <w:r w:rsidRPr="00501AA7">
              <w:rPr>
                <w:b/>
              </w:rPr>
              <w:fldChar w:fldCharType="end"/>
            </w:r>
          </w:p>
        </w:tc>
      </w:tr>
      <w:tr w:rsidR="00C241A0" w:rsidRPr="00B129C5" w14:paraId="78BE1463" w14:textId="77777777" w:rsidTr="004652FF">
        <w:trPr>
          <w:cnfStyle w:val="000000100000" w:firstRow="0" w:lastRow="0" w:firstColumn="0" w:lastColumn="0" w:oddVBand="0" w:evenVBand="0" w:oddHBand="1" w:evenHBand="0" w:firstRowFirstColumn="0" w:firstRowLastColumn="0" w:lastRowFirstColumn="0" w:lastRowLastColumn="0"/>
        </w:trPr>
        <w:tc>
          <w:tcPr>
            <w:tcW w:w="3397" w:type="dxa"/>
            <w:shd w:val="clear" w:color="auto" w:fill="FBE4D5" w:themeFill="accent2" w:themeFillTint="33"/>
          </w:tcPr>
          <w:p w14:paraId="08BCF9B6" w14:textId="550C81CC" w:rsidR="00C241A0" w:rsidRPr="00501AA7" w:rsidRDefault="00C241A0" w:rsidP="00B237CD">
            <w:pPr>
              <w:rPr>
                <w:b/>
              </w:rPr>
            </w:pPr>
            <w:r>
              <w:rPr>
                <w:b/>
              </w:rPr>
              <w:t>Ensamble de bosques aleatorios</w:t>
            </w:r>
          </w:p>
        </w:tc>
        <w:tc>
          <w:tcPr>
            <w:tcW w:w="1122" w:type="dxa"/>
            <w:shd w:val="clear" w:color="auto" w:fill="FBE4D5" w:themeFill="accent2" w:themeFillTint="33"/>
          </w:tcPr>
          <w:p w14:paraId="54C47137" w14:textId="2960BDFD" w:rsidR="00C241A0" w:rsidRPr="00B129C5" w:rsidRDefault="00C241A0" w:rsidP="00B237CD">
            <w:pPr>
              <w:rPr>
                <w:b/>
              </w:rPr>
            </w:pPr>
            <w:r>
              <w:rPr>
                <w:b/>
              </w:rPr>
              <w:t>2017</w:t>
            </w:r>
          </w:p>
        </w:tc>
        <w:tc>
          <w:tcPr>
            <w:tcW w:w="3981" w:type="dxa"/>
            <w:shd w:val="clear" w:color="auto" w:fill="FBE4D5" w:themeFill="accent2" w:themeFillTint="33"/>
          </w:tcPr>
          <w:p w14:paraId="0F382A5E" w14:textId="73778E6F" w:rsidR="00C241A0" w:rsidRPr="00B129C5" w:rsidRDefault="00C241A0" w:rsidP="00B237CD">
            <w:pPr>
              <w:rPr>
                <w:b/>
              </w:rPr>
            </w:pPr>
            <w:r>
              <w:rPr>
                <w:b/>
              </w:rPr>
              <w:t xml:space="preserve">FEELnc </w:t>
            </w:r>
            <w:r>
              <w:rPr>
                <w:b/>
              </w:rPr>
              <w:fldChar w:fldCharType="begin"/>
            </w:r>
            <w:r>
              <w:rPr>
                <w:b/>
              </w:rPr>
              <w:instrText xml:space="preserve"> ADDIN ZOTERO_ITEM CSL_CITATION {"citationID":"a8WHfIEy","properties":{"formattedCitation":"(Wucher et\\uc0\\u160{}al., 2017)","plainCitation":"(Wucher et al., 2017)","noteIndex":0},"citationItems":[{"id":238,"uris":["http://zotero.org/users/5172276/items/I5UV6EEI"],"uri":["http://zotero.org/users/5172276/items/I5UV6EEI"],"itemData":{"id":238,"type":"article-journal","title":"FEELnc: a tool for long non-coding RNA annotation and its application to the dog transcriptome","container-title":"Nucleic Acids Research","page":"e57","volume":"45","issue":"8","source":"PubMed Central","abstract":"Whole transcriptome sequencing (RNA-seq) has become a standard for cataloguing and monitoring RNA populations. One of the main bottlenecks, however, is to correctly identify the different classes of RNAs among the plethora of reconstructed transcripts, particularly those that will be translated (mRNAs) from the class of long non-coding RNAs (lncRNAs). Here, we present FEELnc (FlExible Extraction of LncRNAs), an alignment-free program that accurately annotates lncRNAs based on a Random Forest model trained with general features such as multi k-mer frequencies and relaxed open reading frames. Benchmarking versus five state-of-the-art tools shows that FEELnc achieves similar or better classification performance on GENCODE and NONCODE data sets. The program also provides specific modules that enable the user to fine-tune classification accuracy, to formalize the annotation of lncRNA classes and to identify lncRNAs even in the absence of a training set of non-coding RNAs. We used FEELnc on a real data set comprising 20 canine RNA-seq samples produced by the European LUPA consortium to substantially expand the canine genome annotation to include 10 374 novel lncRNAs and 58 640 mRNA transcripts. FEELnc moves beyond conventional coding potential classifiers by providing a standardized and complete solution for annotating lncRNAs and is freely available at https://github.com/tderrien/FEELnc.","DOI":"10.1093/nar/gkw1306","ISSN":"0305-1048","note":"PMID: 28053114\nPMCID: PMC5416892","shortTitle":"FEELnc","journalAbbreviation":"Nucleic Acids Res","author":[{"family":"Wucher","given":"Valentin"},{"family":"Legeai","given":"Fabrice"},{"family":"Hédan","given":"Benoît"},{"family":"Rizk","given":"Guillaume"},{"family":"Lagoutte","given":"Lætitia"},{"family":"Leeb","given":"Tosso"},{"family":"Jagannathan","given":"Vidhya"},{"family":"Cadieu","given":"Edouard"},{"family":"David","given":"Audrey"},{"family":"Lohi","given":"Hannes"},{"family":"Cirera","given":"Susanna"},{"family":"Fredholm","given":"Merete"},{"family":"Botherel","given":"Nadine"},{"family":"Leegwater","given":"Peter A.J."},{"family":"Le Béguec","given":"Céline"},{"family":"Fieten","given":"Hille"},{"family":"Johnson","given":"Jeremy"},{"family":"Alföldi","given":"Jessica"},{"family":"André","given":"Catherine"},{"family":"Lindblad-Toh","given":"Kerstin"},{"family":"Hitte","given":"Christophe"},{"family":"Derrien","given":"Thomas"}],"issued":{"date-parts":[["2017",5,5]]}}}],"schema":"https://github.com/citation-style-language/schema/raw/master/csl-citation.json"} </w:instrText>
            </w:r>
            <w:r>
              <w:rPr>
                <w:b/>
              </w:rPr>
              <w:fldChar w:fldCharType="separate"/>
            </w:r>
            <w:r w:rsidRPr="00C241A0">
              <w:rPr>
                <w:rFonts w:cs="Arial"/>
                <w:szCs w:val="24"/>
              </w:rPr>
              <w:t>(Wucher et al., 2017)</w:t>
            </w:r>
            <w:r>
              <w:rPr>
                <w:b/>
              </w:rPr>
              <w:fldChar w:fldCharType="end"/>
            </w:r>
          </w:p>
        </w:tc>
      </w:tr>
      <w:tr w:rsidR="00B237CD" w:rsidRPr="00AA4E74" w14:paraId="37146DB5" w14:textId="77777777" w:rsidTr="004652FF">
        <w:tc>
          <w:tcPr>
            <w:tcW w:w="3397" w:type="dxa"/>
            <w:shd w:val="clear" w:color="auto" w:fill="FBE4D5" w:themeFill="accent2" w:themeFillTint="33"/>
          </w:tcPr>
          <w:p w14:paraId="14A4FB8B" w14:textId="5FFC9BC4" w:rsidR="00B237CD" w:rsidRPr="00B129C5" w:rsidRDefault="00B237CD" w:rsidP="00B237CD">
            <w:pPr>
              <w:rPr>
                <w:b/>
              </w:rPr>
            </w:pPr>
            <w:r w:rsidRPr="00B129C5">
              <w:rPr>
                <w:b/>
              </w:rPr>
              <w:t>Ens</w:t>
            </w:r>
            <w:r w:rsidR="005D4583" w:rsidRPr="00B129C5">
              <w:rPr>
                <w:b/>
              </w:rPr>
              <w:t>a</w:t>
            </w:r>
            <w:r w:rsidRPr="00B129C5">
              <w:rPr>
                <w:b/>
              </w:rPr>
              <w:t>mble de bosques aleatorios</w:t>
            </w:r>
          </w:p>
        </w:tc>
        <w:tc>
          <w:tcPr>
            <w:tcW w:w="1122" w:type="dxa"/>
            <w:shd w:val="clear" w:color="auto" w:fill="FBE4D5" w:themeFill="accent2" w:themeFillTint="33"/>
          </w:tcPr>
          <w:p w14:paraId="327A2B92" w14:textId="62419DC6" w:rsidR="00B237CD" w:rsidRPr="00501AA7" w:rsidRDefault="00B237CD" w:rsidP="00B237CD">
            <w:pPr>
              <w:rPr>
                <w:b/>
              </w:rPr>
            </w:pPr>
            <w:r w:rsidRPr="00501AA7">
              <w:rPr>
                <w:b/>
              </w:rPr>
              <w:t>2018</w:t>
            </w:r>
          </w:p>
        </w:tc>
        <w:tc>
          <w:tcPr>
            <w:tcW w:w="3981" w:type="dxa"/>
            <w:shd w:val="clear" w:color="auto" w:fill="FBE4D5" w:themeFill="accent2" w:themeFillTint="33"/>
          </w:tcPr>
          <w:p w14:paraId="1852AF1B" w14:textId="7D94A1B5" w:rsidR="00B237CD" w:rsidRPr="00AA4E74" w:rsidRDefault="00B237CD" w:rsidP="00B237CD">
            <w:pPr>
              <w:rPr>
                <w:b/>
              </w:rPr>
            </w:pPr>
            <w:r w:rsidRPr="00501AA7">
              <w:rPr>
                <w:b/>
              </w:rPr>
              <w:t>Predictor de</w:t>
            </w:r>
            <w:r w:rsidRPr="00F82838">
              <w:rPr>
                <w:b/>
              </w:rPr>
              <w:t xml:space="preserve"> </w:t>
            </w:r>
            <w:r w:rsidRPr="00F82838">
              <w:rPr>
                <w:b/>
                <w:i/>
              </w:rPr>
              <w:t>lncRNA</w:t>
            </w:r>
            <w:r w:rsidRPr="00501AA7">
              <w:rPr>
                <w:b/>
              </w:rPr>
              <w:t xml:space="preserve"> para plantas </w:t>
            </w:r>
            <w:r w:rsidRPr="00501AA7">
              <w:rPr>
                <w:b/>
              </w:rPr>
              <w:fldChar w:fldCharType="begin"/>
            </w:r>
            <w:r w:rsidR="00BD14A4">
              <w:rPr>
                <w:b/>
              </w:rPr>
              <w:instrText xml:space="preserve"> ADDIN ZOTERO_ITEM CSL_CITATION {"citationID":"3e73l9Up","properties":{"formattedCitation":"(Simopoulos et\\uc0\\u160{}al., 2018)","plainCitation":"(Simopoulos et al., 2018)","noteIndex":0},"citationItems":[{"id":"ZNWSROMq/NSQRqGnk","uris":["http://zotero.org/users/5172276/items/4Q7WPAE4"],"uri":["http://zotero.org/users/5172276/items/4Q7WPAE4"],"itemData":{"id":7,"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rsidRPr="00501AA7">
              <w:rPr>
                <w:b/>
              </w:rPr>
              <w:fldChar w:fldCharType="separate"/>
            </w:r>
            <w:r w:rsidRPr="00501AA7">
              <w:rPr>
                <w:rFonts w:cs="Arial"/>
                <w:b/>
                <w:szCs w:val="24"/>
              </w:rPr>
              <w:t>(Simopoulos et al., 2018)</w:t>
            </w:r>
            <w:r w:rsidRPr="00501AA7">
              <w:rPr>
                <w:b/>
              </w:rPr>
              <w:fldChar w:fldCharType="end"/>
            </w:r>
          </w:p>
        </w:tc>
      </w:tr>
      <w:tr w:rsidR="00FE7B49" w:rsidRPr="00AA4E74" w14:paraId="2EA394CA" w14:textId="77777777" w:rsidTr="00FE7B49">
        <w:trPr>
          <w:cnfStyle w:val="000000100000" w:firstRow="0" w:lastRow="0" w:firstColumn="0" w:lastColumn="0" w:oddVBand="0" w:evenVBand="0" w:oddHBand="1" w:evenHBand="0" w:firstRowFirstColumn="0" w:firstRowLastColumn="0" w:lastRowFirstColumn="0" w:lastRowLastColumn="0"/>
        </w:trPr>
        <w:tc>
          <w:tcPr>
            <w:tcW w:w="3397" w:type="dxa"/>
            <w:shd w:val="clear" w:color="auto" w:fill="auto"/>
          </w:tcPr>
          <w:p w14:paraId="67635795" w14:textId="5E791925" w:rsidR="00FE7B49" w:rsidRPr="00B129C5" w:rsidRDefault="00FE7B49" w:rsidP="00FE7B49">
            <w:pPr>
              <w:rPr>
                <w:b/>
              </w:rPr>
            </w:pPr>
            <w:r>
              <w:t>Máquina de vectores de soporte</w:t>
            </w:r>
          </w:p>
        </w:tc>
        <w:tc>
          <w:tcPr>
            <w:tcW w:w="1122" w:type="dxa"/>
            <w:shd w:val="clear" w:color="auto" w:fill="auto"/>
          </w:tcPr>
          <w:p w14:paraId="6923D5DA" w14:textId="12A34E12" w:rsidR="00FE7B49" w:rsidRPr="00501AA7" w:rsidRDefault="00FE7B49" w:rsidP="00FE7B49">
            <w:pPr>
              <w:rPr>
                <w:b/>
              </w:rPr>
            </w:pPr>
            <w:r>
              <w:t>2018</w:t>
            </w:r>
          </w:p>
        </w:tc>
        <w:tc>
          <w:tcPr>
            <w:tcW w:w="3981" w:type="dxa"/>
            <w:shd w:val="clear" w:color="auto" w:fill="auto"/>
          </w:tcPr>
          <w:p w14:paraId="1ED00D86" w14:textId="2423065B" w:rsidR="00FE7B49" w:rsidRPr="00501AA7" w:rsidRDefault="00FE7B49" w:rsidP="00FE7B49">
            <w:pPr>
              <w:rPr>
                <w:b/>
              </w:rPr>
            </w:pPr>
            <w:r>
              <w:t xml:space="preserve">PlantSniffer </w:t>
            </w:r>
            <w:r>
              <w:fldChar w:fldCharType="begin"/>
            </w:r>
            <w:r>
              <w:instrText xml:space="preserve"> ADDIN ZOTERO_ITEM CSL_CITATION {"citationID":"1j7AC9eh","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10,1]]}}}],"schema":"https://github.com/citation-style-language/schema/raw/master/csl-citation.json"} </w:instrText>
            </w:r>
            <w:r>
              <w:fldChar w:fldCharType="separate"/>
            </w:r>
            <w:r w:rsidRPr="00FE7B49">
              <w:rPr>
                <w:rFonts w:cs="Arial"/>
              </w:rPr>
              <w:t>(Vieira, 2018)</w:t>
            </w:r>
            <w:r>
              <w:fldChar w:fldCharType="end"/>
            </w:r>
          </w:p>
        </w:tc>
      </w:tr>
    </w:tbl>
    <w:p w14:paraId="500EB1F3" w14:textId="6CC88CD2" w:rsidR="00501AA7" w:rsidRDefault="00501AA7" w:rsidP="003F25BC">
      <w:pPr>
        <w:jc w:val="both"/>
      </w:pPr>
      <w:r>
        <w:t xml:space="preserve">En la </w:t>
      </w:r>
      <w:r>
        <w:fldChar w:fldCharType="begin"/>
      </w:r>
      <w:r>
        <w:instrText xml:space="preserve"> REF _Ref528007403 \h </w:instrText>
      </w:r>
      <w:r>
        <w:fldChar w:fldCharType="separate"/>
      </w:r>
      <w:r w:rsidR="003F1965">
        <w:t xml:space="preserve">Tabla </w:t>
      </w:r>
      <w:r w:rsidR="003F1965">
        <w:rPr>
          <w:noProof/>
        </w:rPr>
        <w:t>8</w:t>
      </w:r>
      <w:r>
        <w:fldChar w:fldCharType="end"/>
      </w:r>
      <w:r>
        <w:t xml:space="preserve"> se resaltaron los métodos más usados</w:t>
      </w:r>
      <w:r w:rsidR="001E29E2">
        <w:t xml:space="preserve"> (</w:t>
      </w:r>
      <w:r w:rsidR="005D4583">
        <w:t>método por ensamble</w:t>
      </w:r>
      <w:r w:rsidR="001E29E2">
        <w:t>)</w:t>
      </w:r>
      <w:r>
        <w:t>. Notar además que también son los más recientes.</w:t>
      </w:r>
      <w:r w:rsidR="0017339A">
        <w:t xml:space="preserve"> </w:t>
      </w:r>
      <w:r w:rsidR="001E29E2">
        <w:t xml:space="preserve">Los métodos </w:t>
      </w:r>
      <w:r w:rsidR="005D4583">
        <w:t>por</w:t>
      </w:r>
      <w:r w:rsidR="001E29E2">
        <w:t xml:space="preserve"> </w:t>
      </w:r>
      <w:r w:rsidR="005D4583">
        <w:t>e</w:t>
      </w:r>
      <w:r w:rsidR="001E29E2">
        <w:t>ns</w:t>
      </w:r>
      <w:r w:rsidR="005D4583">
        <w:t>a</w:t>
      </w:r>
      <w:r w:rsidR="001E29E2">
        <w:t>mbl</w:t>
      </w:r>
      <w:r w:rsidR="005D4583">
        <w:t>e</w:t>
      </w:r>
      <w:r w:rsidR="001E29E2">
        <w:t xml:space="preserve"> funcionan combinando múltiples clasificadores</w:t>
      </w:r>
      <w:r w:rsidR="0017339A">
        <w:t xml:space="preserve"> en un solo modelo, lo cual suele dar mayor generalización al clasificador que se obtiene como resultado y mejores tasas de predicción</w:t>
      </w:r>
      <w:r w:rsidR="00AA4E74">
        <w:t xml:space="preserve"> </w:t>
      </w:r>
      <w:r w:rsidR="00AA4E74">
        <w:fldChar w:fldCharType="begin"/>
      </w:r>
      <w:r w:rsidR="00BD14A4">
        <w:instrText xml:space="preserve"> ADDIN ZOTERO_ITEM CSL_CITATION {"citationID":"707Mymt0","properties":{"formattedCitation":"(Simopoulos et\\uc0\\u160{}al., 2018)","plainCitation":"(Simopoulos et al., 2018)","noteIndex":0},"citationItems":[{"id":"ZNWSROMq/NSQRqGnk","uris":["http://zotero.org/users/5172276/items/4Q7WPAE4"],"uri":["http://zotero.org/users/5172276/items/4Q7WPAE4"],"itemData":{"id":"YBw2JHgr/Eiz2LGQX","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rsidR="00AA4E74">
        <w:fldChar w:fldCharType="separate"/>
      </w:r>
      <w:r w:rsidR="00AA4E74" w:rsidRPr="00AA4E74">
        <w:rPr>
          <w:rFonts w:cs="Arial"/>
          <w:szCs w:val="24"/>
        </w:rPr>
        <w:t>(Simopoulos et al., 2018)</w:t>
      </w:r>
      <w:r w:rsidR="00AA4E74">
        <w:fldChar w:fldCharType="end"/>
      </w:r>
      <w:r w:rsidR="0017339A">
        <w:t>.</w:t>
      </w:r>
    </w:p>
    <w:p w14:paraId="08DC8A54" w14:textId="2ED255B0" w:rsidR="0017339A" w:rsidRDefault="007421C9" w:rsidP="003F25BC">
      <w:pPr>
        <w:jc w:val="both"/>
      </w:pPr>
      <w:r>
        <w:t>Se encontraron también clasificadores</w:t>
      </w:r>
      <w:r w:rsidR="0017339A" w:rsidRPr="0017339A">
        <w:t xml:space="preserve"> </w:t>
      </w:r>
      <w:r w:rsidR="0046791B">
        <w:t xml:space="preserve">que utilizan </w:t>
      </w:r>
      <w:r w:rsidR="00B129C5">
        <w:t xml:space="preserve">el modelo de </w:t>
      </w:r>
      <w:r w:rsidR="0046791B">
        <w:t>máquina de</w:t>
      </w:r>
      <w:r w:rsidR="00166992">
        <w:t xml:space="preserve"> vectores de soporte (</w:t>
      </w:r>
      <w:r w:rsidR="00166992" w:rsidRPr="00166992">
        <w:rPr>
          <w:i/>
        </w:rPr>
        <w:t>SVM</w:t>
      </w:r>
      <w:r w:rsidR="00166992">
        <w:t>)</w:t>
      </w:r>
      <w:r>
        <w:t xml:space="preserve">. Son </w:t>
      </w:r>
      <w:r w:rsidR="0017339A" w:rsidRPr="0017339A">
        <w:t>método</w:t>
      </w:r>
      <w:r w:rsidR="0017339A">
        <w:t xml:space="preserve">s de aprendizaje supervisado, que requieren de la </w:t>
      </w:r>
      <w:r>
        <w:t>extracción</w:t>
      </w:r>
      <w:r w:rsidR="0017339A">
        <w:t xml:space="preserve"> de atributos de las </w:t>
      </w:r>
      <w:r>
        <w:t>entidades</w:t>
      </w:r>
      <w:r w:rsidR="0017339A">
        <w:t xml:space="preserve"> a clasificar por parte de expertos</w:t>
      </w:r>
      <w:r w:rsidR="00DD24E7">
        <w:t xml:space="preserve"> </w:t>
      </w:r>
      <w:r w:rsidR="00DD24E7">
        <w:fldChar w:fldCharType="begin"/>
      </w:r>
      <w:r w:rsidR="00B257CE">
        <w:instrText xml:space="preserve"> ADDIN ZOTERO_ITEM CSL_CITATION {"citationID":"ycva9x6K","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rsidR="00DD24E7">
        <w:fldChar w:fldCharType="separate"/>
      </w:r>
      <w:r w:rsidR="00B257CE" w:rsidRPr="00B257CE">
        <w:rPr>
          <w:rFonts w:cs="Arial"/>
          <w:szCs w:val="24"/>
        </w:rPr>
        <w:t>(Schneider et al., 2017)</w:t>
      </w:r>
      <w:r w:rsidR="00DD24E7">
        <w:fldChar w:fldCharType="end"/>
      </w:r>
      <w:r w:rsidR="0017339A">
        <w:t xml:space="preserve">. Esto difiere del método de aprendizaje profundo propuesto en la presente investigación, que incorpora de manera automática </w:t>
      </w:r>
      <w:r>
        <w:t xml:space="preserve">esta etapa </w:t>
      </w:r>
      <w:r w:rsidR="0017339A">
        <w:t>dentro del proceso de aprendizaje.</w:t>
      </w:r>
    </w:p>
    <w:p w14:paraId="28C6110C" w14:textId="4558222E" w:rsidR="00137A5A" w:rsidRDefault="00361D0D" w:rsidP="00137A5A">
      <w:pPr>
        <w:jc w:val="both"/>
      </w:pPr>
      <w:r>
        <w:t xml:space="preserve">Dentro de los métodos de aprendizaje profundo, encontramos </w:t>
      </w:r>
      <w:r w:rsidR="00137A5A">
        <w:t>el</w:t>
      </w:r>
      <w:r>
        <w:t xml:space="preserve"> clasificador</w:t>
      </w:r>
      <w:r w:rsidR="00D52F23" w:rsidRPr="00F82838">
        <w:t xml:space="preserve"> </w:t>
      </w:r>
      <w:r w:rsidR="00137A5A" w:rsidRPr="00F82838">
        <w:t>lncRNA</w:t>
      </w:r>
      <w:r w:rsidR="00137A5A" w:rsidRPr="003D638E">
        <w:t>-MFDL</w:t>
      </w:r>
      <w:r w:rsidR="00137A5A">
        <w:t xml:space="preserve"> </w:t>
      </w:r>
      <w:r w:rsidR="00137A5A">
        <w:fldChar w:fldCharType="begin"/>
      </w:r>
      <w:r w:rsidR="009C25FB">
        <w:instrText xml:space="preserve"> ADDIN ZOTERO_ITEM CSL_CITATION {"citationID":"9BwqiogQ","properties":{"formattedCitation":"(Fan &amp; Zhang, 2015)","plainCitation":"(Fan &amp; Zhang, 2015)","noteIndex":0},"citationItems":[{"id":48,"uris":["http://zotero.org/users/5172276/items/H97YA8EE"],"uri":["http://zotero.org/users/5172276/items/H97YA8EE"],"itemData":{"id":48,"type":"article-journal","title":"lncRNA-MFDL: identification of human long non-coding RNAs by fusing multiple features and using deep learning","container-title":"Molecular BioSystems","page":"892-897","volume":"11","issue":"3","source":"pubs.rsc.org","abstract":"Long noncoding RNAs (lncRNAs) are emerging as a novel class of noncoding RNAs and potent gene regulators, which play an important and varied role in cellular functions. lncRNAs are closely related with the occurrence and development of some diseases. High-throughput RNA-sequencing techniques combined with de novo assembly have identified a large number of novel transcripts. The discovery of large and ‘hidden’ transcriptomes urgently requires the development of effective computational methods that can rapidly distinguish between coding and long noncoding RNAs. In this study, we developed a powerful predictor (named as lncRNA-MFDL) to identify lncRNAs by fusing multiple features of the open reading frame, k-mer, the secondary structure and the most-like coding domain sequence and using deep learning classification algorithms. Using the same human training dataset and a 10-fold cross validation test, lncRNA-MFDL can achieve 97.1% prediction accuracy which is 5.7, 3.7, and 3.4% higher than that of CPC, CNCI and lncRNA-FMFSVM predictors, respectively. Compared with CPC and CNCI predictors in other species (e.g., anole lizard, zebrafish, chicken, gorilla, macaque, mouse, lamprey, orangutan, xenopus and C. elegans) testing datasets, the new lncRNA-MFDL predictor is also much more effective and robust. These results show that lncRNA-MFDL is a powerful tool for identifying lncRNAs. The lncRNA-MFDL software package is freely available at http://compgenomics.utsa.edu/lncRNA_MDFL/ for academic users.","DOI":"10.1039/C4MB00650J","ISSN":"1742-2051","shortTitle":"lncRNA-MFDL","journalAbbreviation":"Mol. BioSyst.","language":"en","author":[{"family":"Fan","given":"Xiao-Nan"},{"family":"Zhang","given":"Shao-Wu"}],"issued":{"date-parts":[["2015",2,17]]}}}],"schema":"https://github.com/citation-style-language/schema/raw/master/csl-citation.json"} </w:instrText>
      </w:r>
      <w:r w:rsidR="00137A5A">
        <w:fldChar w:fldCharType="separate"/>
      </w:r>
      <w:r w:rsidR="00137A5A" w:rsidRPr="00BF244D">
        <w:rPr>
          <w:rFonts w:cs="Arial"/>
        </w:rPr>
        <w:t>(Fan &amp; Zhang, 2015)</w:t>
      </w:r>
      <w:r w:rsidR="00137A5A">
        <w:fldChar w:fldCharType="end"/>
      </w:r>
      <w:r w:rsidR="00137A5A" w:rsidRPr="00137A5A">
        <w:t xml:space="preserve"> </w:t>
      </w:r>
      <w:r w:rsidR="00137A5A">
        <w:t>, que hace uso de</w:t>
      </w:r>
      <w:r w:rsidR="00137A5A" w:rsidRPr="00F82838">
        <w:t xml:space="preserve"> </w:t>
      </w:r>
      <w:r w:rsidR="00137A5A" w:rsidRPr="00F82838">
        <w:rPr>
          <w:i/>
        </w:rPr>
        <w:t>deep</w:t>
      </w:r>
      <w:r w:rsidR="00137A5A" w:rsidRPr="00F82838">
        <w:t xml:space="preserve"> </w:t>
      </w:r>
      <w:r w:rsidR="00137A5A" w:rsidRPr="00F82838">
        <w:rPr>
          <w:i/>
        </w:rPr>
        <w:t>stacking</w:t>
      </w:r>
      <w:r w:rsidR="00137A5A" w:rsidRPr="00F82838">
        <w:t xml:space="preserve"> </w:t>
      </w:r>
      <w:r w:rsidR="00137A5A" w:rsidRPr="00F82838">
        <w:rPr>
          <w:i/>
        </w:rPr>
        <w:t>networks</w:t>
      </w:r>
      <w:r w:rsidR="00166992">
        <w:t xml:space="preserve"> (</w:t>
      </w:r>
      <w:r w:rsidR="00166992" w:rsidRPr="00166992">
        <w:rPr>
          <w:i/>
        </w:rPr>
        <w:t>DSN</w:t>
      </w:r>
      <w:r w:rsidR="00166992">
        <w:t>)</w:t>
      </w:r>
      <w:r w:rsidR="00137A5A">
        <w:t xml:space="preserve">. </w:t>
      </w:r>
      <w:r w:rsidR="00EF719C">
        <w:t xml:space="preserve">Un segundo método de aprendizaje profundo </w:t>
      </w:r>
      <w:r w:rsidR="00137A5A">
        <w:t xml:space="preserve">encontrado es el clasificador </w:t>
      </w:r>
      <w:r w:rsidR="00137A5A" w:rsidRPr="00D52F23">
        <w:t>DeepLNC</w:t>
      </w:r>
      <w:r w:rsidR="00137A5A">
        <w:t>, que hace uso de redes neuronales profundas</w:t>
      </w:r>
      <w:r w:rsidR="00166992">
        <w:t xml:space="preserve"> (</w:t>
      </w:r>
      <w:r w:rsidR="00166992" w:rsidRPr="00166992">
        <w:rPr>
          <w:i/>
        </w:rPr>
        <w:t>DNN</w:t>
      </w:r>
      <w:r w:rsidR="00166992">
        <w:t>)</w:t>
      </w:r>
      <w:r w:rsidR="00137A5A">
        <w:t xml:space="preserve">, ideales para el reconocimiento de patrones </w:t>
      </w:r>
      <w:r w:rsidR="00137A5A">
        <w:fldChar w:fldCharType="begin"/>
      </w:r>
      <w:r w:rsidR="009C25FB">
        <w:instrText xml:space="preserve"> ADDIN ZOTERO_ITEM CSL_CITATION {"citationID":"Dj7QtzRX","properties":{"formattedCitation":"(Tripathi et\\uc0\\u160{}al., 2016)","plainCitation":"(Tripathi et al., 2016)","noteIndex":0},"citationItems":[{"id":54,"uris":["http://zotero.org/users/5172276/items/3XWP5ZJI"],"uri":["http://zotero.org/users/5172276/items/3XWP5ZJI"],"itemData":{"id":54,"type":"article-journal","title":"DeepLNC, a long non-coding RNA prediction tool using deep neural network","container-title":"Network Modeling Analysis in Health Informatics and Bioinformatics","page":"21","volume":"5","issue":"1","source":"Springer Link","abstract":"The significant role of long non-coding RNAs (lncRNAs) in various cellular functions, such as gene imprinting, immune response, embryonic pluripotency, tumorogenesis, and genetic regulations, has been widely studied and reported in recent years. Several experimental and computational methods involving genome-wide search and screenings of ncRNAs are being proposed utilizing sequence features-length, occurrence, and composition of bases with various limitations. The proposed classifier, Deep Neural Network (DNN) is fast and an accurate alternative for the identification of lncRNAs as compared to other existing classifiers. The information content stored in k-mer pattern has been used as a sole feature for the DNN classifier using manually annotated training datasets from LNCipedia and RefSeq database, obtaining accuracy of 98.07 %, sensitivity of 98.98 %, and specificity of 97.19 %, respectively, on test dataset. The k-mer information content generated on the basis of Shannon entropy function has resulted in improved classifier accuracy. This classification framework was also tested on known human genome dataset, and the framework has successfully identified known lncRNAs with 99 % accuracy rate. The said algorithm has been implemented as a web prediction tool, which is available on server interface http://bioserver.iiita.ac.in/deeplnc.","DOI":"10.1007/s13721-016-0129-2","ISSN":"2192-6670","journalAbbreviation":"Netw Model Anal Health Inform Bioinforma","language":"en","author":[{"family":"Tripathi","given":"Rashmi"},{"family":"Patel","given":"Sunil"},{"family":"Kumari","given":"Vandana"},{"family":"Chakraborty","given":"Pavan"},{"family":"Varadwaj","given":"Pritish Kumar"}],"issued":{"date-parts":[["2016",6,10]]}}}],"schema":"https://github.com/citation-style-language/schema/raw/master/csl-citation.json"} </w:instrText>
      </w:r>
      <w:r w:rsidR="00137A5A">
        <w:fldChar w:fldCharType="separate"/>
      </w:r>
      <w:r w:rsidR="009C25FB" w:rsidRPr="009C25FB">
        <w:rPr>
          <w:rFonts w:cs="Arial"/>
          <w:szCs w:val="24"/>
        </w:rPr>
        <w:t>(Tripathi et al., 2016)</w:t>
      </w:r>
      <w:r w:rsidR="00137A5A">
        <w:fldChar w:fldCharType="end"/>
      </w:r>
      <w:r w:rsidR="00137A5A">
        <w:t xml:space="preserve">. </w:t>
      </w:r>
    </w:p>
    <w:p w14:paraId="684E8401" w14:textId="353B6468" w:rsidR="00C0358C" w:rsidRDefault="00C0358C" w:rsidP="00137A5A">
      <w:pPr>
        <w:pStyle w:val="Ttulo3"/>
      </w:pPr>
      <w:bookmarkStart w:id="70" w:name="_Toc530702661"/>
      <w:r>
        <w:t>Principales limitaciones</w:t>
      </w:r>
      <w:bookmarkEnd w:id="70"/>
    </w:p>
    <w:p w14:paraId="4287C784" w14:textId="5D920A4C" w:rsidR="009C25FB" w:rsidRPr="009C25FB" w:rsidRDefault="009C25FB" w:rsidP="009C25FB">
      <w:pPr>
        <w:jc w:val="both"/>
      </w:pPr>
      <w:r>
        <w:t xml:space="preserve">Dentro de los modelos de predicción encontrados, analizaremos caso por caso sus limitaciones, prestando atención a la capacidad de los predictores de realizar la </w:t>
      </w:r>
      <w:r>
        <w:lastRenderedPageBreak/>
        <w:t>clasificación en especies</w:t>
      </w:r>
      <w:r w:rsidR="008C35BD">
        <w:t xml:space="preserve"> desconocidas al modelo, es decir, especie</w:t>
      </w:r>
      <w:r>
        <w:t xml:space="preserve"> bajo las cuales no han sido entrenados.</w:t>
      </w:r>
    </w:p>
    <w:p w14:paraId="04C38159" w14:textId="66C3C74D" w:rsidR="00C0358C" w:rsidRPr="00F82838" w:rsidRDefault="00C0358C" w:rsidP="00C0358C">
      <w:pPr>
        <w:jc w:val="both"/>
      </w:pPr>
      <w:r>
        <w:t xml:space="preserve">CPC </w:t>
      </w:r>
      <w:r>
        <w:fldChar w:fldCharType="begin"/>
      </w:r>
      <w:r w:rsidR="00AA4E74">
        <w:instrText xml:space="preserve"> ADDIN ZOTERO_ITEM CSL_CITATION {"citationID":"TwkjD8GK","properties":{"formattedCitation":"(Kong et\\uc0\\u160{}al., 2007)","plainCitation":"(Kong et al., 2007)","noteIndex":0},"citationItems":[{"id":62,"uris":["http://zotero.org/users/5172276/items/6QLWGIZ6"],"uri":["http://zotero.org/users/5172276/items/6QLWGIZ6"],"itemData":{"id":62,"type":"article-journal","title":"CPC: assess the protein-coding potential of transcripts using sequence features and support vector machine","container-title":"Nucleic Acids Research","page":"W345-W349","volume":"35","issue":"Web Server issue","source":"PubMed Central","abstract":"Recent transcriptome studies have revealed that a large number of transcripts in mammals and other organisms do not encode proteins but function as noncoding RNAs (ncRNAs) instead. As millions of transcripts are generated by large-scale cDNA and EST sequencing projects every year, there is a need for automatic methods to distinguish protein-coding RNAs from noncoding RNAs accurately and quickly. We developed a support vector machine-based classifier, named Coding Potential Calculator (CPC), to assess the protein-coding potential of a transcript based on six biologically meaningful sequence features. Tenfold cross-validation on the training dataset and further testing on several large datasets showed that CPC can discriminate coding from noncoding transcripts with high accuracy. Furthermore, CPC also runs an order-of-magnitude faster than a previous state-of-the-art tool and has higher accuracy. We developed a user-friendly web-based interface of CPC at http://cpc.cbi.pku.edu.cn. In addition to predicting the coding potential of the input transcripts, the CPC web server also graphically displays detailed sequence features and additional annotations of the transcript that may facilitate users’ further investigation.","DOI":"10.1093/nar/gkm391","ISSN":"0305-1048","note":"PMID: 17631615\nPMCID: PMC1933232","shortTitle":"CPC","journalAbbreviation":"Nucleic Acids Res","author":[{"family":"Kong","given":"Lei"},{"family":"Zhang","given":"Yong"},{"family":"Ye","given":"Zhi-Qiang"},{"family":"Liu","given":"Xiao-Qiao"},{"family":"Zhao","given":"Shu-Qi"},{"family":"Wei","given":"Liping"},{"family":"Gao","given":"Ge"}],"issued":{"date-parts":[["2007",7]]}}}],"schema":"https://github.com/citation-style-language/schema/raw/master/csl-citation.json"} </w:instrText>
      </w:r>
      <w:r>
        <w:fldChar w:fldCharType="separate"/>
      </w:r>
      <w:r w:rsidRPr="00687FD6">
        <w:rPr>
          <w:rFonts w:cs="Arial"/>
          <w:szCs w:val="24"/>
        </w:rPr>
        <w:t>(Kong et al., 2007)</w:t>
      </w:r>
      <w:r>
        <w:fldChar w:fldCharType="end"/>
      </w:r>
      <w:r>
        <w:t xml:space="preserve"> es uno de los primeros clasificadores popularizados. Utiliza un modelo </w:t>
      </w:r>
      <w:bookmarkStart w:id="71" w:name="_Hlk530205295"/>
      <w:r w:rsidR="009753B3">
        <w:t>máquina de vectores de soporte (</w:t>
      </w:r>
      <w:r w:rsidRPr="009753B3">
        <w:rPr>
          <w:i/>
        </w:rPr>
        <w:t>SVM</w:t>
      </w:r>
      <w:r w:rsidR="009753B3">
        <w:t>)</w:t>
      </w:r>
      <w:r>
        <w:t xml:space="preserve"> </w:t>
      </w:r>
      <w:bookmarkEnd w:id="71"/>
      <w:r>
        <w:t xml:space="preserve">para determinar la capacidad de un transcriptoma de ser codificado. Sin embargo, no es bueno para clasificar </w:t>
      </w:r>
      <w:r w:rsidRPr="00F02249">
        <w:rPr>
          <w:i/>
        </w:rPr>
        <w:t>lncRNA</w:t>
      </w:r>
      <w:r w:rsidR="00F02249" w:rsidRPr="00F02249">
        <w:rPr>
          <w:i/>
        </w:rPr>
        <w:t>s</w:t>
      </w:r>
      <w:r>
        <w:t>, ya que el tener baja capacidad para codificarse</w:t>
      </w:r>
      <w:r w:rsidR="00F02249">
        <w:t xml:space="preserve"> no es sinónimo de</w:t>
      </w:r>
      <w:r w:rsidR="00F02249" w:rsidRPr="00F02249">
        <w:t xml:space="preserve"> </w:t>
      </w:r>
      <w:r w:rsidR="00F02249">
        <w:t>ser no codificante</w:t>
      </w:r>
      <w:r>
        <w:t>.</w:t>
      </w:r>
    </w:p>
    <w:p w14:paraId="5B45F485" w14:textId="4E6F2879" w:rsidR="00C0358C" w:rsidRPr="00F82838" w:rsidRDefault="00C0358C" w:rsidP="00C0358C">
      <w:pPr>
        <w:jc w:val="both"/>
      </w:pPr>
      <w:r w:rsidRPr="00F82838">
        <w:t>LncRNA</w:t>
      </w:r>
      <w:r w:rsidRPr="003D638E">
        <w:t>-ID</w:t>
      </w:r>
      <w:r>
        <w:t xml:space="preserve"> </w:t>
      </w:r>
      <w:r>
        <w:fldChar w:fldCharType="begin"/>
      </w:r>
      <w:r w:rsidR="00AA4E74">
        <w:instrText xml:space="preserve"> ADDIN ZOTERO_ITEM CSL_CITATION {"citationID":"vQZGGHjj","properties":{"formattedCitation":"(Achawanantakun et\\uc0\\u160{}al., 2015)","plainCitation":"(Achawanantakun et al., 2015)","noteIndex":0},"citationItems":[{"id":44,"uris":["http://zotero.org/users/5172276/items/G3VS2ZBG"],"uri":["http://zotero.org/users/5172276/items/G3VS2ZBG"],"itemData":{"id":44,"type":"article-journal","title":"LncRNA-ID: Long non-coding RNA IDentification using balanced random forests","container-title":"Bioinformatics","page":"3897-3905","volume":"31","issue":"24","source":"academic.oup.com","abstract":"Abstract.  Motivation: Long non-coding RNAs (lncRNAs), which are non-coding RNAs of length above 200 nucleotides, play important biological functions such as ge","DOI":"10.1093/bioinformatics/btv480","ISSN":"1367-4803","shortTitle":"LncRNA-ID","journalAbbreviation":"Bioinformatics","language":"en","author":[{"family":"Achawanantakun","given":"Rujira"},{"family":"Chen","given":"Jiao"},{"family":"Sun","given":"Yanni"},{"family":"Zhang","given":"Yuan"}],"issued":{"date-parts":[["2015",12,15]]}}}],"schema":"https://github.com/citation-style-language/schema/raw/master/csl-citation.json"} </w:instrText>
      </w:r>
      <w:r>
        <w:fldChar w:fldCharType="separate"/>
      </w:r>
      <w:r w:rsidR="00AA4E74" w:rsidRPr="00AA4E74">
        <w:rPr>
          <w:rFonts w:cs="Arial"/>
          <w:szCs w:val="24"/>
        </w:rPr>
        <w:t>(Achawanantakun et al., 2015)</w:t>
      </w:r>
      <w:r>
        <w:fldChar w:fldCharType="end"/>
      </w:r>
      <w:r>
        <w:t xml:space="preserve">: A través de un </w:t>
      </w:r>
      <w:r w:rsidR="00F02249">
        <w:t>ensamble</w:t>
      </w:r>
      <w:r>
        <w:t xml:space="preserve"> de bosques aleatorios se buscó construir un modelo, que se entrenó en humanos y ratones por separado (dos modelos diferentes), que pueda manejar el problema de desbalance de información (la cantidad del conjunto de datos de una clase es mucho mayor a la de otra). Es posible entrenar este modelo para otras especies, pero se desconoce su utilidad para clasificar especies </w:t>
      </w:r>
      <w:r w:rsidR="008C35BD">
        <w:t>desconocidas al modelo</w:t>
      </w:r>
      <w:r>
        <w:t>.</w:t>
      </w:r>
    </w:p>
    <w:p w14:paraId="25C278B4" w14:textId="6D91F2B3" w:rsidR="00C0358C" w:rsidRDefault="00C0358C" w:rsidP="00C0358C">
      <w:pPr>
        <w:jc w:val="both"/>
      </w:pPr>
      <w:r w:rsidRPr="00F82838">
        <w:t>lncRNA</w:t>
      </w:r>
      <w:r w:rsidRPr="003D638E">
        <w:t>-MFDL</w:t>
      </w:r>
      <w:r>
        <w:t xml:space="preserve"> </w:t>
      </w:r>
      <w:r>
        <w:fldChar w:fldCharType="begin"/>
      </w:r>
      <w:r w:rsidR="00AA4E74">
        <w:instrText xml:space="preserve"> ADDIN ZOTERO_ITEM CSL_CITATION {"citationID":"H55A9Bs2","properties":{"formattedCitation":"(Fan &amp; Zhang, 2015)","plainCitation":"(Fan &amp; Zhang, 2015)","noteIndex":0},"citationItems":[{"id":48,"uris":["http://zotero.org/users/5172276/items/H97YA8EE"],"uri":["http://zotero.org/users/5172276/items/H97YA8EE"],"itemData":{"id":48,"type":"article-journal","title":"lncRNA-MFDL: identification of human long non-coding RNAs by fusing multiple features and using deep learning","container-title":"Molecular BioSystems","page":"892-897","volume":"11","issue":"3","source":"pubs.rsc.org","abstract":"Long noncoding RNAs (lncRNAs) are emerging as a novel class of noncoding RNAs and potent gene regulators, which play an important and varied role in cellular functions. lncRNAs are closely related with the occurrence and development of some diseases. High-throughput RNA-sequencing techniques combined with de novo assembly have identified a large number of novel transcripts. The discovery of large and ‘hidden’ transcriptomes urgently requires the development of effective computational methods that can rapidly distinguish between coding and long noncoding RNAs. In this study, we developed a powerful predictor (named as lncRNA-MFDL) to identify lncRNAs by fusing multiple features of the open reading frame, k-mer, the secondary structure and the most-like coding domain sequence and using deep learning classification algorithms. Using the same human training dataset and a 10-fold cross validation test, lncRNA-MFDL can achieve 97.1% prediction accuracy which is 5.7, 3.7, and 3.4% higher than that of CPC, CNCI and lncRNA-FMFSVM predictors, respectively. Compared with CPC and CNCI predictors in other species (e.g., anole lizard, zebrafish, chicken, gorilla, macaque, mouse, lamprey, orangutan, xenopus and C. elegans) testing datasets, the new lncRNA-MFDL predictor is also much more effective and robust. These results show that lncRNA-MFDL is a powerful tool for identifying lncRNAs. The lncRNA-MFDL software package is freely available at http://compgenomics.utsa.edu/lncRNA_MDFL/ for academic users.","DOI":"10.1039/C4MB00650J","ISSN":"1742-2051","shortTitle":"lncRNA-MFDL","journalAbbreviation":"Mol. BioSyst.","language":"en","author":[{"family":"Fan","given":"Xiao-Nan"},{"family":"Zhang","given":"Shao-Wu"}],"issued":{"date-parts":[["2015",2,17]]}}}],"schema":"https://github.com/citation-style-language/schema/raw/master/csl-citation.json"} </w:instrText>
      </w:r>
      <w:r>
        <w:fldChar w:fldCharType="separate"/>
      </w:r>
      <w:r w:rsidRPr="00BF244D">
        <w:rPr>
          <w:rFonts w:cs="Arial"/>
        </w:rPr>
        <w:t>(Fan &amp; Zhang, 2015)</w:t>
      </w:r>
      <w:r>
        <w:fldChar w:fldCharType="end"/>
      </w:r>
      <w:r>
        <w:t>: Este predictor utiliza</w:t>
      </w:r>
      <w:r w:rsidRPr="00F82838">
        <w:t xml:space="preserve"> </w:t>
      </w:r>
      <w:r w:rsidRPr="00F82838">
        <w:rPr>
          <w:i/>
        </w:rPr>
        <w:t>deep stacking networks</w:t>
      </w:r>
      <w:r w:rsidR="00F02249">
        <w:t xml:space="preserve"> (</w:t>
      </w:r>
      <w:r w:rsidR="00F02249" w:rsidRPr="00F02249">
        <w:rPr>
          <w:i/>
        </w:rPr>
        <w:t>DSN</w:t>
      </w:r>
      <w:r w:rsidR="00F02249">
        <w:t>)</w:t>
      </w:r>
      <w:r>
        <w:t xml:space="preserve"> con un modelo de aprendizaje profundo. Posee un link público con su implementación, sin embargo, no está disponible. El modelo se usó para predicciones en humanos y no ha sido probado en otras especies.</w:t>
      </w:r>
    </w:p>
    <w:p w14:paraId="309D5893" w14:textId="45E7FBFC" w:rsidR="00C0358C" w:rsidRDefault="00C0358C" w:rsidP="00C0358C">
      <w:pPr>
        <w:jc w:val="both"/>
      </w:pPr>
      <w:r w:rsidRPr="003D638E">
        <w:t>DeepLNC</w:t>
      </w:r>
      <w:r>
        <w:t xml:space="preserve"> </w:t>
      </w:r>
      <w:r>
        <w:fldChar w:fldCharType="begin"/>
      </w:r>
      <w:r w:rsidR="00AA4E74">
        <w:instrText xml:space="preserve"> ADDIN ZOTERO_ITEM CSL_CITATION {"citationID":"ObJVEdQL","properties":{"formattedCitation":"(Tripathi et\\uc0\\u160{}al., 2016)","plainCitation":"(Tripathi et al., 2016)","noteIndex":0},"citationItems":[{"id":54,"uris":["http://zotero.org/users/5172276/items/3XWP5ZJI"],"uri":["http://zotero.org/users/5172276/items/3XWP5ZJI"],"itemData":{"id":54,"type":"article-journal","title":"DeepLNC, a long non-coding RNA prediction tool using deep neural network","container-title":"Network Modeling Analysis in Health Informatics and Bioinformatics","page":"21","volume":"5","issue":"1","source":"Springer Link","abstract":"The significant role of long non-coding RNAs (lncRNAs) in various cellular functions, such as gene imprinting, immune response, embryonic pluripotency, tumorogenesis, and genetic regulations, has been widely studied and reported in recent years. Several experimental and computational methods involving genome-wide search and screenings of ncRNAs are being proposed utilizing sequence features-length, occurrence, and composition of bases with various limitations. The proposed classifier, Deep Neural Network (DNN) is fast and an accurate alternative for the identification of lncRNAs as compared to other existing classifiers. The information content stored in k-mer pattern has been used as a sole feature for the DNN classifier using manually annotated training datasets from LNCipedia and RefSeq database, obtaining accuracy of 98.07 %, sensitivity of 98.98 %, and specificity of 97.19 %, respectively, on test dataset. The k-mer information content generated on the basis of Shannon entropy function has resulted in improved classifier accuracy. This classification framework was also tested on known human genome dataset, and the framework has successfully identified known lncRNAs with 99 % accuracy rate. The said algorithm has been implemented as a web prediction tool, which is available on server interface http://bioserver.iiita.ac.in/deeplnc.","DOI":"10.1007/s13721-016-0129-2","ISSN":"2192-6670","journalAbbreviation":"Netw Model Anal Health Inform Bioinforma","language":"en","author":[{"family":"Tripathi","given":"Rashmi"},{"family":"Patel","given":"Sunil"},{"family":"Kumari","given":"Vandana"},{"family":"Chakraborty","given":"Pavan"},{"family":"Varadwaj","given":"Pritish Kumar"}],"issued":{"date-parts":[["2016",6,10]]}}}],"schema":"https://github.com/citation-style-language/schema/raw/master/csl-citation.json"} </w:instrText>
      </w:r>
      <w:r>
        <w:fldChar w:fldCharType="separate"/>
      </w:r>
      <w:r w:rsidR="00AA4E74" w:rsidRPr="00AA4E74">
        <w:rPr>
          <w:rFonts w:cs="Arial"/>
          <w:szCs w:val="24"/>
        </w:rPr>
        <w:t>(Tripathi et al., 2016)</w:t>
      </w:r>
      <w:r>
        <w:fldChar w:fldCharType="end"/>
      </w:r>
      <w:r>
        <w:t>: Este clasificador utiliza redes neuronales profundas (</w:t>
      </w:r>
      <w:r w:rsidRPr="00F02249">
        <w:rPr>
          <w:i/>
        </w:rPr>
        <w:t>DNN</w:t>
      </w:r>
      <w:r>
        <w:t>), y su objetivo principal es el poder armar un clasificador para una especie sin tener que hacer una selección de atributos. Esto permite entrenarlo fácilmente para otras especies, pero no se probó su utilidad al clasificar especies</w:t>
      </w:r>
      <w:r w:rsidR="008C35BD" w:rsidRPr="008C35BD">
        <w:t xml:space="preserve"> </w:t>
      </w:r>
      <w:r w:rsidR="008C35BD">
        <w:t>desconocidas al modelo</w:t>
      </w:r>
      <w:r>
        <w:t>. Existe un link público para acceder al clasificador, pero no está disponible.</w:t>
      </w:r>
    </w:p>
    <w:p w14:paraId="1F5BC84F" w14:textId="3E6EA2D0" w:rsidR="00C0358C" w:rsidRDefault="00C0358C" w:rsidP="00C0358C">
      <w:pPr>
        <w:jc w:val="both"/>
      </w:pPr>
      <w:r>
        <w:t xml:space="preserve">Clasificador </w:t>
      </w:r>
      <w:r w:rsidR="005A4CC0">
        <w:t xml:space="preserve">de máquina de </w:t>
      </w:r>
      <w:r w:rsidR="00FF024D">
        <w:t>vectores</w:t>
      </w:r>
      <w:r w:rsidR="005A4CC0">
        <w:t xml:space="preserve"> de </w:t>
      </w:r>
      <w:r w:rsidR="00FF024D">
        <w:t>soporte</w:t>
      </w:r>
      <w:r>
        <w:t xml:space="preserve"> de</w:t>
      </w:r>
      <w:r w:rsidRPr="00F82838">
        <w:t xml:space="preserve"> </w:t>
      </w:r>
      <w:r w:rsidRPr="00F82838">
        <w:rPr>
          <w:i/>
        </w:rPr>
        <w:t>lncRNA</w:t>
      </w:r>
      <w:r>
        <w:t xml:space="preserve"> </w:t>
      </w:r>
      <w:r>
        <w:fldChar w:fldCharType="begin"/>
      </w:r>
      <w:r w:rsidR="00AA4E74">
        <w:instrText xml:space="preserve"> ADDIN ZOTERO_ITEM CSL_CITATION {"citationID":"OmeX9S3H","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fldChar w:fldCharType="separate"/>
      </w:r>
      <w:r w:rsidRPr="001A6771">
        <w:rPr>
          <w:rFonts w:cs="Arial"/>
          <w:szCs w:val="24"/>
        </w:rPr>
        <w:t>(Schneider et al., 2017)</w:t>
      </w:r>
      <w:r>
        <w:fldChar w:fldCharType="end"/>
      </w:r>
      <w:r>
        <w:t xml:space="preserve">: A través de un clasificador </w:t>
      </w:r>
      <w:r w:rsidR="00F02249">
        <w:t>de máquina de vectores de soporte (</w:t>
      </w:r>
      <w:r w:rsidR="00F02249" w:rsidRPr="009753B3">
        <w:rPr>
          <w:i/>
        </w:rPr>
        <w:t>SVM</w:t>
      </w:r>
      <w:r w:rsidR="00F02249">
        <w:t xml:space="preserve">) </w:t>
      </w:r>
      <w:r>
        <w:t xml:space="preserve">se buscó construir un modelo que pueda generalizar sus predicciones a otras especies con buenos resultados. El modelo se entrenó con información de humanos, ratones y </w:t>
      </w:r>
      <w:r w:rsidR="00224462">
        <w:t>danios rerios (pez cebra)</w:t>
      </w:r>
      <w:r>
        <w:t>; obteniendo buenos resultados con especies cercanas.</w:t>
      </w:r>
    </w:p>
    <w:p w14:paraId="1F204E6D" w14:textId="7059B96A" w:rsidR="00C0358C" w:rsidRDefault="00C0358C" w:rsidP="00C0358C">
      <w:pPr>
        <w:jc w:val="both"/>
      </w:pPr>
      <w:r w:rsidRPr="003D638E">
        <w:t>PLncPRO</w:t>
      </w:r>
      <w:r>
        <w:t xml:space="preserve"> </w:t>
      </w:r>
      <w:r>
        <w:fldChar w:fldCharType="begin"/>
      </w:r>
      <w:r w:rsidR="00AA4E74">
        <w:instrText xml:space="preserve"> ADDIN ZOTERO_ITEM CSL_CITATION {"citationID":"CCvFfvSg","properties":{"formattedCitation":"(Singh et\\uc0\\u160{}al., 2017)","plainCitation":"(Singh et al., 2017)","noteIndex":0},"citationItems":[{"id":50,"uris":["http://zotero.org/users/5172276/items/V6JF2QN7"],"uri":["http://zotero.org/users/5172276/items/V6JF2QN7"],"itemData":{"id":50,"type":"article-journal","title":"PLncPRO for prediction of long non-coding RNAs (lncRNAs) in plants and its application for discovery of abiotic stress-responsive lncRNAs in rice and chickpea","container-title":"Nucleic Acids Research","page":"e183-e183","volume":"45","issue":"22","source":"academic.oup.com","abstract":"Abstract.  Long non-coding RNAs (lncRNAs) make up a significant portion of non-coding RNAs and are involved in a variety of biological processes. Accurate ident","DOI":"10.1093/nar/gkx866","ISSN":"0305-1048","journalAbbreviation":"Nucleic Acids Res","language":"en","author":[{"family":"Singh","given":"Urminder"},{"family":"Khemka","given":"Niraj"},{"family":"Rajkumar","given":"Mohan Singh"},{"family":"Garg","given":"Rohini"},{"family":"Jain","given":"Mukesh"}],"issued":{"date-parts":[["2017",12,15]]}}}],"schema":"https://github.com/citation-style-language/schema/raw/master/csl-citation.json"} </w:instrText>
      </w:r>
      <w:r>
        <w:fldChar w:fldCharType="separate"/>
      </w:r>
      <w:r w:rsidR="00AA4E74" w:rsidRPr="00AA4E74">
        <w:rPr>
          <w:rFonts w:cs="Arial"/>
          <w:szCs w:val="24"/>
        </w:rPr>
        <w:t>(Singh et al., 2017)</w:t>
      </w:r>
      <w:r>
        <w:fldChar w:fldCharType="end"/>
      </w:r>
      <w:r>
        <w:t xml:space="preserve">: A través de un </w:t>
      </w:r>
      <w:r w:rsidR="00F02249">
        <w:t>ensamble</w:t>
      </w:r>
      <w:r>
        <w:t xml:space="preserve"> de bosques aleatorios se entrenó el modelo específicamente para predecir </w:t>
      </w:r>
      <w:r w:rsidRPr="00F02249">
        <w:rPr>
          <w:i/>
        </w:rPr>
        <w:t>lncRNA</w:t>
      </w:r>
      <w:r w:rsidR="00F02249" w:rsidRPr="00F02249">
        <w:rPr>
          <w:i/>
        </w:rPr>
        <w:t>s</w:t>
      </w:r>
      <w:r>
        <w:t xml:space="preserve"> en plantas. También se realizaron pruebas en humanos (mediante una nueva extracción de atributos). No se ha comprobado su utilidad para especies</w:t>
      </w:r>
      <w:r w:rsidR="008C35BD" w:rsidRPr="008C35BD">
        <w:t xml:space="preserve"> </w:t>
      </w:r>
      <w:r w:rsidR="008C35BD">
        <w:t>desconocidas al modelo</w:t>
      </w:r>
      <w:r>
        <w:t>.</w:t>
      </w:r>
    </w:p>
    <w:p w14:paraId="3D2B02E1" w14:textId="479CEA51" w:rsidR="00C241A0" w:rsidRPr="00341073" w:rsidRDefault="00C241A0" w:rsidP="00C0358C">
      <w:pPr>
        <w:jc w:val="both"/>
      </w:pPr>
      <w:r w:rsidRPr="00341073">
        <w:t xml:space="preserve">FEELnc </w:t>
      </w:r>
      <w:r w:rsidRPr="00341073">
        <w:fldChar w:fldCharType="begin"/>
      </w:r>
      <w:r w:rsidRPr="00341073">
        <w:instrText xml:space="preserve"> ADDIN ZOTERO_ITEM CSL_CITATION {"citationID":"bUV9AhAf","properties":{"formattedCitation":"(Wucher et\\uc0\\u160{}al., 2017)","plainCitation":"(Wucher et al., 2017)","noteIndex":0},"citationItems":[{"id":238,"uris":["http://zotero.org/users/5172276/items/I5UV6EEI"],"uri":["http://zotero.org/users/5172276/items/I5UV6EEI"],"itemData":{"id":238,"type":"article-journal","title":"FEELnc: a tool for long non-coding RNA annotation and its application to the dog transcriptome","container-title":"Nucleic Acids Research","page":"e57","volume":"45","issue":"8","source":"PubMed Central","abstract":"Whole transcriptome sequencing (RNA-seq) has become a standard for cataloguing and monitoring RNA populations. One of the main bottlenecks, however, is to correctly identify the different classes of RNAs among the plethora of reconstructed transcripts, particularly those that will be translated (mRNAs) from the class of long non-coding RNAs (lncRNAs). Here, we present FEELnc (FlExible Extraction of LncRNAs), an alignment-free program that accurately annotates lncRNAs based on a Random Forest model trained with general features such as multi k-mer frequencies and relaxed open reading frames. Benchmarking versus five state-of-the-art tools shows that FEELnc achieves similar or better classification performance on GENCODE and NONCODE data sets. The program also provides specific modules that enable the user to fine-tune classification accuracy, to formalize the annotation of lncRNA classes and to identify lncRNAs even in the absence of a training set of non-coding RNAs. We used FEELnc on a real data set comprising 20 canine RNA-seq samples produced by the European LUPA consortium to substantially expand the canine genome annotation to include 10 374 novel lncRNAs and 58 640 mRNA transcripts. FEELnc moves beyond conventional coding potential classifiers by providing a standardized and complete solution for annotating lncRNAs and is freely available at https://github.com/tderrien/FEELnc.","DOI":"10.1093/nar/gkw1306","ISSN":"0305-1048","note":"PMID: 28053114\nPMCID: PMC5416892","shortTitle":"FEELnc","journalAbbreviation":"Nucleic Acids Res","author":[{"family":"Wucher","given":"Valentin"},{"family":"Legeai","given":"Fabrice"},{"family":"Hédan","given":"Benoît"},{"family":"Rizk","given":"Guillaume"},{"family":"Lagoutte","given":"Lætitia"},{"family":"Leeb","given":"Tosso"},{"family":"Jagannathan","given":"Vidhya"},{"family":"Cadieu","given":"Edouard"},{"family":"David","given":"Audrey"},{"family":"Lohi","given":"Hannes"},{"family":"Cirera","given":"Susanna"},{"family":"Fredholm","given":"Merete"},{"family":"Botherel","given":"Nadine"},{"family":"Leegwater","given":"Peter A.J."},{"family":"Le Béguec","given":"Céline"},{"family":"Fieten","given":"Hille"},{"family":"Johnson","given":"Jeremy"},{"family":"Alföldi","given":"Jessica"},{"family":"André","given":"Catherine"},{"family":"Lindblad-Toh","given":"Kerstin"},{"family":"Hitte","given":"Christophe"},{"family":"Derrien","given":"Thomas"}],"issued":{"date-parts":[["2017",5,5]]}}}],"schema":"https://github.com/citation-style-language/schema/raw/master/csl-citation.json"} </w:instrText>
      </w:r>
      <w:r w:rsidRPr="00341073">
        <w:fldChar w:fldCharType="separate"/>
      </w:r>
      <w:r w:rsidRPr="00341073">
        <w:rPr>
          <w:rFonts w:cs="Arial"/>
          <w:szCs w:val="24"/>
        </w:rPr>
        <w:t>(Wucher et al., 2017)</w:t>
      </w:r>
      <w:r w:rsidRPr="00341073">
        <w:fldChar w:fldCharType="end"/>
      </w:r>
      <w:r w:rsidRPr="00341073">
        <w:t xml:space="preserve">: A través de un ensamble de bosques aleatorios, este clasificador propone un método alternativo para el entrenamiento del modelo cuando se </w:t>
      </w:r>
      <w:r w:rsidRPr="00341073">
        <w:lastRenderedPageBreak/>
        <w:t xml:space="preserve">poseen </w:t>
      </w:r>
      <w:r w:rsidRPr="00341073">
        <w:rPr>
          <w:i/>
        </w:rPr>
        <w:t>PTCs</w:t>
      </w:r>
      <w:r w:rsidRPr="00341073">
        <w:t xml:space="preserve">, pero no se dispone de </w:t>
      </w:r>
      <w:r w:rsidRPr="00341073">
        <w:rPr>
          <w:i/>
        </w:rPr>
        <w:t>lncRNAs</w:t>
      </w:r>
      <w:r w:rsidRPr="00341073">
        <w:t xml:space="preserve"> para la especie deseada: generar  artificialmente </w:t>
      </w:r>
      <w:r w:rsidRPr="00341073">
        <w:rPr>
          <w:i/>
        </w:rPr>
        <w:t>lncRNAs</w:t>
      </w:r>
      <w:r w:rsidRPr="00341073">
        <w:t xml:space="preserve"> para el entrenamiento del modelo a partir de las secuenciaciones iniciales.</w:t>
      </w:r>
    </w:p>
    <w:p w14:paraId="01A07C0C" w14:textId="6BC133AC" w:rsidR="00C0358C" w:rsidRDefault="00C0358C" w:rsidP="00C0358C">
      <w:pPr>
        <w:jc w:val="both"/>
      </w:pPr>
      <w:r w:rsidRPr="00C241A0">
        <w:t xml:space="preserve">Predictor de </w:t>
      </w:r>
      <w:r w:rsidRPr="00C241A0">
        <w:rPr>
          <w:i/>
        </w:rPr>
        <w:t>lncRNA</w:t>
      </w:r>
      <w:r w:rsidRPr="00C241A0">
        <w:t xml:space="preserve"> para plantas </w:t>
      </w:r>
      <w:r>
        <w:fldChar w:fldCharType="begin"/>
      </w:r>
      <w:r w:rsidR="00BD14A4">
        <w:instrText xml:space="preserve"> ADDIN ZOTERO_ITEM CSL_CITATION {"citationID":"w1BDKM2q","properties":{"formattedCitation":"(Simopoulos et\\uc0\\u160{}al., 2018)","plainCitation":"(Simopoulos et al., 2018)","noteIndex":0},"citationItems":[{"id":"ZNWSROMq/NSQRqGnk","uris":["http://zotero.org/users/5172276/items/4Q7WPAE4"],"uri":["http://zotero.org/users/5172276/items/4Q7WPAE4"],"itemData":{"id":7,"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fldChar w:fldCharType="separate"/>
      </w:r>
      <w:r w:rsidRPr="00C2556D">
        <w:rPr>
          <w:rFonts w:cs="Arial"/>
          <w:szCs w:val="24"/>
        </w:rPr>
        <w:t>(Simopoulos et al., 2018)</w:t>
      </w:r>
      <w:r>
        <w:fldChar w:fldCharType="end"/>
      </w:r>
      <w:r>
        <w:t xml:space="preserve">: A través de un </w:t>
      </w:r>
      <w:r w:rsidR="00F02249">
        <w:t>ensamble</w:t>
      </w:r>
      <w:r>
        <w:t xml:space="preserve"> de bosques aleatorios y </w:t>
      </w:r>
      <w:r w:rsidR="00F02249">
        <w:t xml:space="preserve">potenciación del gradiente </w:t>
      </w:r>
      <w:r w:rsidR="00F02249" w:rsidRPr="00F82838">
        <w:t>(</w:t>
      </w:r>
      <w:r w:rsidRPr="00F82838">
        <w:rPr>
          <w:i/>
        </w:rPr>
        <w:t>gradient boosting</w:t>
      </w:r>
      <w:r w:rsidR="00F02249">
        <w:t>)</w:t>
      </w:r>
      <w:r>
        <w:t>, entrenado en base a información empíricamente confirmada de animales, plantas y virus, se buscó construir un clasificador para plantas. Este predictor muestra si un transcriptor es codificante o no, con un nivel de confianza. De esta forma se puede priorizar qué transcriptores pasarán por futuras validaciones empíricas, y retroalimentar el modelo con esta nueva información para que mejore continuamente.</w:t>
      </w:r>
    </w:p>
    <w:p w14:paraId="57E2DAFA" w14:textId="66089CA5" w:rsidR="00182581" w:rsidRPr="00341073" w:rsidRDefault="00182581" w:rsidP="00C0358C">
      <w:pPr>
        <w:jc w:val="both"/>
      </w:pPr>
      <w:r w:rsidRPr="00341073">
        <w:t xml:space="preserve">PlantSniffer </w:t>
      </w:r>
      <w:r w:rsidRPr="00341073">
        <w:fldChar w:fldCharType="begin"/>
      </w:r>
      <w:r w:rsidRPr="00341073">
        <w:instrText xml:space="preserve"> ADDIN ZOTERO_ITEM CSL_CITATION {"citationID":"fWedx8Y9","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10,1]]}}}],"schema":"https://github.com/citation-style-language/schema/raw/master/csl-citation.json"} </w:instrText>
      </w:r>
      <w:r w:rsidRPr="00341073">
        <w:fldChar w:fldCharType="separate"/>
      </w:r>
      <w:r w:rsidRPr="00341073">
        <w:rPr>
          <w:rFonts w:cs="Arial"/>
        </w:rPr>
        <w:t>(Vieira, 2018)</w:t>
      </w:r>
      <w:r w:rsidRPr="00341073">
        <w:fldChar w:fldCharType="end"/>
      </w:r>
      <w:r w:rsidRPr="00341073">
        <w:t xml:space="preserve">: A través de un ensamble de máquina de vectores de soporte, cuyos resultados se cruzan contra BLAST, se busca predecir </w:t>
      </w:r>
      <w:r w:rsidRPr="00341073">
        <w:rPr>
          <w:i/>
        </w:rPr>
        <w:t>lincRNA</w:t>
      </w:r>
      <w:r w:rsidR="00456B99" w:rsidRPr="00341073">
        <w:rPr>
          <w:i/>
        </w:rPr>
        <w:t>s</w:t>
      </w:r>
      <w:r w:rsidRPr="00341073">
        <w:t xml:space="preserve"> en plantas para las que no </w:t>
      </w:r>
      <w:r w:rsidR="00FE7D79">
        <w:t>existen</w:t>
      </w:r>
      <w:r w:rsidRPr="00341073">
        <w:t xml:space="preserve"> bases de datos de genomas</w:t>
      </w:r>
      <w:r w:rsidR="00DB24CA" w:rsidRPr="00341073">
        <w:t xml:space="preserve"> y/o</w:t>
      </w:r>
      <w:r w:rsidRPr="00341073">
        <w:t xml:space="preserve"> transcriptomas (caña de azúcar y maíz)</w:t>
      </w:r>
      <w:r w:rsidR="00456B99" w:rsidRPr="00341073">
        <w:t>, utilizando en su lugar información de especies cercanas</w:t>
      </w:r>
      <w:r w:rsidR="00DB24CA" w:rsidRPr="00341073">
        <w:t xml:space="preserve">. Siendo este modelo predictivo que tiene mayor similitud con el nuestro, y para el </w:t>
      </w:r>
      <w:r w:rsidR="00997486" w:rsidRPr="00341073">
        <w:t>cual</w:t>
      </w:r>
      <w:r w:rsidR="00DB24CA" w:rsidRPr="00341073">
        <w:t xml:space="preserve"> se posee acceso público al código fuente, será utilizado para compararlo contra el modelo propuesto en el presente proyecto.</w:t>
      </w:r>
    </w:p>
    <w:p w14:paraId="75F0DF2F" w14:textId="53C00F99" w:rsidR="00283562" w:rsidRDefault="000C6E62" w:rsidP="000C6E62">
      <w:pPr>
        <w:pStyle w:val="Ttulo2"/>
      </w:pPr>
      <w:bookmarkStart w:id="72" w:name="_Toc530702662"/>
      <w:r>
        <w:t>Conclusiones</w:t>
      </w:r>
      <w:bookmarkEnd w:id="72"/>
    </w:p>
    <w:p w14:paraId="0A23316F" w14:textId="2275555E" w:rsidR="00391B9F" w:rsidRDefault="000E4604" w:rsidP="000E4604">
      <w:pPr>
        <w:jc w:val="both"/>
      </w:pPr>
      <w:r>
        <w:t>En los últimos años l</w:t>
      </w:r>
      <w:r w:rsidR="000F0A6B">
        <w:t>os proyectos de secuenciación</w:t>
      </w:r>
      <w:r>
        <w:t xml:space="preserve"> de transcriptomas están generando una enorme cantidad de información que necesita ser explotada. La anotación y clasificación manual de los transcriptomas de estos proyectos es lenta y costosa. En este contexto los métodos computacionales de inteligencia artificial y aprendizaje de máquina son ventajosos, ya que se apoyan en la gran cantidad de información producida y generan resultados rápidos y sin mucho costo </w:t>
      </w:r>
      <w:r>
        <w:fldChar w:fldCharType="begin"/>
      </w:r>
      <w:r>
        <w:instrText xml:space="preserve"> ADDIN ZOTERO_ITEM CSL_CITATION {"citationID":"PQyukjCS","properties":{"formattedCitation":"(Jabeen et\\uc0\\u160{}al., 2018)","plainCitation":"(Jabeen et al., 2018)","noteIndex":0},"citationItems":[{"id":30,"uris":["http://zotero.org/users/5172276/items/MAFNQ6H5"],"uri":["http://zotero.org/users/5172276/items/MAFNQ6H5"],"itemData":{"id":30,"type":"chapter","title":"Machine Learning-Based State-of-the-Art Methods for the Classification of RNA-Seq Data","container-title":"Classification in BioApps: Automation of Decision Making","collection-title":"Lecture Notes in Computational Vision and Biomechanics","publisher":"Springer International Publishing","publisher-place":"Cham","page":"133-172","source":"Springer Link","event-place":"Cham","abstract":"Ribonucleic acid sequencing (RNA-Seq) measures the expression levels of several transcripts simultaneously. The readings can be gene, exon, or other regions of interest. Various computational tools have been developed for studying pathogens or viruses from RNA-Seq data by classifying them according to the attributes in several pre-defined classes. However, computational tools and approaches to analyzing complex datasets are still lacking. The development of classification models is highly recommended for the diagnosis and classification of diseases, disease monitoring at the molecular level and research into potential disease biomarkers. In this chapter, we discuss various machine learning approaches for RNA-Seq data classification and their implementation. These advancements in bioinformatics, along with developments in machine learning-based classification, would provide powerful toolboxes for the classification of transcriptome information available through RNA-Seq data.","URL":"https://doi.org/10.1007/978-3-319-65981-7_6","ISBN":"978-3-319-65981-7","note":"DOI: 10.1007/978-3-319-65981-7_6","language":"en","author":[{"family":"Jabeen","given":"Almas"},{"family":"Ahmad","given":"Nadeem"},{"family":"Raza","given":"Khalid"}],"issued":{"date-parts":[["2018"]]},"accessed":{"date-parts":[["2018",9,27]]}}}],"schema":"https://github.com/citation-style-language/schema/raw/master/csl-citation.json"} </w:instrText>
      </w:r>
      <w:r>
        <w:fldChar w:fldCharType="separate"/>
      </w:r>
      <w:r w:rsidRPr="000E4604">
        <w:rPr>
          <w:rFonts w:cs="Arial"/>
          <w:szCs w:val="24"/>
        </w:rPr>
        <w:t>(Jabeen et al., 2018)</w:t>
      </w:r>
      <w:r>
        <w:fldChar w:fldCharType="end"/>
      </w:r>
      <w:r>
        <w:t>.</w:t>
      </w:r>
    </w:p>
    <w:p w14:paraId="19069D55" w14:textId="0F411FE7" w:rsidR="00502554" w:rsidRDefault="00931832" w:rsidP="000E4604">
      <w:pPr>
        <w:jc w:val="both"/>
      </w:pPr>
      <w:r>
        <w:t>Dentro de los métodos de clasificación existentes, nos interesa saber</w:t>
      </w:r>
      <w:r w:rsidR="00013462">
        <w:t xml:space="preserve"> su utilidad para la clasificación de especies</w:t>
      </w:r>
      <w:r w:rsidR="008C35BD" w:rsidRPr="008C35BD">
        <w:t xml:space="preserve"> </w:t>
      </w:r>
      <w:r w:rsidR="008C35BD">
        <w:t>desconocidas al modelo</w:t>
      </w:r>
      <w:r w:rsidR="00682321">
        <w:t>, y si se tiene acceso al clasificador con la intención de poder realizar comparaciones</w:t>
      </w:r>
      <w:r w:rsidR="000E733D">
        <w:t>.</w:t>
      </w:r>
    </w:p>
    <w:p w14:paraId="4DF25C54" w14:textId="084D4813" w:rsidR="00013462" w:rsidRDefault="003F25BC" w:rsidP="000E4604">
      <w:pPr>
        <w:jc w:val="both"/>
      </w:pPr>
      <w:r>
        <w:t xml:space="preserve">Los métodos más usados en los últimos años son los </w:t>
      </w:r>
      <w:r w:rsidR="00F02249">
        <w:t>ensambles</w:t>
      </w:r>
      <w:r>
        <w:t xml:space="preserve">, debido a que combinan varios clasificadores y permiten evitar problemas de </w:t>
      </w:r>
      <w:r w:rsidR="0038312F">
        <w:t>sobreajuste</w:t>
      </w:r>
      <w:r>
        <w:t xml:space="preserve"> (ser muy específicos</w:t>
      </w:r>
      <w:r w:rsidR="0038312F">
        <w:t>, del inglés</w:t>
      </w:r>
      <w:r w:rsidR="0038312F" w:rsidRPr="00F82838">
        <w:t xml:space="preserve"> </w:t>
      </w:r>
      <w:r w:rsidR="0038312F" w:rsidRPr="00F82838">
        <w:rPr>
          <w:i/>
        </w:rPr>
        <w:t>overfitting</w:t>
      </w:r>
      <w:r>
        <w:t xml:space="preserve">). Aunque aún no son tan usados, los métodos de aprendizaje profundo también están ganando popularidad, ya que la extracción de </w:t>
      </w:r>
      <w:r w:rsidR="00D50D69">
        <w:t>atributos</w:t>
      </w:r>
      <w:r>
        <w:t xml:space="preserve"> (en la que normalmente participa un experto) es un paso que realiza el </w:t>
      </w:r>
      <w:r>
        <w:lastRenderedPageBreak/>
        <w:t>algoritmo durante su entrenamiento, aprendiendo l</w:t>
      </w:r>
      <w:r w:rsidR="00D50D69">
        <w:t>os atributos</w:t>
      </w:r>
      <w:r>
        <w:t xml:space="preserve"> por su cuenta a partir de la información de la que </w:t>
      </w:r>
      <w:r w:rsidR="00454008">
        <w:t xml:space="preserve">se </w:t>
      </w:r>
      <w:r>
        <w:t>alimenta.</w:t>
      </w:r>
    </w:p>
    <w:p w14:paraId="4B84AA07" w14:textId="768ED027" w:rsidR="003F25BC" w:rsidRDefault="003F25BC" w:rsidP="000E4604">
      <w:pPr>
        <w:jc w:val="both"/>
      </w:pPr>
      <w:r>
        <w:t>Sólo se encontr</w:t>
      </w:r>
      <w:r w:rsidR="005F1CF8">
        <w:t>aron</w:t>
      </w:r>
      <w:r>
        <w:t xml:space="preserve"> </w:t>
      </w:r>
      <w:r w:rsidR="005F1CF8">
        <w:t>dos</w:t>
      </w:r>
      <w:r>
        <w:t xml:space="preserve"> </w:t>
      </w:r>
      <w:r w:rsidR="005F1CF8">
        <w:t xml:space="preserve">modelos </w:t>
      </w:r>
      <w:r>
        <w:t>orientado</w:t>
      </w:r>
      <w:r w:rsidR="005F1CF8">
        <w:t>s</w:t>
      </w:r>
      <w:r>
        <w:t xml:space="preserve"> a generalizar sus resultados </w:t>
      </w:r>
      <w:r w:rsidR="00BC1358">
        <w:t xml:space="preserve">a otras especies – el clasificador </w:t>
      </w:r>
      <w:r w:rsidR="00FF024D">
        <w:t xml:space="preserve">de máquina de vectores de soporte </w:t>
      </w:r>
      <w:r w:rsidR="00BC1358">
        <w:t>de</w:t>
      </w:r>
      <w:r w:rsidR="00BC1358" w:rsidRPr="00F82838">
        <w:t xml:space="preserve"> </w:t>
      </w:r>
      <w:r w:rsidR="00BC1358" w:rsidRPr="00F82838">
        <w:rPr>
          <w:i/>
        </w:rPr>
        <w:t>lncRNA</w:t>
      </w:r>
      <w:r w:rsidR="00BC1358">
        <w:t xml:space="preserve"> </w:t>
      </w:r>
      <w:r w:rsidR="00BC1358">
        <w:fldChar w:fldCharType="begin"/>
      </w:r>
      <w:r w:rsidR="00556896">
        <w:instrText xml:space="preserve"> ADDIN ZOTERO_ITEM CSL_CITATION {"citationID":"nCmrhkmM","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rsidR="00BC1358">
        <w:fldChar w:fldCharType="separate"/>
      </w:r>
      <w:r w:rsidR="00556896" w:rsidRPr="00556896">
        <w:rPr>
          <w:rFonts w:cs="Arial"/>
          <w:szCs w:val="24"/>
        </w:rPr>
        <w:t>(Schneider et al., 2017)</w:t>
      </w:r>
      <w:r w:rsidR="00BC1358">
        <w:fldChar w:fldCharType="end"/>
      </w:r>
      <w:r w:rsidR="005F1CF8">
        <w:t xml:space="preserve"> y PlantSniffer </w:t>
      </w:r>
      <w:r w:rsidR="005F1CF8">
        <w:fldChar w:fldCharType="begin"/>
      </w:r>
      <w:r w:rsidR="005F1CF8">
        <w:instrText xml:space="preserve"> ADDIN ZOTERO_ITEM CSL_CITATION {"citationID":"kOSZv4PX","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10,1]]}}}],"schema":"https://github.com/citation-style-language/schema/raw/master/csl-citation.json"} </w:instrText>
      </w:r>
      <w:r w:rsidR="005F1CF8">
        <w:fldChar w:fldCharType="separate"/>
      </w:r>
      <w:r w:rsidR="005F1CF8" w:rsidRPr="005F1CF8">
        <w:rPr>
          <w:rFonts w:cs="Arial"/>
        </w:rPr>
        <w:t>(Vieira, 2018)</w:t>
      </w:r>
      <w:r w:rsidR="005F1CF8">
        <w:fldChar w:fldCharType="end"/>
      </w:r>
      <w:r w:rsidR="00BC1358">
        <w:t>.</w:t>
      </w:r>
      <w:r w:rsidR="00793C9D">
        <w:t xml:space="preserve"> Al poseer acceso a las fuentes de </w:t>
      </w:r>
      <w:r w:rsidR="00997486">
        <w:t>PlantSniffer</w:t>
      </w:r>
      <w:r w:rsidR="00793C9D">
        <w:t>, será utilizad</w:t>
      </w:r>
      <w:r w:rsidR="00997486">
        <w:t>o</w:t>
      </w:r>
      <w:r w:rsidR="00793C9D">
        <w:t xml:space="preserve"> para realizar comparaciones de las precisiones contra el modelo propuesto en el presente proyecto de fin de carrera.</w:t>
      </w:r>
    </w:p>
    <w:p w14:paraId="6AFCFF61" w14:textId="5326CD2A" w:rsidR="00AB4AE5" w:rsidRDefault="001C7298" w:rsidP="000E4604">
      <w:pPr>
        <w:jc w:val="both"/>
      </w:pPr>
      <w:r>
        <w:t xml:space="preserve">Los clasificadores suelen construirse con el objetivo de tener las mejores predicciones para las especies bajo las cuales son entrenadas. La carencia de estudios de </w:t>
      </w:r>
      <w:r w:rsidR="000E733D">
        <w:t>modelos que intenten clasificar especies en base a información de otras especie</w:t>
      </w:r>
      <w:r w:rsidR="00C241A0">
        <w:t>s</w:t>
      </w:r>
      <w:r w:rsidR="000E733D">
        <w:t>,</w:t>
      </w:r>
      <w:r>
        <w:t xml:space="preserve"> motiva la</w:t>
      </w:r>
      <w:r w:rsidR="007E1392">
        <w:t xml:space="preserve"> presente</w:t>
      </w:r>
      <w:r>
        <w:t xml:space="preserve"> investigación de un </w:t>
      </w:r>
      <w:r w:rsidR="007E1392">
        <w:t>modelo predictivo</w:t>
      </w:r>
      <w:r>
        <w:t xml:space="preserve"> que pueda usarse en especies</w:t>
      </w:r>
      <w:r w:rsidR="000E733D">
        <w:t xml:space="preserve"> diferentes a la que se desea clasificar, pudiendo estas ser nuevas especies</w:t>
      </w:r>
      <w:r>
        <w:t>.</w:t>
      </w:r>
    </w:p>
    <w:p w14:paraId="60447B91" w14:textId="77777777" w:rsidR="00AB4AE5" w:rsidRDefault="00AB4AE5" w:rsidP="00073F11">
      <w:pPr>
        <w:jc w:val="both"/>
      </w:pPr>
    </w:p>
    <w:p w14:paraId="604294AD" w14:textId="3413377D" w:rsidR="00AB4AE5" w:rsidRPr="003E6F79" w:rsidRDefault="00AB4AE5" w:rsidP="00073F11">
      <w:pPr>
        <w:jc w:val="both"/>
        <w:sectPr w:rsidR="00AB4AE5" w:rsidRPr="003E6F79" w:rsidSect="00663A20">
          <w:pgSz w:w="11906" w:h="16838" w:code="9"/>
          <w:pgMar w:top="2268" w:right="1418" w:bottom="1418" w:left="1985" w:header="709" w:footer="709" w:gutter="0"/>
          <w:cols w:space="708"/>
          <w:docGrid w:linePitch="360"/>
        </w:sectPr>
      </w:pPr>
    </w:p>
    <w:p w14:paraId="754E9027" w14:textId="77777777" w:rsidR="00D26EFF" w:rsidRPr="00454008" w:rsidRDefault="00B57B35" w:rsidP="00B57B35">
      <w:pPr>
        <w:pStyle w:val="Ttulo"/>
        <w:rPr>
          <w:lang w:val="en-US"/>
        </w:rPr>
      </w:pPr>
      <w:bookmarkStart w:id="73" w:name="_Toc530702663"/>
      <w:r w:rsidRPr="00F82838">
        <w:rPr>
          <w:lang w:val="en-US"/>
        </w:rPr>
        <w:lastRenderedPageBreak/>
        <w:t>Referencias</w:t>
      </w:r>
      <w:bookmarkEnd w:id="73"/>
    </w:p>
    <w:p w14:paraId="00939CED" w14:textId="77777777" w:rsidR="00BD14A4" w:rsidRPr="00BD14A4" w:rsidRDefault="00FA0664" w:rsidP="00BD14A4">
      <w:pPr>
        <w:pStyle w:val="Bibliografa"/>
        <w:rPr>
          <w:rFonts w:ascii="Times New Roman" w:hAnsi="Times New Roman" w:cs="Times New Roman"/>
          <w:sz w:val="24"/>
          <w:lang w:val="en-US"/>
        </w:rPr>
      </w:pPr>
      <w:r w:rsidRPr="00454008">
        <w:rPr>
          <w:rFonts w:cs="Arial"/>
          <w:lang w:val="en-US"/>
        </w:rPr>
        <w:fldChar w:fldCharType="begin"/>
      </w:r>
      <w:r w:rsidR="00BD14A4">
        <w:rPr>
          <w:rFonts w:cs="Arial"/>
          <w:lang w:val="en-US"/>
        </w:rPr>
        <w:instrText xml:space="preserve"> ADDIN ZOTERO_BIBL {"uncited":[],"omitted":[],"custom":[]} CSL_BIBLIOGRAPHY </w:instrText>
      </w:r>
      <w:r w:rsidRPr="00454008">
        <w:rPr>
          <w:rFonts w:cs="Arial"/>
          <w:lang w:val="en-US"/>
        </w:rPr>
        <w:fldChar w:fldCharType="separate"/>
      </w:r>
      <w:r w:rsidR="00BD14A4" w:rsidRPr="00BD14A4">
        <w:rPr>
          <w:rFonts w:ascii="Times New Roman" w:hAnsi="Times New Roman" w:cs="Times New Roman"/>
          <w:sz w:val="24"/>
          <w:lang w:val="en-US"/>
        </w:rPr>
        <w:t>Abadi, M., Barham, P., Chen, J., Chen, Z., Davis, A., Dean, J., … Zheng, X. (2016). TensorFlow: A system for large-scale machine learning, 21.</w:t>
      </w:r>
    </w:p>
    <w:p w14:paraId="39F7D544" w14:textId="77777777" w:rsidR="00BD14A4" w:rsidRPr="00BD14A4" w:rsidRDefault="00BD14A4" w:rsidP="00BD14A4">
      <w:pPr>
        <w:pStyle w:val="Bibliografa"/>
        <w:rPr>
          <w:rFonts w:ascii="Times New Roman" w:hAnsi="Times New Roman" w:cs="Times New Roman"/>
          <w:sz w:val="24"/>
          <w:lang w:val="en-US"/>
        </w:rPr>
      </w:pPr>
      <w:r w:rsidRPr="00BD14A4">
        <w:rPr>
          <w:rFonts w:ascii="Times New Roman" w:hAnsi="Times New Roman" w:cs="Times New Roman"/>
          <w:sz w:val="24"/>
          <w:lang w:val="en-US"/>
        </w:rPr>
        <w:t xml:space="preserve">Achawanantakun, R., Chen, J., Sun, Y., &amp; Zhang, Y. (2015). LncRNA-ID: Long non-coding RNA IDentification using balanced random forests. </w:t>
      </w:r>
      <w:r w:rsidRPr="00BD14A4">
        <w:rPr>
          <w:rFonts w:ascii="Times New Roman" w:hAnsi="Times New Roman" w:cs="Times New Roman"/>
          <w:i/>
          <w:iCs/>
          <w:sz w:val="24"/>
          <w:lang w:val="en-US"/>
        </w:rPr>
        <w:t>Bioinformatics</w:t>
      </w:r>
      <w:r w:rsidRPr="00BD14A4">
        <w:rPr>
          <w:rFonts w:ascii="Times New Roman" w:hAnsi="Times New Roman" w:cs="Times New Roman"/>
          <w:sz w:val="24"/>
          <w:lang w:val="en-US"/>
        </w:rPr>
        <w:t xml:space="preserve">, </w:t>
      </w:r>
      <w:r w:rsidRPr="00BD14A4">
        <w:rPr>
          <w:rFonts w:ascii="Times New Roman" w:hAnsi="Times New Roman" w:cs="Times New Roman"/>
          <w:i/>
          <w:iCs/>
          <w:sz w:val="24"/>
          <w:lang w:val="en-US"/>
        </w:rPr>
        <w:t>31</w:t>
      </w:r>
      <w:r w:rsidRPr="00BD14A4">
        <w:rPr>
          <w:rFonts w:ascii="Times New Roman" w:hAnsi="Times New Roman" w:cs="Times New Roman"/>
          <w:sz w:val="24"/>
          <w:lang w:val="en-US"/>
        </w:rPr>
        <w:t>(24), 3897–3905. https://doi.org/10.1093/bioinformatics/btv480</w:t>
      </w:r>
    </w:p>
    <w:p w14:paraId="73BD5446" w14:textId="77777777" w:rsidR="00BD14A4" w:rsidRPr="00BD14A4" w:rsidRDefault="00BD14A4" w:rsidP="00BD14A4">
      <w:pPr>
        <w:pStyle w:val="Bibliografa"/>
        <w:rPr>
          <w:rFonts w:ascii="Times New Roman" w:hAnsi="Times New Roman" w:cs="Times New Roman"/>
          <w:sz w:val="24"/>
        </w:rPr>
      </w:pPr>
      <w:r w:rsidRPr="00BD14A4">
        <w:rPr>
          <w:rFonts w:ascii="Times New Roman" w:hAnsi="Times New Roman" w:cs="Times New Roman"/>
          <w:sz w:val="24"/>
          <w:lang w:val="en-US"/>
        </w:rPr>
        <w:t xml:space="preserve">Brownlee, J. (2018, mayo 22). A Gentle Introduction to k-fold Cross-Validation. </w:t>
      </w:r>
      <w:r w:rsidRPr="00BD14A4">
        <w:rPr>
          <w:rFonts w:ascii="Times New Roman" w:hAnsi="Times New Roman" w:cs="Times New Roman"/>
          <w:sz w:val="24"/>
        </w:rPr>
        <w:t>Recuperado el 4 de noviembre de 2018, de https://machinelearningmastery.com/k-fold-cross-validation/</w:t>
      </w:r>
    </w:p>
    <w:p w14:paraId="4156E65C" w14:textId="77777777" w:rsidR="00BD14A4" w:rsidRPr="00BD14A4" w:rsidRDefault="00BD14A4" w:rsidP="00BD14A4">
      <w:pPr>
        <w:pStyle w:val="Bibliografa"/>
        <w:rPr>
          <w:rFonts w:ascii="Times New Roman" w:hAnsi="Times New Roman" w:cs="Times New Roman"/>
          <w:sz w:val="24"/>
          <w:lang w:val="en-US"/>
        </w:rPr>
      </w:pPr>
      <w:r w:rsidRPr="00BD14A4">
        <w:rPr>
          <w:rFonts w:ascii="Times New Roman" w:hAnsi="Times New Roman" w:cs="Times New Roman"/>
          <w:sz w:val="24"/>
          <w:lang w:val="en-US"/>
        </w:rPr>
        <w:t xml:space="preserve">Chollet, F. (2017). </w:t>
      </w:r>
      <w:r w:rsidRPr="00BD14A4">
        <w:rPr>
          <w:rFonts w:ascii="Times New Roman" w:hAnsi="Times New Roman" w:cs="Times New Roman"/>
          <w:i/>
          <w:iCs/>
          <w:sz w:val="24"/>
          <w:lang w:val="en-US"/>
        </w:rPr>
        <w:t>Deep Learning with Python</w:t>
      </w:r>
      <w:r w:rsidRPr="00BD14A4">
        <w:rPr>
          <w:rFonts w:ascii="Times New Roman" w:hAnsi="Times New Roman" w:cs="Times New Roman"/>
          <w:sz w:val="24"/>
          <w:lang w:val="en-US"/>
        </w:rPr>
        <w:t xml:space="preserve"> (1st ed.). Greenwich, CT, USA: Manning Publications Co.</w:t>
      </w:r>
    </w:p>
    <w:p w14:paraId="3DD024AC" w14:textId="77777777" w:rsidR="00BD14A4" w:rsidRPr="00BD14A4" w:rsidRDefault="00BD14A4" w:rsidP="00BD14A4">
      <w:pPr>
        <w:pStyle w:val="Bibliografa"/>
        <w:rPr>
          <w:rFonts w:ascii="Times New Roman" w:hAnsi="Times New Roman" w:cs="Times New Roman"/>
          <w:sz w:val="24"/>
          <w:lang w:val="en-US"/>
        </w:rPr>
      </w:pPr>
      <w:r w:rsidRPr="00BD14A4">
        <w:rPr>
          <w:rFonts w:ascii="Times New Roman" w:hAnsi="Times New Roman" w:cs="Times New Roman"/>
          <w:sz w:val="24"/>
          <w:lang w:val="en-US"/>
        </w:rPr>
        <w:t xml:space="preserve">Durinck, S., Moreau, Y., Kasprzyk, A., Davis, S., De Moor, B., Brazma, A., &amp; Huber, W. (2005). BioMart and Bioconductor: a powerful link between biological databases and microarray data analysis. </w:t>
      </w:r>
      <w:r w:rsidRPr="00BD14A4">
        <w:rPr>
          <w:rFonts w:ascii="Times New Roman" w:hAnsi="Times New Roman" w:cs="Times New Roman"/>
          <w:i/>
          <w:iCs/>
          <w:sz w:val="24"/>
          <w:lang w:val="en-US"/>
        </w:rPr>
        <w:t>Bioinformatics</w:t>
      </w:r>
      <w:r w:rsidRPr="00BD14A4">
        <w:rPr>
          <w:rFonts w:ascii="Times New Roman" w:hAnsi="Times New Roman" w:cs="Times New Roman"/>
          <w:sz w:val="24"/>
          <w:lang w:val="en-US"/>
        </w:rPr>
        <w:t xml:space="preserve">, </w:t>
      </w:r>
      <w:r w:rsidRPr="00BD14A4">
        <w:rPr>
          <w:rFonts w:ascii="Times New Roman" w:hAnsi="Times New Roman" w:cs="Times New Roman"/>
          <w:i/>
          <w:iCs/>
          <w:sz w:val="24"/>
          <w:lang w:val="en-US"/>
        </w:rPr>
        <w:t>21</w:t>
      </w:r>
      <w:r w:rsidRPr="00BD14A4">
        <w:rPr>
          <w:rFonts w:ascii="Times New Roman" w:hAnsi="Times New Roman" w:cs="Times New Roman"/>
          <w:sz w:val="24"/>
          <w:lang w:val="en-US"/>
        </w:rPr>
        <w:t>(16), 3439–3440. https://doi.org/10.1093/bioinformatics/bti525</w:t>
      </w:r>
    </w:p>
    <w:p w14:paraId="751BBEBC" w14:textId="77777777" w:rsidR="00BD14A4" w:rsidRPr="00BD14A4" w:rsidRDefault="00BD14A4" w:rsidP="00BD14A4">
      <w:pPr>
        <w:pStyle w:val="Bibliografa"/>
        <w:rPr>
          <w:rFonts w:ascii="Times New Roman" w:hAnsi="Times New Roman" w:cs="Times New Roman"/>
          <w:sz w:val="24"/>
          <w:lang w:val="en-US"/>
        </w:rPr>
      </w:pPr>
      <w:r w:rsidRPr="00BD14A4">
        <w:rPr>
          <w:rFonts w:ascii="Times New Roman" w:hAnsi="Times New Roman" w:cs="Times New Roman"/>
          <w:sz w:val="24"/>
          <w:lang w:val="en-US"/>
        </w:rPr>
        <w:t xml:space="preserve">Durinck, S., Spellman, P. T., Birney, E., &amp; Huber, W. (2009). Mapping identifiers for the integration of genomic datasets with the R/Bioconductor package biomaRt. </w:t>
      </w:r>
      <w:r w:rsidRPr="00BD14A4">
        <w:rPr>
          <w:rFonts w:ascii="Times New Roman" w:hAnsi="Times New Roman" w:cs="Times New Roman"/>
          <w:i/>
          <w:iCs/>
          <w:sz w:val="24"/>
          <w:lang w:val="en-US"/>
        </w:rPr>
        <w:t>Nature Protocols</w:t>
      </w:r>
      <w:r w:rsidRPr="00BD14A4">
        <w:rPr>
          <w:rFonts w:ascii="Times New Roman" w:hAnsi="Times New Roman" w:cs="Times New Roman"/>
          <w:sz w:val="24"/>
          <w:lang w:val="en-US"/>
        </w:rPr>
        <w:t xml:space="preserve">, </w:t>
      </w:r>
      <w:r w:rsidRPr="00BD14A4">
        <w:rPr>
          <w:rFonts w:ascii="Times New Roman" w:hAnsi="Times New Roman" w:cs="Times New Roman"/>
          <w:i/>
          <w:iCs/>
          <w:sz w:val="24"/>
          <w:lang w:val="en-US"/>
        </w:rPr>
        <w:t>4</w:t>
      </w:r>
      <w:r w:rsidRPr="00BD14A4">
        <w:rPr>
          <w:rFonts w:ascii="Times New Roman" w:hAnsi="Times New Roman" w:cs="Times New Roman"/>
          <w:sz w:val="24"/>
          <w:lang w:val="en-US"/>
        </w:rPr>
        <w:t>(8), 1184–1191. https://doi.org/10.1038/nprot.2009.97</w:t>
      </w:r>
    </w:p>
    <w:p w14:paraId="447133D9" w14:textId="77777777" w:rsidR="00BD14A4" w:rsidRPr="00BD14A4" w:rsidRDefault="00BD14A4" w:rsidP="00BD14A4">
      <w:pPr>
        <w:pStyle w:val="Bibliografa"/>
        <w:rPr>
          <w:rFonts w:ascii="Times New Roman" w:hAnsi="Times New Roman" w:cs="Times New Roman"/>
          <w:sz w:val="24"/>
          <w:lang w:val="en-US"/>
        </w:rPr>
      </w:pPr>
      <w:r w:rsidRPr="00BD14A4">
        <w:rPr>
          <w:rFonts w:ascii="Times New Roman" w:hAnsi="Times New Roman" w:cs="Times New Roman"/>
          <w:sz w:val="24"/>
          <w:lang w:val="en-US"/>
        </w:rPr>
        <w:t xml:space="preserve">Fan, X.-N., &amp; Zhang, S.-W. (2015). lncRNA-MFDL: identification of human long non-coding RNAs by fusing multiple features and using deep learning. </w:t>
      </w:r>
      <w:r w:rsidRPr="00BD14A4">
        <w:rPr>
          <w:rFonts w:ascii="Times New Roman" w:hAnsi="Times New Roman" w:cs="Times New Roman"/>
          <w:i/>
          <w:iCs/>
          <w:sz w:val="24"/>
          <w:lang w:val="en-US"/>
        </w:rPr>
        <w:t>Molecular BioSystems</w:t>
      </w:r>
      <w:r w:rsidRPr="00BD14A4">
        <w:rPr>
          <w:rFonts w:ascii="Times New Roman" w:hAnsi="Times New Roman" w:cs="Times New Roman"/>
          <w:sz w:val="24"/>
          <w:lang w:val="en-US"/>
        </w:rPr>
        <w:t xml:space="preserve">, </w:t>
      </w:r>
      <w:r w:rsidRPr="00BD14A4">
        <w:rPr>
          <w:rFonts w:ascii="Times New Roman" w:hAnsi="Times New Roman" w:cs="Times New Roman"/>
          <w:i/>
          <w:iCs/>
          <w:sz w:val="24"/>
          <w:lang w:val="en-US"/>
        </w:rPr>
        <w:t>11</w:t>
      </w:r>
      <w:r w:rsidRPr="00BD14A4">
        <w:rPr>
          <w:rFonts w:ascii="Times New Roman" w:hAnsi="Times New Roman" w:cs="Times New Roman"/>
          <w:sz w:val="24"/>
          <w:lang w:val="en-US"/>
        </w:rPr>
        <w:t>(3), 892–897. https://doi.org/10.1039/C4MB00650J</w:t>
      </w:r>
    </w:p>
    <w:p w14:paraId="45DEE7EB" w14:textId="77777777" w:rsidR="00BD14A4" w:rsidRPr="00BD14A4" w:rsidRDefault="00BD14A4" w:rsidP="00BD14A4">
      <w:pPr>
        <w:pStyle w:val="Bibliografa"/>
        <w:rPr>
          <w:rFonts w:ascii="Times New Roman" w:hAnsi="Times New Roman" w:cs="Times New Roman"/>
          <w:sz w:val="24"/>
        </w:rPr>
      </w:pPr>
      <w:r w:rsidRPr="00BD14A4">
        <w:rPr>
          <w:rFonts w:ascii="Times New Roman" w:hAnsi="Times New Roman" w:cs="Times New Roman"/>
          <w:sz w:val="24"/>
          <w:lang w:val="en-US"/>
        </w:rPr>
        <w:lastRenderedPageBreak/>
        <w:t xml:space="preserve">Genomics. (2015, septiembre 1). RNA Class:The Classification of RNA | CD Genomics Blog. </w:t>
      </w:r>
      <w:r w:rsidRPr="00BD14A4">
        <w:rPr>
          <w:rFonts w:ascii="Times New Roman" w:hAnsi="Times New Roman" w:cs="Times New Roman"/>
          <w:sz w:val="24"/>
        </w:rPr>
        <w:t>Recuperado el 1 de octubre de 2018, de https://www.cd-genomics.com/blog/index.php/rna-classthe-classification-of-rna/</w:t>
      </w:r>
    </w:p>
    <w:p w14:paraId="13740548" w14:textId="77777777" w:rsidR="00BD14A4" w:rsidRPr="00BD14A4" w:rsidRDefault="00BD14A4" w:rsidP="00BD14A4">
      <w:pPr>
        <w:pStyle w:val="Bibliografa"/>
        <w:rPr>
          <w:rFonts w:ascii="Times New Roman" w:hAnsi="Times New Roman" w:cs="Times New Roman"/>
          <w:sz w:val="24"/>
          <w:lang w:val="en-US"/>
        </w:rPr>
      </w:pPr>
      <w:r w:rsidRPr="00BD14A4">
        <w:rPr>
          <w:rFonts w:ascii="Times New Roman" w:hAnsi="Times New Roman" w:cs="Times New Roman"/>
          <w:sz w:val="24"/>
        </w:rPr>
        <w:t xml:space="preserve">Han, S., Liang, Y., Li, Y., &amp; Du, W. (2016). </w:t>
      </w:r>
      <w:r w:rsidRPr="00BD14A4">
        <w:rPr>
          <w:rFonts w:ascii="Times New Roman" w:hAnsi="Times New Roman" w:cs="Times New Roman"/>
          <w:sz w:val="24"/>
          <w:lang w:val="en-US"/>
        </w:rPr>
        <w:t xml:space="preserve">Long Noncoding RNA Identification: Comparing Machine Learning Based Tools for Long Noncoding Transcripts Discrimination. </w:t>
      </w:r>
      <w:r w:rsidRPr="00BD14A4">
        <w:rPr>
          <w:rFonts w:ascii="Times New Roman" w:hAnsi="Times New Roman" w:cs="Times New Roman"/>
          <w:i/>
          <w:iCs/>
          <w:sz w:val="24"/>
          <w:lang w:val="en-US"/>
        </w:rPr>
        <w:t>Biomed Research International</w:t>
      </w:r>
      <w:r w:rsidRPr="00BD14A4">
        <w:rPr>
          <w:rFonts w:ascii="Times New Roman" w:hAnsi="Times New Roman" w:cs="Times New Roman"/>
          <w:sz w:val="24"/>
          <w:lang w:val="en-US"/>
        </w:rPr>
        <w:t>, 8496165. https://doi.org/10.1155/2016/8496165</w:t>
      </w:r>
    </w:p>
    <w:p w14:paraId="64FB45A3" w14:textId="77777777" w:rsidR="00BD14A4" w:rsidRPr="00BD14A4" w:rsidRDefault="00BD14A4" w:rsidP="00BD14A4">
      <w:pPr>
        <w:pStyle w:val="Bibliografa"/>
        <w:rPr>
          <w:rFonts w:ascii="Times New Roman" w:hAnsi="Times New Roman" w:cs="Times New Roman"/>
          <w:sz w:val="24"/>
          <w:lang w:val="en-US"/>
        </w:rPr>
      </w:pPr>
      <w:r w:rsidRPr="00BD14A4">
        <w:rPr>
          <w:rFonts w:ascii="Times New Roman" w:hAnsi="Times New Roman" w:cs="Times New Roman"/>
          <w:sz w:val="24"/>
          <w:lang w:val="en-US"/>
        </w:rPr>
        <w:t xml:space="preserve">Jabeen, A., Ahmad, N., &amp; Raza, K. (2018). Machine Learning-Based State-of-the-Art Methods for the Classification of RNA-Seq Data. En </w:t>
      </w:r>
      <w:r w:rsidRPr="00BD14A4">
        <w:rPr>
          <w:rFonts w:ascii="Times New Roman" w:hAnsi="Times New Roman" w:cs="Times New Roman"/>
          <w:i/>
          <w:iCs/>
          <w:sz w:val="24"/>
          <w:lang w:val="en-US"/>
        </w:rPr>
        <w:t>Classification in BioApps: Automation of Decision Making</w:t>
      </w:r>
      <w:r w:rsidRPr="00BD14A4">
        <w:rPr>
          <w:rFonts w:ascii="Times New Roman" w:hAnsi="Times New Roman" w:cs="Times New Roman"/>
          <w:sz w:val="24"/>
          <w:lang w:val="en-US"/>
        </w:rPr>
        <w:t xml:space="preserve"> (pp. 133–172). Cham: Springer International Publishing. https://doi.org/10.1007/978-3-319-65981-7_6</w:t>
      </w:r>
    </w:p>
    <w:p w14:paraId="16AB7E0C" w14:textId="77777777" w:rsidR="00BD14A4" w:rsidRPr="00BD14A4" w:rsidRDefault="00BD14A4" w:rsidP="00BD14A4">
      <w:pPr>
        <w:pStyle w:val="Bibliografa"/>
        <w:rPr>
          <w:rFonts w:ascii="Times New Roman" w:hAnsi="Times New Roman" w:cs="Times New Roman"/>
          <w:sz w:val="24"/>
          <w:lang w:val="en-US"/>
        </w:rPr>
      </w:pPr>
      <w:r w:rsidRPr="00BD14A4">
        <w:rPr>
          <w:rFonts w:ascii="Times New Roman" w:hAnsi="Times New Roman" w:cs="Times New Roman"/>
          <w:sz w:val="24"/>
          <w:lang w:val="en-US"/>
        </w:rPr>
        <w:t xml:space="preserve">Jia-Pei, Y., Hao-Wen, Z., &amp; Zhi, L. (2013). Progress on Bioinformatic Research of lncRNA. </w:t>
      </w:r>
      <w:r w:rsidRPr="00BD14A4">
        <w:rPr>
          <w:rFonts w:ascii="Times New Roman" w:hAnsi="Times New Roman" w:cs="Times New Roman"/>
          <w:i/>
          <w:iCs/>
          <w:sz w:val="24"/>
          <w:lang w:val="en-US"/>
        </w:rPr>
        <w:t>Progress in Biochemistry and Biophysics</w:t>
      </w:r>
      <w:r w:rsidRPr="00BD14A4">
        <w:rPr>
          <w:rFonts w:ascii="Times New Roman" w:hAnsi="Times New Roman" w:cs="Times New Roman"/>
          <w:sz w:val="24"/>
          <w:lang w:val="en-US"/>
        </w:rPr>
        <w:t xml:space="preserve">, </w:t>
      </w:r>
      <w:r w:rsidRPr="00BD14A4">
        <w:rPr>
          <w:rFonts w:ascii="Times New Roman" w:hAnsi="Times New Roman" w:cs="Times New Roman"/>
          <w:i/>
          <w:iCs/>
          <w:sz w:val="24"/>
          <w:lang w:val="en-US"/>
        </w:rPr>
        <w:t>40</w:t>
      </w:r>
      <w:r w:rsidRPr="00BD14A4">
        <w:rPr>
          <w:rFonts w:ascii="Times New Roman" w:hAnsi="Times New Roman" w:cs="Times New Roman"/>
          <w:sz w:val="24"/>
          <w:lang w:val="en-US"/>
        </w:rPr>
        <w:t>(7), 634–640. https://doi.org/10.3724/SP.J.1206.2013.00266</w:t>
      </w:r>
    </w:p>
    <w:p w14:paraId="4C0F4130" w14:textId="77777777" w:rsidR="00BD14A4" w:rsidRPr="00BD14A4" w:rsidRDefault="00BD14A4" w:rsidP="00BD14A4">
      <w:pPr>
        <w:pStyle w:val="Bibliografa"/>
        <w:rPr>
          <w:rFonts w:ascii="Times New Roman" w:hAnsi="Times New Roman" w:cs="Times New Roman"/>
          <w:sz w:val="24"/>
          <w:lang w:val="en-US"/>
        </w:rPr>
      </w:pPr>
      <w:r w:rsidRPr="00BD14A4">
        <w:rPr>
          <w:rFonts w:ascii="Times New Roman" w:hAnsi="Times New Roman" w:cs="Times New Roman"/>
          <w:sz w:val="24"/>
          <w:lang w:val="en-US"/>
        </w:rPr>
        <w:t xml:space="preserve">Kitchenham, B., &amp; Charters, S. (2007). </w:t>
      </w:r>
      <w:r w:rsidRPr="00BD14A4">
        <w:rPr>
          <w:rFonts w:ascii="Times New Roman" w:hAnsi="Times New Roman" w:cs="Times New Roman"/>
          <w:i/>
          <w:iCs/>
          <w:sz w:val="24"/>
          <w:lang w:val="en-US"/>
        </w:rPr>
        <w:t>Guidelines for performing Systematic Literature Reviews in Software Engineering</w:t>
      </w:r>
      <w:r w:rsidRPr="00BD14A4">
        <w:rPr>
          <w:rFonts w:ascii="Times New Roman" w:hAnsi="Times New Roman" w:cs="Times New Roman"/>
          <w:sz w:val="24"/>
          <w:lang w:val="en-US"/>
        </w:rPr>
        <w:t>.</w:t>
      </w:r>
    </w:p>
    <w:p w14:paraId="0044BC70" w14:textId="77777777" w:rsidR="00BD14A4" w:rsidRPr="00BD14A4" w:rsidRDefault="00BD14A4" w:rsidP="00BD14A4">
      <w:pPr>
        <w:pStyle w:val="Bibliografa"/>
        <w:rPr>
          <w:rFonts w:ascii="Times New Roman" w:hAnsi="Times New Roman" w:cs="Times New Roman"/>
          <w:sz w:val="24"/>
          <w:lang w:val="en-US"/>
        </w:rPr>
      </w:pPr>
      <w:r w:rsidRPr="00BD14A4">
        <w:rPr>
          <w:rFonts w:ascii="Times New Roman" w:hAnsi="Times New Roman" w:cs="Times New Roman"/>
          <w:sz w:val="24"/>
          <w:lang w:val="en-US"/>
        </w:rPr>
        <w:t xml:space="preserve">Kong, L., Zhang, Y., Ye, Z.-Q., Liu, X.-Q., Zhao, S.-Q., Wei, L., &amp; Gao, G. (2007). CPC: assess the protein-coding potential of transcripts using sequence features and support vector machine. </w:t>
      </w:r>
      <w:r w:rsidRPr="00BD14A4">
        <w:rPr>
          <w:rFonts w:ascii="Times New Roman" w:hAnsi="Times New Roman" w:cs="Times New Roman"/>
          <w:i/>
          <w:iCs/>
          <w:sz w:val="24"/>
          <w:lang w:val="en-US"/>
        </w:rPr>
        <w:t>Nucleic Acids Research</w:t>
      </w:r>
      <w:r w:rsidRPr="00BD14A4">
        <w:rPr>
          <w:rFonts w:ascii="Times New Roman" w:hAnsi="Times New Roman" w:cs="Times New Roman"/>
          <w:sz w:val="24"/>
          <w:lang w:val="en-US"/>
        </w:rPr>
        <w:t xml:space="preserve">, </w:t>
      </w:r>
      <w:r w:rsidRPr="00BD14A4">
        <w:rPr>
          <w:rFonts w:ascii="Times New Roman" w:hAnsi="Times New Roman" w:cs="Times New Roman"/>
          <w:i/>
          <w:iCs/>
          <w:sz w:val="24"/>
          <w:lang w:val="en-US"/>
        </w:rPr>
        <w:t>35</w:t>
      </w:r>
      <w:r w:rsidRPr="00BD14A4">
        <w:rPr>
          <w:rFonts w:ascii="Times New Roman" w:hAnsi="Times New Roman" w:cs="Times New Roman"/>
          <w:sz w:val="24"/>
          <w:lang w:val="en-US"/>
        </w:rPr>
        <w:t>(Web Server issue), W345–W349. https://doi.org/10.1093/nar/gkm391</w:t>
      </w:r>
    </w:p>
    <w:p w14:paraId="67FDBAAD" w14:textId="77777777" w:rsidR="00BD14A4" w:rsidRPr="00BD14A4" w:rsidRDefault="00BD14A4" w:rsidP="00BD14A4">
      <w:pPr>
        <w:pStyle w:val="Bibliografa"/>
        <w:rPr>
          <w:rFonts w:ascii="Times New Roman" w:hAnsi="Times New Roman" w:cs="Times New Roman"/>
          <w:sz w:val="24"/>
          <w:lang w:val="en-US"/>
        </w:rPr>
      </w:pPr>
      <w:r w:rsidRPr="00BD14A4">
        <w:rPr>
          <w:rFonts w:ascii="Times New Roman" w:hAnsi="Times New Roman" w:cs="Times New Roman"/>
          <w:sz w:val="24"/>
          <w:lang w:val="en-US"/>
        </w:rPr>
        <w:lastRenderedPageBreak/>
        <w:t xml:space="preserve">Kung, J. T. Y., Colognori, D., &amp; Lee, J. T. (2013). Long Noncoding RNAs: Past, Present, and Future. </w:t>
      </w:r>
      <w:r w:rsidRPr="00BD14A4">
        <w:rPr>
          <w:rFonts w:ascii="Times New Roman" w:hAnsi="Times New Roman" w:cs="Times New Roman"/>
          <w:i/>
          <w:iCs/>
          <w:sz w:val="24"/>
          <w:lang w:val="en-US"/>
        </w:rPr>
        <w:t>Genetics</w:t>
      </w:r>
      <w:r w:rsidRPr="00BD14A4">
        <w:rPr>
          <w:rFonts w:ascii="Times New Roman" w:hAnsi="Times New Roman" w:cs="Times New Roman"/>
          <w:sz w:val="24"/>
          <w:lang w:val="en-US"/>
        </w:rPr>
        <w:t xml:space="preserve">, </w:t>
      </w:r>
      <w:r w:rsidRPr="00BD14A4">
        <w:rPr>
          <w:rFonts w:ascii="Times New Roman" w:hAnsi="Times New Roman" w:cs="Times New Roman"/>
          <w:i/>
          <w:iCs/>
          <w:sz w:val="24"/>
          <w:lang w:val="en-US"/>
        </w:rPr>
        <w:t>193</w:t>
      </w:r>
      <w:r w:rsidRPr="00BD14A4">
        <w:rPr>
          <w:rFonts w:ascii="Times New Roman" w:hAnsi="Times New Roman" w:cs="Times New Roman"/>
          <w:sz w:val="24"/>
          <w:lang w:val="en-US"/>
        </w:rPr>
        <w:t>(3), 651–669. https://doi.org/10.1534/genetics.112.146704</w:t>
      </w:r>
    </w:p>
    <w:p w14:paraId="0BEF5C37" w14:textId="77777777" w:rsidR="00BD14A4" w:rsidRPr="00BD14A4" w:rsidRDefault="00BD14A4" w:rsidP="00BD14A4">
      <w:pPr>
        <w:pStyle w:val="Bibliografa"/>
        <w:rPr>
          <w:rFonts w:ascii="Times New Roman" w:hAnsi="Times New Roman" w:cs="Times New Roman"/>
          <w:sz w:val="24"/>
          <w:lang w:val="en-US"/>
        </w:rPr>
      </w:pPr>
      <w:r w:rsidRPr="00BD14A4">
        <w:rPr>
          <w:rFonts w:ascii="Times New Roman" w:hAnsi="Times New Roman" w:cs="Times New Roman"/>
          <w:sz w:val="24"/>
          <w:lang w:val="en-US"/>
        </w:rPr>
        <w:t xml:space="preserve">Ma, L., Bajic, V. B., &amp; Zhang, Z. (2013). On the classification of long non-coding RNAs. </w:t>
      </w:r>
      <w:r w:rsidRPr="00BD14A4">
        <w:rPr>
          <w:rFonts w:ascii="Times New Roman" w:hAnsi="Times New Roman" w:cs="Times New Roman"/>
          <w:i/>
          <w:iCs/>
          <w:sz w:val="24"/>
          <w:lang w:val="en-US"/>
        </w:rPr>
        <w:t>RNA Biology</w:t>
      </w:r>
      <w:r w:rsidRPr="00BD14A4">
        <w:rPr>
          <w:rFonts w:ascii="Times New Roman" w:hAnsi="Times New Roman" w:cs="Times New Roman"/>
          <w:sz w:val="24"/>
          <w:lang w:val="en-US"/>
        </w:rPr>
        <w:t xml:space="preserve">, </w:t>
      </w:r>
      <w:r w:rsidRPr="00BD14A4">
        <w:rPr>
          <w:rFonts w:ascii="Times New Roman" w:hAnsi="Times New Roman" w:cs="Times New Roman"/>
          <w:i/>
          <w:iCs/>
          <w:sz w:val="24"/>
          <w:lang w:val="en-US"/>
        </w:rPr>
        <w:t>10</w:t>
      </w:r>
      <w:r w:rsidRPr="00BD14A4">
        <w:rPr>
          <w:rFonts w:ascii="Times New Roman" w:hAnsi="Times New Roman" w:cs="Times New Roman"/>
          <w:sz w:val="24"/>
          <w:lang w:val="en-US"/>
        </w:rPr>
        <w:t>(6), 924–933. https://doi.org/10.4161/rna.24604</w:t>
      </w:r>
    </w:p>
    <w:p w14:paraId="78B151EA" w14:textId="77777777" w:rsidR="00BD14A4" w:rsidRPr="00BD14A4" w:rsidRDefault="00BD14A4" w:rsidP="00BD14A4">
      <w:pPr>
        <w:pStyle w:val="Bibliografa"/>
        <w:rPr>
          <w:rFonts w:ascii="Times New Roman" w:hAnsi="Times New Roman" w:cs="Times New Roman"/>
          <w:sz w:val="24"/>
          <w:lang w:val="en-US"/>
        </w:rPr>
      </w:pPr>
      <w:r w:rsidRPr="00BD14A4">
        <w:rPr>
          <w:rFonts w:ascii="Times New Roman" w:hAnsi="Times New Roman" w:cs="Times New Roman"/>
          <w:sz w:val="24"/>
          <w:lang w:val="en-US"/>
        </w:rPr>
        <w:t xml:space="preserve">Min, S., Lee, B., &amp; Yoon, S. (2017). Deep learning in bioinformatics. </w:t>
      </w:r>
      <w:r w:rsidRPr="00BD14A4">
        <w:rPr>
          <w:rFonts w:ascii="Times New Roman" w:hAnsi="Times New Roman" w:cs="Times New Roman"/>
          <w:i/>
          <w:iCs/>
          <w:sz w:val="24"/>
          <w:lang w:val="en-US"/>
        </w:rPr>
        <w:t>Briefings in Bioinformatics</w:t>
      </w:r>
      <w:r w:rsidRPr="00BD14A4">
        <w:rPr>
          <w:rFonts w:ascii="Times New Roman" w:hAnsi="Times New Roman" w:cs="Times New Roman"/>
          <w:sz w:val="24"/>
          <w:lang w:val="en-US"/>
        </w:rPr>
        <w:t xml:space="preserve">, </w:t>
      </w:r>
      <w:r w:rsidRPr="00BD14A4">
        <w:rPr>
          <w:rFonts w:ascii="Times New Roman" w:hAnsi="Times New Roman" w:cs="Times New Roman"/>
          <w:i/>
          <w:iCs/>
          <w:sz w:val="24"/>
          <w:lang w:val="en-US"/>
        </w:rPr>
        <w:t>18</w:t>
      </w:r>
      <w:r w:rsidRPr="00BD14A4">
        <w:rPr>
          <w:rFonts w:ascii="Times New Roman" w:hAnsi="Times New Roman" w:cs="Times New Roman"/>
          <w:sz w:val="24"/>
          <w:lang w:val="en-US"/>
        </w:rPr>
        <w:t>(5), 851–869. https://doi.org/10.1093/bib/bbw068</w:t>
      </w:r>
    </w:p>
    <w:p w14:paraId="45A07718" w14:textId="77777777" w:rsidR="00BD14A4" w:rsidRPr="00BD14A4" w:rsidRDefault="00BD14A4" w:rsidP="00BD14A4">
      <w:pPr>
        <w:pStyle w:val="Bibliografa"/>
        <w:rPr>
          <w:rFonts w:ascii="Times New Roman" w:hAnsi="Times New Roman" w:cs="Times New Roman"/>
          <w:sz w:val="24"/>
          <w:lang w:val="en-US"/>
        </w:rPr>
      </w:pPr>
      <w:r w:rsidRPr="00BD14A4">
        <w:rPr>
          <w:rFonts w:ascii="Times New Roman" w:hAnsi="Times New Roman" w:cs="Times New Roman"/>
          <w:sz w:val="24"/>
          <w:lang w:val="en-US"/>
        </w:rPr>
        <w:t xml:space="preserve">Mount, D. W. (2007). Using the Basic Local Alignment Search Tool (BLAST). </w:t>
      </w:r>
      <w:r w:rsidRPr="00BD14A4">
        <w:rPr>
          <w:rFonts w:ascii="Times New Roman" w:hAnsi="Times New Roman" w:cs="Times New Roman"/>
          <w:i/>
          <w:iCs/>
          <w:sz w:val="24"/>
          <w:lang w:val="en-US"/>
        </w:rPr>
        <w:t>Cold Spring Harbor Protocols</w:t>
      </w:r>
      <w:r w:rsidRPr="00BD14A4">
        <w:rPr>
          <w:rFonts w:ascii="Times New Roman" w:hAnsi="Times New Roman" w:cs="Times New Roman"/>
          <w:sz w:val="24"/>
          <w:lang w:val="en-US"/>
        </w:rPr>
        <w:t xml:space="preserve">, </w:t>
      </w:r>
      <w:r w:rsidRPr="00BD14A4">
        <w:rPr>
          <w:rFonts w:ascii="Times New Roman" w:hAnsi="Times New Roman" w:cs="Times New Roman"/>
          <w:i/>
          <w:iCs/>
          <w:sz w:val="24"/>
          <w:lang w:val="en-US"/>
        </w:rPr>
        <w:t>2007</w:t>
      </w:r>
      <w:r w:rsidRPr="00BD14A4">
        <w:rPr>
          <w:rFonts w:ascii="Times New Roman" w:hAnsi="Times New Roman" w:cs="Times New Roman"/>
          <w:sz w:val="24"/>
          <w:lang w:val="en-US"/>
        </w:rPr>
        <w:t>(7), pdb.top17. https://doi.org/10.1101/pdb.top17</w:t>
      </w:r>
    </w:p>
    <w:p w14:paraId="38059B93" w14:textId="77777777" w:rsidR="00BD14A4" w:rsidRPr="00BD14A4" w:rsidRDefault="00BD14A4" w:rsidP="00BD14A4">
      <w:pPr>
        <w:pStyle w:val="Bibliografa"/>
        <w:rPr>
          <w:rFonts w:ascii="Times New Roman" w:hAnsi="Times New Roman" w:cs="Times New Roman"/>
          <w:sz w:val="24"/>
        </w:rPr>
      </w:pPr>
      <w:r w:rsidRPr="00BD14A4">
        <w:rPr>
          <w:rFonts w:ascii="Times New Roman" w:hAnsi="Times New Roman" w:cs="Times New Roman"/>
          <w:sz w:val="24"/>
        </w:rPr>
        <w:t>NHGRI. (2015, octubre 21). Ácido desoxirribonucleico (ADN). Recuperado el 20 de octubre de 2018, de https://www.genome.gov/27562614/cido-desoxirribonucleico-adn/</w:t>
      </w:r>
    </w:p>
    <w:p w14:paraId="4A2E37A9" w14:textId="77777777" w:rsidR="00BD14A4" w:rsidRPr="00BD14A4" w:rsidRDefault="00BD14A4" w:rsidP="00BD14A4">
      <w:pPr>
        <w:pStyle w:val="Bibliografa"/>
        <w:rPr>
          <w:rFonts w:ascii="Times New Roman" w:hAnsi="Times New Roman" w:cs="Times New Roman"/>
          <w:sz w:val="24"/>
        </w:rPr>
      </w:pPr>
      <w:r w:rsidRPr="00BD14A4">
        <w:rPr>
          <w:rFonts w:ascii="Times New Roman" w:hAnsi="Times New Roman" w:cs="Times New Roman"/>
          <w:sz w:val="24"/>
          <w:lang w:val="en-US"/>
        </w:rPr>
        <w:t xml:space="preserve">Nielsen, M. A. (2018). Neural Networks and Deep Learning. </w:t>
      </w:r>
      <w:r w:rsidRPr="00BD14A4">
        <w:rPr>
          <w:rFonts w:ascii="Times New Roman" w:hAnsi="Times New Roman" w:cs="Times New Roman"/>
          <w:sz w:val="24"/>
        </w:rPr>
        <w:t>Recuperado de http://neuralnetworksanddeeplearning.com</w:t>
      </w:r>
    </w:p>
    <w:p w14:paraId="6A1A1F64" w14:textId="77777777" w:rsidR="00BD14A4" w:rsidRPr="00BD14A4" w:rsidRDefault="00BD14A4" w:rsidP="00BD14A4">
      <w:pPr>
        <w:pStyle w:val="Bibliografa"/>
        <w:rPr>
          <w:rFonts w:ascii="Times New Roman" w:hAnsi="Times New Roman" w:cs="Times New Roman"/>
          <w:sz w:val="24"/>
          <w:lang w:val="en-US"/>
        </w:rPr>
      </w:pPr>
      <w:r w:rsidRPr="00BD14A4">
        <w:rPr>
          <w:rFonts w:ascii="Times New Roman" w:hAnsi="Times New Roman" w:cs="Times New Roman"/>
          <w:sz w:val="24"/>
        </w:rPr>
        <w:t xml:space="preserve">Ponjavic, J., Ponting, C. P., &amp; Lunter, G. (2007). </w:t>
      </w:r>
      <w:r w:rsidRPr="00BD14A4">
        <w:rPr>
          <w:rFonts w:ascii="Times New Roman" w:hAnsi="Times New Roman" w:cs="Times New Roman"/>
          <w:sz w:val="24"/>
          <w:lang w:val="en-US"/>
        </w:rPr>
        <w:t xml:space="preserve">Functionality or transcriptional noise? Evidence for selection within long noncoding RNAs. </w:t>
      </w:r>
      <w:r w:rsidRPr="00BD14A4">
        <w:rPr>
          <w:rFonts w:ascii="Times New Roman" w:hAnsi="Times New Roman" w:cs="Times New Roman"/>
          <w:i/>
          <w:iCs/>
          <w:sz w:val="24"/>
          <w:lang w:val="en-US"/>
        </w:rPr>
        <w:t>Genome Research</w:t>
      </w:r>
      <w:r w:rsidRPr="00BD14A4">
        <w:rPr>
          <w:rFonts w:ascii="Times New Roman" w:hAnsi="Times New Roman" w:cs="Times New Roman"/>
          <w:sz w:val="24"/>
          <w:lang w:val="en-US"/>
        </w:rPr>
        <w:t xml:space="preserve">, </w:t>
      </w:r>
      <w:r w:rsidRPr="00BD14A4">
        <w:rPr>
          <w:rFonts w:ascii="Times New Roman" w:hAnsi="Times New Roman" w:cs="Times New Roman"/>
          <w:i/>
          <w:iCs/>
          <w:sz w:val="24"/>
          <w:lang w:val="en-US"/>
        </w:rPr>
        <w:t>17</w:t>
      </w:r>
      <w:r w:rsidRPr="00BD14A4">
        <w:rPr>
          <w:rFonts w:ascii="Times New Roman" w:hAnsi="Times New Roman" w:cs="Times New Roman"/>
          <w:sz w:val="24"/>
          <w:lang w:val="en-US"/>
        </w:rPr>
        <w:t>(5), 556–565. https://doi.org/10.1101/gr.6036807</w:t>
      </w:r>
    </w:p>
    <w:p w14:paraId="073326BC" w14:textId="77777777" w:rsidR="00BD14A4" w:rsidRPr="00BD14A4" w:rsidRDefault="00BD14A4" w:rsidP="00BD14A4">
      <w:pPr>
        <w:pStyle w:val="Bibliografa"/>
        <w:rPr>
          <w:rFonts w:ascii="Times New Roman" w:hAnsi="Times New Roman" w:cs="Times New Roman"/>
          <w:sz w:val="24"/>
          <w:lang w:val="en-US"/>
        </w:rPr>
      </w:pPr>
      <w:r w:rsidRPr="00BD14A4">
        <w:rPr>
          <w:rFonts w:ascii="Times New Roman" w:hAnsi="Times New Roman" w:cs="Times New Roman"/>
          <w:sz w:val="24"/>
          <w:lang w:val="en-US"/>
        </w:rPr>
        <w:t xml:space="preserve">Quinn, J. J., &amp; Chang, H. Y. (2016). Unique features of long non-coding RNA biogenesis and function. </w:t>
      </w:r>
      <w:r w:rsidRPr="00BD14A4">
        <w:rPr>
          <w:rFonts w:ascii="Times New Roman" w:hAnsi="Times New Roman" w:cs="Times New Roman"/>
          <w:i/>
          <w:iCs/>
          <w:sz w:val="24"/>
          <w:lang w:val="en-US"/>
        </w:rPr>
        <w:t>Nature Reviews Genetics</w:t>
      </w:r>
      <w:r w:rsidRPr="00BD14A4">
        <w:rPr>
          <w:rFonts w:ascii="Times New Roman" w:hAnsi="Times New Roman" w:cs="Times New Roman"/>
          <w:sz w:val="24"/>
          <w:lang w:val="en-US"/>
        </w:rPr>
        <w:t xml:space="preserve">, </w:t>
      </w:r>
      <w:r w:rsidRPr="00BD14A4">
        <w:rPr>
          <w:rFonts w:ascii="Times New Roman" w:hAnsi="Times New Roman" w:cs="Times New Roman"/>
          <w:i/>
          <w:iCs/>
          <w:sz w:val="24"/>
          <w:lang w:val="en-US"/>
        </w:rPr>
        <w:t>17</w:t>
      </w:r>
      <w:r w:rsidRPr="00BD14A4">
        <w:rPr>
          <w:rFonts w:ascii="Times New Roman" w:hAnsi="Times New Roman" w:cs="Times New Roman"/>
          <w:sz w:val="24"/>
          <w:lang w:val="en-US"/>
        </w:rPr>
        <w:t>(1), 47–62. https://doi.org/10.1038/nrg.2015.10</w:t>
      </w:r>
    </w:p>
    <w:p w14:paraId="5061A0E2" w14:textId="77777777" w:rsidR="00BD14A4" w:rsidRPr="00BD14A4" w:rsidRDefault="00BD14A4" w:rsidP="00BD14A4">
      <w:pPr>
        <w:pStyle w:val="Bibliografa"/>
        <w:rPr>
          <w:rFonts w:ascii="Times New Roman" w:hAnsi="Times New Roman" w:cs="Times New Roman"/>
          <w:sz w:val="24"/>
        </w:rPr>
      </w:pPr>
      <w:r w:rsidRPr="00BD14A4">
        <w:rPr>
          <w:rFonts w:ascii="Times New Roman" w:hAnsi="Times New Roman" w:cs="Times New Roman"/>
          <w:sz w:val="24"/>
          <w:lang w:val="en-US"/>
        </w:rPr>
        <w:t xml:space="preserve">Risueño Pérez, A. (2012). </w:t>
      </w:r>
      <w:r w:rsidRPr="00BD14A4">
        <w:rPr>
          <w:rFonts w:ascii="Times New Roman" w:hAnsi="Times New Roman" w:cs="Times New Roman"/>
          <w:sz w:val="24"/>
        </w:rPr>
        <w:t xml:space="preserve">Bioinformática aplicada a estudios del transcriptoma humano: análisis de expresión de genes, isoformas génicas y ncRNAs en </w:t>
      </w:r>
      <w:r w:rsidRPr="00BD14A4">
        <w:rPr>
          <w:rFonts w:ascii="Times New Roman" w:hAnsi="Times New Roman" w:cs="Times New Roman"/>
          <w:sz w:val="24"/>
        </w:rPr>
        <w:lastRenderedPageBreak/>
        <w:t>muestras sanas y en cáncer. Recuperado de https://gredos.usal.es/jspui/handle/10366/121408</w:t>
      </w:r>
    </w:p>
    <w:p w14:paraId="4C65ECD8" w14:textId="77777777" w:rsidR="00BD14A4" w:rsidRPr="00BD14A4" w:rsidRDefault="00BD14A4" w:rsidP="00BD14A4">
      <w:pPr>
        <w:pStyle w:val="Bibliografa"/>
        <w:rPr>
          <w:rFonts w:ascii="Times New Roman" w:hAnsi="Times New Roman" w:cs="Times New Roman"/>
          <w:sz w:val="24"/>
        </w:rPr>
      </w:pPr>
      <w:r w:rsidRPr="00BD14A4">
        <w:rPr>
          <w:rFonts w:ascii="Times New Roman" w:hAnsi="Times New Roman" w:cs="Times New Roman"/>
          <w:sz w:val="24"/>
        </w:rPr>
        <w:t>Rouse, M. (2017, abril). ¿Qué es Aprendizaje profundo (deep learning)? - Definición en WhatIs.com. Recuperado el 1 de octubre de 2018, de https://searchdatacenter.techtarget.com/es/definicion/Aprendizaje-profundo-deep-learning</w:t>
      </w:r>
    </w:p>
    <w:p w14:paraId="7D3C0623" w14:textId="77777777" w:rsidR="00BD14A4" w:rsidRPr="00BD14A4" w:rsidRDefault="00BD14A4" w:rsidP="00BD14A4">
      <w:pPr>
        <w:pStyle w:val="Bibliografa"/>
        <w:rPr>
          <w:rFonts w:ascii="Times New Roman" w:hAnsi="Times New Roman" w:cs="Times New Roman"/>
          <w:sz w:val="24"/>
        </w:rPr>
      </w:pPr>
      <w:r w:rsidRPr="00BD14A4">
        <w:rPr>
          <w:rFonts w:ascii="Times New Roman" w:hAnsi="Times New Roman" w:cs="Times New Roman"/>
          <w:sz w:val="24"/>
          <w:lang w:val="en-US"/>
        </w:rPr>
        <w:t xml:space="preserve">Schneider, H. W., Raiol, T., Brigido, M. M., Walter, M. E. M. T., &amp; Stadler, P. F. (2017). A Support Vector Machine based method to distinguish long non-coding RNAs from protein coding transcripts. </w:t>
      </w:r>
      <w:r w:rsidRPr="00BD14A4">
        <w:rPr>
          <w:rFonts w:ascii="Times New Roman" w:hAnsi="Times New Roman" w:cs="Times New Roman"/>
          <w:i/>
          <w:iCs/>
          <w:sz w:val="24"/>
        </w:rPr>
        <w:t>Bmc Genomics</w:t>
      </w:r>
      <w:r w:rsidRPr="00BD14A4">
        <w:rPr>
          <w:rFonts w:ascii="Times New Roman" w:hAnsi="Times New Roman" w:cs="Times New Roman"/>
          <w:sz w:val="24"/>
        </w:rPr>
        <w:t xml:space="preserve">, </w:t>
      </w:r>
      <w:r w:rsidRPr="00BD14A4">
        <w:rPr>
          <w:rFonts w:ascii="Times New Roman" w:hAnsi="Times New Roman" w:cs="Times New Roman"/>
          <w:i/>
          <w:iCs/>
          <w:sz w:val="24"/>
        </w:rPr>
        <w:t>18</w:t>
      </w:r>
      <w:r w:rsidRPr="00BD14A4">
        <w:rPr>
          <w:rFonts w:ascii="Times New Roman" w:hAnsi="Times New Roman" w:cs="Times New Roman"/>
          <w:sz w:val="24"/>
        </w:rPr>
        <w:t>, 804. https://doi.org/10.1186/s12864-017-4178-4</w:t>
      </w:r>
    </w:p>
    <w:p w14:paraId="02C46D98" w14:textId="77777777" w:rsidR="00BD14A4" w:rsidRPr="00BD14A4" w:rsidRDefault="00BD14A4" w:rsidP="00BD14A4">
      <w:pPr>
        <w:pStyle w:val="Bibliografa"/>
        <w:rPr>
          <w:rFonts w:ascii="Times New Roman" w:hAnsi="Times New Roman" w:cs="Times New Roman"/>
          <w:sz w:val="24"/>
        </w:rPr>
      </w:pPr>
      <w:r w:rsidRPr="00BD14A4">
        <w:rPr>
          <w:rFonts w:ascii="Times New Roman" w:hAnsi="Times New Roman" w:cs="Times New Roman"/>
          <w:sz w:val="24"/>
        </w:rPr>
        <w:t>Sebastián, I. (2017, diciembre 15). ADN codificante Archives. Recuperado el 5 de octubre de 2018, de https://revistageneticamedica.com/blog/tag/adn-codificante/</w:t>
      </w:r>
    </w:p>
    <w:p w14:paraId="44AD23E1" w14:textId="77777777" w:rsidR="00BD14A4" w:rsidRPr="00BD14A4" w:rsidRDefault="00BD14A4" w:rsidP="00BD14A4">
      <w:pPr>
        <w:pStyle w:val="Bibliografa"/>
        <w:rPr>
          <w:rFonts w:ascii="Times New Roman" w:hAnsi="Times New Roman" w:cs="Times New Roman"/>
          <w:sz w:val="24"/>
          <w:lang w:val="en-US"/>
        </w:rPr>
      </w:pPr>
      <w:r w:rsidRPr="00BD14A4">
        <w:rPr>
          <w:rFonts w:ascii="Times New Roman" w:hAnsi="Times New Roman" w:cs="Times New Roman"/>
          <w:sz w:val="24"/>
          <w:lang w:val="en-US"/>
        </w:rPr>
        <w:t xml:space="preserve">Setubal, J. C., &amp; Meidanis, J. (1997). </w:t>
      </w:r>
      <w:r w:rsidRPr="00BD14A4">
        <w:rPr>
          <w:rFonts w:ascii="Times New Roman" w:hAnsi="Times New Roman" w:cs="Times New Roman"/>
          <w:i/>
          <w:iCs/>
          <w:sz w:val="24"/>
          <w:lang w:val="en-US"/>
        </w:rPr>
        <w:t>Introduction to computational molecular biology</w:t>
      </w:r>
      <w:r w:rsidRPr="00BD14A4">
        <w:rPr>
          <w:rFonts w:ascii="Times New Roman" w:hAnsi="Times New Roman" w:cs="Times New Roman"/>
          <w:sz w:val="24"/>
          <w:lang w:val="en-US"/>
        </w:rPr>
        <w:t>. Boston: PWS Pub.</w:t>
      </w:r>
    </w:p>
    <w:p w14:paraId="41464967" w14:textId="77777777" w:rsidR="00BD14A4" w:rsidRPr="00BD14A4" w:rsidRDefault="00BD14A4" w:rsidP="00BD14A4">
      <w:pPr>
        <w:pStyle w:val="Bibliografa"/>
        <w:rPr>
          <w:rFonts w:ascii="Times New Roman" w:hAnsi="Times New Roman" w:cs="Times New Roman"/>
          <w:sz w:val="24"/>
          <w:lang w:val="en-US"/>
        </w:rPr>
      </w:pPr>
      <w:r w:rsidRPr="00BD14A4">
        <w:rPr>
          <w:rFonts w:ascii="Times New Roman" w:hAnsi="Times New Roman" w:cs="Times New Roman"/>
          <w:sz w:val="24"/>
          <w:lang w:val="en-US"/>
        </w:rPr>
        <w:t xml:space="preserve">Shen, H. (2014). Interactive notebooks: Sharing the code. </w:t>
      </w:r>
      <w:r w:rsidRPr="00BD14A4">
        <w:rPr>
          <w:rFonts w:ascii="Times New Roman" w:hAnsi="Times New Roman" w:cs="Times New Roman"/>
          <w:i/>
          <w:iCs/>
          <w:sz w:val="24"/>
          <w:lang w:val="en-US"/>
        </w:rPr>
        <w:t>Nature News</w:t>
      </w:r>
      <w:r w:rsidRPr="00BD14A4">
        <w:rPr>
          <w:rFonts w:ascii="Times New Roman" w:hAnsi="Times New Roman" w:cs="Times New Roman"/>
          <w:sz w:val="24"/>
          <w:lang w:val="en-US"/>
        </w:rPr>
        <w:t xml:space="preserve">, </w:t>
      </w:r>
      <w:r w:rsidRPr="00BD14A4">
        <w:rPr>
          <w:rFonts w:ascii="Times New Roman" w:hAnsi="Times New Roman" w:cs="Times New Roman"/>
          <w:i/>
          <w:iCs/>
          <w:sz w:val="24"/>
          <w:lang w:val="en-US"/>
        </w:rPr>
        <w:t>515</w:t>
      </w:r>
      <w:r w:rsidRPr="00BD14A4">
        <w:rPr>
          <w:rFonts w:ascii="Times New Roman" w:hAnsi="Times New Roman" w:cs="Times New Roman"/>
          <w:sz w:val="24"/>
          <w:lang w:val="en-US"/>
        </w:rPr>
        <w:t>(7525), 151. https://doi.org/10.1038/515151a</w:t>
      </w:r>
    </w:p>
    <w:p w14:paraId="407ADD05" w14:textId="77777777" w:rsidR="00BD14A4" w:rsidRPr="00BD14A4" w:rsidRDefault="00BD14A4" w:rsidP="00BD14A4">
      <w:pPr>
        <w:pStyle w:val="Bibliografa"/>
        <w:rPr>
          <w:rFonts w:ascii="Times New Roman" w:hAnsi="Times New Roman" w:cs="Times New Roman"/>
          <w:sz w:val="24"/>
          <w:lang w:val="en-US"/>
        </w:rPr>
      </w:pPr>
      <w:r w:rsidRPr="00BD14A4">
        <w:rPr>
          <w:rFonts w:ascii="Times New Roman" w:hAnsi="Times New Roman" w:cs="Times New Roman"/>
          <w:sz w:val="24"/>
          <w:lang w:val="en-US"/>
        </w:rPr>
        <w:t xml:space="preserve">Simopoulos, C. M. A., Weretilnyk, E. A., &amp; Golding, G. B. (2018). Prediction of plant lncRNA by ensemble machine learning classifiers. </w:t>
      </w:r>
      <w:r w:rsidRPr="00BD14A4">
        <w:rPr>
          <w:rFonts w:ascii="Times New Roman" w:hAnsi="Times New Roman" w:cs="Times New Roman"/>
          <w:i/>
          <w:iCs/>
          <w:sz w:val="24"/>
          <w:lang w:val="en-US"/>
        </w:rPr>
        <w:t>Bmc Genomics</w:t>
      </w:r>
      <w:r w:rsidRPr="00BD14A4">
        <w:rPr>
          <w:rFonts w:ascii="Times New Roman" w:hAnsi="Times New Roman" w:cs="Times New Roman"/>
          <w:sz w:val="24"/>
          <w:lang w:val="en-US"/>
        </w:rPr>
        <w:t xml:space="preserve">, </w:t>
      </w:r>
      <w:r w:rsidRPr="00BD14A4">
        <w:rPr>
          <w:rFonts w:ascii="Times New Roman" w:hAnsi="Times New Roman" w:cs="Times New Roman"/>
          <w:i/>
          <w:iCs/>
          <w:sz w:val="24"/>
          <w:lang w:val="en-US"/>
        </w:rPr>
        <w:t>19</w:t>
      </w:r>
      <w:r w:rsidRPr="00BD14A4">
        <w:rPr>
          <w:rFonts w:ascii="Times New Roman" w:hAnsi="Times New Roman" w:cs="Times New Roman"/>
          <w:sz w:val="24"/>
          <w:lang w:val="en-US"/>
        </w:rPr>
        <w:t>, 316. https://doi.org/10.1186/s12864-018-4665-2</w:t>
      </w:r>
    </w:p>
    <w:p w14:paraId="447DD22C" w14:textId="77777777" w:rsidR="00BD14A4" w:rsidRPr="00BD14A4" w:rsidRDefault="00BD14A4" w:rsidP="00BD14A4">
      <w:pPr>
        <w:pStyle w:val="Bibliografa"/>
        <w:rPr>
          <w:rFonts w:ascii="Times New Roman" w:hAnsi="Times New Roman" w:cs="Times New Roman"/>
          <w:sz w:val="24"/>
          <w:lang w:val="en-US"/>
        </w:rPr>
      </w:pPr>
      <w:r w:rsidRPr="00BD14A4">
        <w:rPr>
          <w:rFonts w:ascii="Times New Roman" w:hAnsi="Times New Roman" w:cs="Times New Roman"/>
          <w:sz w:val="24"/>
          <w:lang w:val="en-US"/>
        </w:rPr>
        <w:t xml:space="preserve">Singh, U., Khemka, N., Rajkumar, M. S., Garg, R., &amp; Jain, M. (2017). PLncPRO for prediction of long non-coding RNAs (lncRNAs) in plants and its application for </w:t>
      </w:r>
      <w:r w:rsidRPr="00BD14A4">
        <w:rPr>
          <w:rFonts w:ascii="Times New Roman" w:hAnsi="Times New Roman" w:cs="Times New Roman"/>
          <w:sz w:val="24"/>
          <w:lang w:val="en-US"/>
        </w:rPr>
        <w:lastRenderedPageBreak/>
        <w:t xml:space="preserve">discovery of abiotic stress-responsive lncRNAs in rice and chickpea. </w:t>
      </w:r>
      <w:r w:rsidRPr="00BD14A4">
        <w:rPr>
          <w:rFonts w:ascii="Times New Roman" w:hAnsi="Times New Roman" w:cs="Times New Roman"/>
          <w:i/>
          <w:iCs/>
          <w:sz w:val="24"/>
          <w:lang w:val="en-US"/>
        </w:rPr>
        <w:t>Nucleic Acids Research</w:t>
      </w:r>
      <w:r w:rsidRPr="00BD14A4">
        <w:rPr>
          <w:rFonts w:ascii="Times New Roman" w:hAnsi="Times New Roman" w:cs="Times New Roman"/>
          <w:sz w:val="24"/>
          <w:lang w:val="en-US"/>
        </w:rPr>
        <w:t xml:space="preserve">, </w:t>
      </w:r>
      <w:r w:rsidRPr="00BD14A4">
        <w:rPr>
          <w:rFonts w:ascii="Times New Roman" w:hAnsi="Times New Roman" w:cs="Times New Roman"/>
          <w:i/>
          <w:iCs/>
          <w:sz w:val="24"/>
          <w:lang w:val="en-US"/>
        </w:rPr>
        <w:t>45</w:t>
      </w:r>
      <w:r w:rsidRPr="00BD14A4">
        <w:rPr>
          <w:rFonts w:ascii="Times New Roman" w:hAnsi="Times New Roman" w:cs="Times New Roman"/>
          <w:sz w:val="24"/>
          <w:lang w:val="en-US"/>
        </w:rPr>
        <w:t>(22), e183–e183. https://doi.org/10.1093/nar/gkx866</w:t>
      </w:r>
    </w:p>
    <w:p w14:paraId="29F4B528" w14:textId="77777777" w:rsidR="00BD14A4" w:rsidRPr="00BD14A4" w:rsidRDefault="00BD14A4" w:rsidP="00BD14A4">
      <w:pPr>
        <w:pStyle w:val="Bibliografa"/>
        <w:rPr>
          <w:rFonts w:ascii="Times New Roman" w:hAnsi="Times New Roman" w:cs="Times New Roman"/>
          <w:sz w:val="24"/>
          <w:lang w:val="en-US"/>
        </w:rPr>
      </w:pPr>
      <w:r w:rsidRPr="00BD14A4">
        <w:rPr>
          <w:rFonts w:ascii="Times New Roman" w:hAnsi="Times New Roman" w:cs="Times New Roman"/>
          <w:sz w:val="24"/>
          <w:lang w:val="en-US"/>
        </w:rPr>
        <w:t xml:space="preserve">Szcześniak, M. W., Rosikiewicz, W., &amp; Makałowska, I. (2016). CANTATAdb: A Collection of Plant Long Non-Coding RNAs. </w:t>
      </w:r>
      <w:r w:rsidRPr="00BD14A4">
        <w:rPr>
          <w:rFonts w:ascii="Times New Roman" w:hAnsi="Times New Roman" w:cs="Times New Roman"/>
          <w:i/>
          <w:iCs/>
          <w:sz w:val="24"/>
          <w:lang w:val="en-US"/>
        </w:rPr>
        <w:t>Plant and Cell Physiology</w:t>
      </w:r>
      <w:r w:rsidRPr="00BD14A4">
        <w:rPr>
          <w:rFonts w:ascii="Times New Roman" w:hAnsi="Times New Roman" w:cs="Times New Roman"/>
          <w:sz w:val="24"/>
          <w:lang w:val="en-US"/>
        </w:rPr>
        <w:t xml:space="preserve">, </w:t>
      </w:r>
      <w:r w:rsidRPr="00BD14A4">
        <w:rPr>
          <w:rFonts w:ascii="Times New Roman" w:hAnsi="Times New Roman" w:cs="Times New Roman"/>
          <w:i/>
          <w:iCs/>
          <w:sz w:val="24"/>
          <w:lang w:val="en-US"/>
        </w:rPr>
        <w:t>57</w:t>
      </w:r>
      <w:r w:rsidRPr="00BD14A4">
        <w:rPr>
          <w:rFonts w:ascii="Times New Roman" w:hAnsi="Times New Roman" w:cs="Times New Roman"/>
          <w:sz w:val="24"/>
          <w:lang w:val="en-US"/>
        </w:rPr>
        <w:t>(1), e8–e8. https://doi.org/10.1093/pcp/pcv201</w:t>
      </w:r>
    </w:p>
    <w:p w14:paraId="2BD68AD6" w14:textId="77777777" w:rsidR="00BD14A4" w:rsidRPr="00BD14A4" w:rsidRDefault="00BD14A4" w:rsidP="00BD14A4">
      <w:pPr>
        <w:pStyle w:val="Bibliografa"/>
        <w:rPr>
          <w:rFonts w:ascii="Times New Roman" w:hAnsi="Times New Roman" w:cs="Times New Roman"/>
          <w:sz w:val="24"/>
        </w:rPr>
      </w:pPr>
      <w:r w:rsidRPr="00BD14A4">
        <w:rPr>
          <w:rFonts w:ascii="Times New Roman" w:hAnsi="Times New Roman" w:cs="Times New Roman"/>
          <w:sz w:val="24"/>
        </w:rPr>
        <w:t>Tolosa, A. (2017, mayo 19). Utilidad diagnóstica de la secuenciación del transcriptoma. Recuperado el 1 de octubre de 2018, de https://revistageneticamedica.com/2017/05/19/secuenciacion-transcriptoma/</w:t>
      </w:r>
    </w:p>
    <w:p w14:paraId="6098FC45" w14:textId="77777777" w:rsidR="00BD14A4" w:rsidRPr="00BD14A4" w:rsidRDefault="00BD14A4" w:rsidP="00BD14A4">
      <w:pPr>
        <w:pStyle w:val="Bibliografa"/>
        <w:rPr>
          <w:rFonts w:ascii="Times New Roman" w:hAnsi="Times New Roman" w:cs="Times New Roman"/>
          <w:sz w:val="24"/>
          <w:lang w:val="en-US"/>
        </w:rPr>
      </w:pPr>
      <w:r w:rsidRPr="00BD14A4">
        <w:rPr>
          <w:rFonts w:ascii="Times New Roman" w:hAnsi="Times New Roman" w:cs="Times New Roman"/>
          <w:sz w:val="24"/>
          <w:lang w:val="en-US"/>
        </w:rPr>
        <w:t xml:space="preserve">Tripathi, R., Patel, S., Kumari, V., Chakraborty, P., &amp; Varadwaj, P. K. (2016). DeepLNC, a long non-coding RNA prediction tool using deep neural network. </w:t>
      </w:r>
      <w:r w:rsidRPr="00BD14A4">
        <w:rPr>
          <w:rFonts w:ascii="Times New Roman" w:hAnsi="Times New Roman" w:cs="Times New Roman"/>
          <w:i/>
          <w:iCs/>
          <w:sz w:val="24"/>
          <w:lang w:val="en-US"/>
        </w:rPr>
        <w:t>Network Modeling Analysis in Health Informatics and Bioinformatics</w:t>
      </w:r>
      <w:r w:rsidRPr="00BD14A4">
        <w:rPr>
          <w:rFonts w:ascii="Times New Roman" w:hAnsi="Times New Roman" w:cs="Times New Roman"/>
          <w:sz w:val="24"/>
          <w:lang w:val="en-US"/>
        </w:rPr>
        <w:t xml:space="preserve">, </w:t>
      </w:r>
      <w:r w:rsidRPr="00BD14A4">
        <w:rPr>
          <w:rFonts w:ascii="Times New Roman" w:hAnsi="Times New Roman" w:cs="Times New Roman"/>
          <w:i/>
          <w:iCs/>
          <w:sz w:val="24"/>
          <w:lang w:val="en-US"/>
        </w:rPr>
        <w:t>5</w:t>
      </w:r>
      <w:r w:rsidRPr="00BD14A4">
        <w:rPr>
          <w:rFonts w:ascii="Times New Roman" w:hAnsi="Times New Roman" w:cs="Times New Roman"/>
          <w:sz w:val="24"/>
          <w:lang w:val="en-US"/>
        </w:rPr>
        <w:t>(1), 21. https://doi.org/10.1007/s13721-016-0129-2</w:t>
      </w:r>
    </w:p>
    <w:p w14:paraId="6812DCAC" w14:textId="77777777" w:rsidR="00BD14A4" w:rsidRPr="00BD14A4" w:rsidRDefault="00BD14A4" w:rsidP="00BD14A4">
      <w:pPr>
        <w:pStyle w:val="Bibliografa"/>
        <w:rPr>
          <w:rFonts w:ascii="Times New Roman" w:hAnsi="Times New Roman" w:cs="Times New Roman"/>
          <w:sz w:val="24"/>
          <w:lang w:val="en-US"/>
        </w:rPr>
      </w:pPr>
      <w:r w:rsidRPr="00BD14A4">
        <w:rPr>
          <w:rFonts w:ascii="Times New Roman" w:hAnsi="Times New Roman" w:cs="Times New Roman"/>
          <w:sz w:val="24"/>
          <w:lang w:val="en-US"/>
        </w:rPr>
        <w:t xml:space="preserve">Uszczynska-Ratajczak, B., Lagarde, J., Frankish, A., Guigo, R., &amp; Johnson, R. (2018). Towards a complete map of the human long non-coding RNA transcriptome. </w:t>
      </w:r>
      <w:r w:rsidRPr="00BD14A4">
        <w:rPr>
          <w:rFonts w:ascii="Times New Roman" w:hAnsi="Times New Roman" w:cs="Times New Roman"/>
          <w:i/>
          <w:iCs/>
          <w:sz w:val="24"/>
          <w:lang w:val="en-US"/>
        </w:rPr>
        <w:t>Nature Reviews Genetics</w:t>
      </w:r>
      <w:r w:rsidRPr="00BD14A4">
        <w:rPr>
          <w:rFonts w:ascii="Times New Roman" w:hAnsi="Times New Roman" w:cs="Times New Roman"/>
          <w:sz w:val="24"/>
          <w:lang w:val="en-US"/>
        </w:rPr>
        <w:t xml:space="preserve">, </w:t>
      </w:r>
      <w:r w:rsidRPr="00BD14A4">
        <w:rPr>
          <w:rFonts w:ascii="Times New Roman" w:hAnsi="Times New Roman" w:cs="Times New Roman"/>
          <w:i/>
          <w:iCs/>
          <w:sz w:val="24"/>
          <w:lang w:val="en-US"/>
        </w:rPr>
        <w:t>19</w:t>
      </w:r>
      <w:r w:rsidRPr="00BD14A4">
        <w:rPr>
          <w:rFonts w:ascii="Times New Roman" w:hAnsi="Times New Roman" w:cs="Times New Roman"/>
          <w:sz w:val="24"/>
          <w:lang w:val="en-US"/>
        </w:rPr>
        <w:t>(9), 535–548. https://doi.org/10.1038/s41576-018-0017-y</w:t>
      </w:r>
    </w:p>
    <w:p w14:paraId="36A8AB1F" w14:textId="77777777" w:rsidR="00BD14A4" w:rsidRPr="00BD14A4" w:rsidRDefault="00BD14A4" w:rsidP="00BD14A4">
      <w:pPr>
        <w:pStyle w:val="Bibliografa"/>
        <w:rPr>
          <w:rFonts w:ascii="Times New Roman" w:hAnsi="Times New Roman" w:cs="Times New Roman"/>
          <w:sz w:val="24"/>
        </w:rPr>
      </w:pPr>
      <w:r w:rsidRPr="00BD14A4">
        <w:rPr>
          <w:rFonts w:ascii="Times New Roman" w:hAnsi="Times New Roman" w:cs="Times New Roman"/>
          <w:sz w:val="24"/>
          <w:lang w:val="en-US"/>
        </w:rPr>
        <w:t xml:space="preserve">VanderPlas, J. (2016). </w:t>
      </w:r>
      <w:r w:rsidRPr="00BD14A4">
        <w:rPr>
          <w:rFonts w:ascii="Times New Roman" w:hAnsi="Times New Roman" w:cs="Times New Roman"/>
          <w:i/>
          <w:iCs/>
          <w:sz w:val="24"/>
        </w:rPr>
        <w:t>Python Data Science Handbook</w:t>
      </w:r>
      <w:r w:rsidRPr="00BD14A4">
        <w:rPr>
          <w:rFonts w:ascii="Times New Roman" w:hAnsi="Times New Roman" w:cs="Times New Roman"/>
          <w:sz w:val="24"/>
        </w:rPr>
        <w:t>. Recuperado de http://shop.oreilly.com/product/0636920034919.do</w:t>
      </w:r>
    </w:p>
    <w:p w14:paraId="7FB988AB" w14:textId="77777777" w:rsidR="00BD14A4" w:rsidRPr="00BD14A4" w:rsidRDefault="00BD14A4" w:rsidP="00BD14A4">
      <w:pPr>
        <w:pStyle w:val="Bibliografa"/>
        <w:rPr>
          <w:rFonts w:ascii="Times New Roman" w:hAnsi="Times New Roman" w:cs="Times New Roman"/>
          <w:sz w:val="24"/>
        </w:rPr>
      </w:pPr>
      <w:r w:rsidRPr="00BD14A4">
        <w:rPr>
          <w:rFonts w:ascii="Times New Roman" w:hAnsi="Times New Roman" w:cs="Times New Roman"/>
          <w:sz w:val="24"/>
        </w:rPr>
        <w:t>Vieira, L. M. (2018). Métodos baseados em aprendizagem de máquina para distinguir RNAs longos não-codificadores intergênicos de transcritos codificadores de proteínas. Recuperado de http://repositorio.unb.br/handle/10482/32463</w:t>
      </w:r>
    </w:p>
    <w:p w14:paraId="0BBD021C" w14:textId="77777777" w:rsidR="00BD14A4" w:rsidRPr="00BD14A4" w:rsidRDefault="00BD14A4" w:rsidP="00BD14A4">
      <w:pPr>
        <w:pStyle w:val="Bibliografa"/>
        <w:rPr>
          <w:rFonts w:ascii="Times New Roman" w:hAnsi="Times New Roman" w:cs="Times New Roman"/>
          <w:sz w:val="24"/>
        </w:rPr>
      </w:pPr>
      <w:r w:rsidRPr="00BD14A4">
        <w:rPr>
          <w:rFonts w:ascii="Times New Roman" w:hAnsi="Times New Roman" w:cs="Times New Roman"/>
          <w:sz w:val="24"/>
        </w:rPr>
        <w:lastRenderedPageBreak/>
        <w:t xml:space="preserve">Willems, K. (2015, mayo 12). </w:t>
      </w:r>
      <w:r w:rsidRPr="00BD14A4">
        <w:rPr>
          <w:rFonts w:ascii="Times New Roman" w:hAnsi="Times New Roman" w:cs="Times New Roman"/>
          <w:sz w:val="24"/>
          <w:lang w:val="en-US"/>
        </w:rPr>
        <w:t xml:space="preserve">Choosing R or Python for data analysis? </w:t>
      </w:r>
      <w:r w:rsidRPr="00BD14A4">
        <w:rPr>
          <w:rFonts w:ascii="Times New Roman" w:hAnsi="Times New Roman" w:cs="Times New Roman"/>
          <w:sz w:val="24"/>
        </w:rPr>
        <w:t>An infographic. Recuperado el 4 de noviembre de 2018, de https://www.datacamp.com/community/tutorials/r-or-python-for-data-analysis</w:t>
      </w:r>
    </w:p>
    <w:p w14:paraId="6D06948E" w14:textId="77777777" w:rsidR="00BD14A4" w:rsidRPr="00BD14A4" w:rsidRDefault="00BD14A4" w:rsidP="00BD14A4">
      <w:pPr>
        <w:pStyle w:val="Bibliografa"/>
        <w:rPr>
          <w:rFonts w:ascii="Times New Roman" w:hAnsi="Times New Roman" w:cs="Times New Roman"/>
          <w:sz w:val="24"/>
          <w:lang w:val="en-US"/>
        </w:rPr>
      </w:pPr>
      <w:r w:rsidRPr="00BD14A4">
        <w:rPr>
          <w:rFonts w:ascii="Times New Roman" w:hAnsi="Times New Roman" w:cs="Times New Roman"/>
          <w:sz w:val="24"/>
          <w:lang w:val="en-US"/>
        </w:rPr>
        <w:t xml:space="preserve">Wucher, V., Legeai, F., Hédan, B., Rizk, G., Lagoutte, L., Leeb, T., … Derrien, T. (2017). FEELnc: a tool for long non-coding RNA annotation and its application to the dog transcriptome. </w:t>
      </w:r>
      <w:r w:rsidRPr="00BD14A4">
        <w:rPr>
          <w:rFonts w:ascii="Times New Roman" w:hAnsi="Times New Roman" w:cs="Times New Roman"/>
          <w:i/>
          <w:iCs/>
          <w:sz w:val="24"/>
          <w:lang w:val="en-US"/>
        </w:rPr>
        <w:t>Nucleic Acids Research</w:t>
      </w:r>
      <w:r w:rsidRPr="00BD14A4">
        <w:rPr>
          <w:rFonts w:ascii="Times New Roman" w:hAnsi="Times New Roman" w:cs="Times New Roman"/>
          <w:sz w:val="24"/>
          <w:lang w:val="en-US"/>
        </w:rPr>
        <w:t xml:space="preserve">, </w:t>
      </w:r>
      <w:r w:rsidRPr="00BD14A4">
        <w:rPr>
          <w:rFonts w:ascii="Times New Roman" w:hAnsi="Times New Roman" w:cs="Times New Roman"/>
          <w:i/>
          <w:iCs/>
          <w:sz w:val="24"/>
          <w:lang w:val="en-US"/>
        </w:rPr>
        <w:t>45</w:t>
      </w:r>
      <w:r w:rsidRPr="00BD14A4">
        <w:rPr>
          <w:rFonts w:ascii="Times New Roman" w:hAnsi="Times New Roman" w:cs="Times New Roman"/>
          <w:sz w:val="24"/>
          <w:lang w:val="en-US"/>
        </w:rPr>
        <w:t>(8), e57. https://doi.org/10.1093/nar/gkw1306</w:t>
      </w:r>
    </w:p>
    <w:p w14:paraId="307E081E" w14:textId="77777777" w:rsidR="00BD14A4" w:rsidRPr="00BD14A4" w:rsidRDefault="00BD14A4" w:rsidP="00BD14A4">
      <w:pPr>
        <w:pStyle w:val="Bibliografa"/>
        <w:rPr>
          <w:rFonts w:ascii="Times New Roman" w:hAnsi="Times New Roman" w:cs="Times New Roman"/>
          <w:sz w:val="24"/>
          <w:lang w:val="en-US"/>
        </w:rPr>
      </w:pPr>
      <w:r w:rsidRPr="00BD14A4">
        <w:rPr>
          <w:rFonts w:ascii="Times New Roman" w:hAnsi="Times New Roman" w:cs="Times New Roman"/>
          <w:sz w:val="24"/>
          <w:lang w:val="en-US"/>
        </w:rPr>
        <w:t xml:space="preserve">Yao, Y., Li, X., Geng, L., Nan, X., Qi, Z., &amp; Liao, B. (2018). Recent Progress in Long Noncoding RNAs Prediction. </w:t>
      </w:r>
      <w:r w:rsidRPr="00BD14A4">
        <w:rPr>
          <w:rFonts w:ascii="Times New Roman" w:hAnsi="Times New Roman" w:cs="Times New Roman"/>
          <w:i/>
          <w:iCs/>
          <w:sz w:val="24"/>
          <w:lang w:val="en-US"/>
        </w:rPr>
        <w:t>Current Bioinformatics</w:t>
      </w:r>
      <w:r w:rsidRPr="00BD14A4">
        <w:rPr>
          <w:rFonts w:ascii="Times New Roman" w:hAnsi="Times New Roman" w:cs="Times New Roman"/>
          <w:sz w:val="24"/>
          <w:lang w:val="en-US"/>
        </w:rPr>
        <w:t xml:space="preserve">, </w:t>
      </w:r>
      <w:r w:rsidRPr="00BD14A4">
        <w:rPr>
          <w:rFonts w:ascii="Times New Roman" w:hAnsi="Times New Roman" w:cs="Times New Roman"/>
          <w:i/>
          <w:iCs/>
          <w:sz w:val="24"/>
          <w:lang w:val="en-US"/>
        </w:rPr>
        <w:t>13</w:t>
      </w:r>
      <w:r w:rsidRPr="00BD14A4">
        <w:rPr>
          <w:rFonts w:ascii="Times New Roman" w:hAnsi="Times New Roman" w:cs="Times New Roman"/>
          <w:sz w:val="24"/>
          <w:lang w:val="en-US"/>
        </w:rPr>
        <w:t>(4), 344–351. https://doi.org/10.2174/1574893612666170905153933</w:t>
      </w:r>
    </w:p>
    <w:p w14:paraId="6E0A3C8A" w14:textId="77777777" w:rsidR="00BD14A4" w:rsidRPr="00BD14A4" w:rsidRDefault="00BD14A4" w:rsidP="00BD14A4">
      <w:pPr>
        <w:pStyle w:val="Bibliografa"/>
        <w:rPr>
          <w:rFonts w:ascii="Times New Roman" w:hAnsi="Times New Roman" w:cs="Times New Roman"/>
          <w:sz w:val="24"/>
          <w:lang w:val="en-US"/>
        </w:rPr>
      </w:pPr>
      <w:r w:rsidRPr="00BD14A4">
        <w:rPr>
          <w:rFonts w:ascii="Times New Roman" w:hAnsi="Times New Roman" w:cs="Times New Roman"/>
          <w:sz w:val="24"/>
          <w:lang w:val="en-US"/>
        </w:rPr>
        <w:t xml:space="preserve">Yip, K. Y., Cheng, C., &amp; Gerstein, M. (2013). Machine learning and genome annotation: a match meant to be? </w:t>
      </w:r>
      <w:r w:rsidRPr="00BD14A4">
        <w:rPr>
          <w:rFonts w:ascii="Times New Roman" w:hAnsi="Times New Roman" w:cs="Times New Roman"/>
          <w:i/>
          <w:iCs/>
          <w:sz w:val="24"/>
          <w:lang w:val="en-US"/>
        </w:rPr>
        <w:t>Genome Biology</w:t>
      </w:r>
      <w:r w:rsidRPr="00BD14A4">
        <w:rPr>
          <w:rFonts w:ascii="Times New Roman" w:hAnsi="Times New Roman" w:cs="Times New Roman"/>
          <w:sz w:val="24"/>
          <w:lang w:val="en-US"/>
        </w:rPr>
        <w:t xml:space="preserve">, </w:t>
      </w:r>
      <w:r w:rsidRPr="00BD14A4">
        <w:rPr>
          <w:rFonts w:ascii="Times New Roman" w:hAnsi="Times New Roman" w:cs="Times New Roman"/>
          <w:i/>
          <w:iCs/>
          <w:sz w:val="24"/>
          <w:lang w:val="en-US"/>
        </w:rPr>
        <w:t>14</w:t>
      </w:r>
      <w:r w:rsidRPr="00BD14A4">
        <w:rPr>
          <w:rFonts w:ascii="Times New Roman" w:hAnsi="Times New Roman" w:cs="Times New Roman"/>
          <w:sz w:val="24"/>
          <w:lang w:val="en-US"/>
        </w:rPr>
        <w:t>(5), 205. https://doi.org/10.1186/gb-2013-14-5-205</w:t>
      </w:r>
    </w:p>
    <w:p w14:paraId="19C16B94" w14:textId="77777777" w:rsidR="00BD14A4" w:rsidRPr="00BD14A4" w:rsidRDefault="00BD14A4" w:rsidP="00BD14A4">
      <w:pPr>
        <w:pStyle w:val="Bibliografa"/>
        <w:rPr>
          <w:rFonts w:ascii="Times New Roman" w:hAnsi="Times New Roman" w:cs="Times New Roman"/>
          <w:sz w:val="24"/>
          <w:lang w:val="en-US"/>
        </w:rPr>
      </w:pPr>
      <w:r w:rsidRPr="00BD14A4">
        <w:rPr>
          <w:rFonts w:ascii="Times New Roman" w:hAnsi="Times New Roman" w:cs="Times New Roman"/>
          <w:sz w:val="24"/>
          <w:lang w:val="en-US"/>
        </w:rPr>
        <w:t xml:space="preserve">Zerbino, D. R., Achuthan, P., Akanni, W., Amode, M. R., Barrell, D., Bhai, J., … Flicek, P. (2018). Ensembl 2018. </w:t>
      </w:r>
      <w:r w:rsidRPr="00BD14A4">
        <w:rPr>
          <w:rFonts w:ascii="Times New Roman" w:hAnsi="Times New Roman" w:cs="Times New Roman"/>
          <w:i/>
          <w:iCs/>
          <w:sz w:val="24"/>
          <w:lang w:val="en-US"/>
        </w:rPr>
        <w:t>Nucleic Acids Research</w:t>
      </w:r>
      <w:r w:rsidRPr="00BD14A4">
        <w:rPr>
          <w:rFonts w:ascii="Times New Roman" w:hAnsi="Times New Roman" w:cs="Times New Roman"/>
          <w:sz w:val="24"/>
          <w:lang w:val="en-US"/>
        </w:rPr>
        <w:t xml:space="preserve">, </w:t>
      </w:r>
      <w:r w:rsidRPr="00BD14A4">
        <w:rPr>
          <w:rFonts w:ascii="Times New Roman" w:hAnsi="Times New Roman" w:cs="Times New Roman"/>
          <w:i/>
          <w:iCs/>
          <w:sz w:val="24"/>
          <w:lang w:val="en-US"/>
        </w:rPr>
        <w:t>46</w:t>
      </w:r>
      <w:r w:rsidRPr="00BD14A4">
        <w:rPr>
          <w:rFonts w:ascii="Times New Roman" w:hAnsi="Times New Roman" w:cs="Times New Roman"/>
          <w:sz w:val="24"/>
          <w:lang w:val="en-US"/>
        </w:rPr>
        <w:t>(D1), D754–D761. https://doi.org/10.1093/nar/gkx1098</w:t>
      </w:r>
    </w:p>
    <w:p w14:paraId="7F642C36" w14:textId="7E0F5BAD" w:rsidR="00640230" w:rsidRPr="007913AD" w:rsidRDefault="00FA0664" w:rsidP="00FB2DE7">
      <w:pPr>
        <w:pStyle w:val="Bibliografa"/>
        <w:jc w:val="both"/>
        <w:rPr>
          <w:rFonts w:cs="Arial"/>
          <w:lang w:val="en-US"/>
        </w:rPr>
      </w:pPr>
      <w:r w:rsidRPr="00454008">
        <w:rPr>
          <w:rFonts w:cs="Arial"/>
          <w:lang w:val="en-US"/>
        </w:rPr>
        <w:fldChar w:fldCharType="end"/>
      </w:r>
    </w:p>
    <w:p w14:paraId="4100FE64" w14:textId="77777777" w:rsidR="004C258E" w:rsidRPr="007913AD" w:rsidRDefault="004C258E" w:rsidP="004C258E">
      <w:pPr>
        <w:rPr>
          <w:lang w:val="en-US"/>
        </w:rPr>
        <w:sectPr w:rsidR="004C258E" w:rsidRPr="007913AD" w:rsidSect="00663A20">
          <w:pgSz w:w="11906" w:h="16838" w:code="9"/>
          <w:pgMar w:top="2268" w:right="1418" w:bottom="1418" w:left="1985" w:header="709" w:footer="709" w:gutter="0"/>
          <w:cols w:space="708"/>
          <w:docGrid w:linePitch="360"/>
        </w:sectPr>
      </w:pPr>
    </w:p>
    <w:p w14:paraId="5E2C1606" w14:textId="77777777" w:rsidR="007410D3" w:rsidRDefault="007410D3" w:rsidP="00DF3E58">
      <w:pPr>
        <w:pStyle w:val="Ttulo1"/>
        <w:numPr>
          <w:ilvl w:val="0"/>
          <w:numId w:val="0"/>
        </w:numPr>
        <w:ind w:left="360" w:hanging="360"/>
      </w:pPr>
      <w:bookmarkStart w:id="74" w:name="_Toc530702664"/>
      <w:r w:rsidRPr="007410D3">
        <w:lastRenderedPageBreak/>
        <w:t>Anexos</w:t>
      </w:r>
      <w:bookmarkEnd w:id="74"/>
    </w:p>
    <w:p w14:paraId="39259CC1" w14:textId="77777777" w:rsidR="00DF3E58" w:rsidRPr="00FE589E" w:rsidRDefault="00DF3E58" w:rsidP="00DF3E58">
      <w:pPr>
        <w:pStyle w:val="Ttulo2"/>
        <w:numPr>
          <w:ilvl w:val="0"/>
          <w:numId w:val="0"/>
        </w:numPr>
        <w:ind w:left="390" w:hanging="390"/>
      </w:pPr>
      <w:bookmarkStart w:id="75" w:name="_Toc527726858"/>
      <w:bookmarkStart w:id="76" w:name="_Toc530702665"/>
      <w:r w:rsidRPr="00FE589E">
        <w:t>Anexo A: Plan de Proyecto</w:t>
      </w:r>
      <w:bookmarkEnd w:id="75"/>
      <w:bookmarkEnd w:id="76"/>
    </w:p>
    <w:p w14:paraId="72FB59AC" w14:textId="77777777" w:rsidR="00DF3E58" w:rsidRPr="00FE589E" w:rsidRDefault="00DF3E58" w:rsidP="00DF3E58">
      <w:pPr>
        <w:pStyle w:val="Prrafodelista"/>
        <w:numPr>
          <w:ilvl w:val="0"/>
          <w:numId w:val="17"/>
        </w:numPr>
        <w:spacing w:before="0" w:after="0" w:line="240" w:lineRule="auto"/>
        <w:jc w:val="both"/>
        <w:rPr>
          <w:rFonts w:cs="Arial"/>
          <w:b/>
        </w:rPr>
      </w:pPr>
      <w:r>
        <w:rPr>
          <w:rFonts w:cs="Arial"/>
          <w:b/>
        </w:rPr>
        <w:t>Justificación</w:t>
      </w:r>
    </w:p>
    <w:p w14:paraId="520923E5" w14:textId="72FC828D" w:rsidR="00A64A81" w:rsidRPr="0005573E" w:rsidRDefault="00A64A81" w:rsidP="0005573E">
      <w:pPr>
        <w:jc w:val="both"/>
      </w:pPr>
      <w:r w:rsidRPr="0005573E">
        <w:t xml:space="preserve">El presente proyecto proveerá un modelo predictivo para clasificar </w:t>
      </w:r>
      <w:r w:rsidRPr="00997486">
        <w:rPr>
          <w:i/>
        </w:rPr>
        <w:t>lncRNAs</w:t>
      </w:r>
      <w:r w:rsidRPr="0005573E">
        <w:t xml:space="preserve"> y</w:t>
      </w:r>
      <w:r w:rsidRPr="00F82838">
        <w:t xml:space="preserve"> </w:t>
      </w:r>
      <w:r w:rsidRPr="00997486">
        <w:rPr>
          <w:i/>
        </w:rPr>
        <w:t>PTCs</w:t>
      </w:r>
      <w:r w:rsidRPr="0005573E">
        <w:t>, diferenciándose de otros clasificadores existentes</w:t>
      </w:r>
      <w:r w:rsidR="007526D3" w:rsidRPr="0005573E">
        <w:t>,</w:t>
      </w:r>
      <w:r w:rsidRPr="0005573E">
        <w:t xml:space="preserve"> en que </w:t>
      </w:r>
      <w:r w:rsidR="007526D3" w:rsidRPr="0005573E">
        <w:t>para realizar predicciones sobre una especie específica puede ser entrenado en base a especies diferentes, y producir resultados aceptables en el proceso.</w:t>
      </w:r>
    </w:p>
    <w:p w14:paraId="13C6EE72" w14:textId="0ED2DA25" w:rsidR="00DF3E58" w:rsidRPr="0005573E" w:rsidRDefault="007526D3" w:rsidP="0005573E">
      <w:pPr>
        <w:jc w:val="both"/>
      </w:pPr>
      <w:r w:rsidRPr="0005573E">
        <w:t>También, dentro del contexto de los proyectos de secuenciación de transcriptomas, beneficiará a otros proyectos de anotación experimental sobre nuevas especies</w:t>
      </w:r>
      <w:r w:rsidR="000E733D">
        <w:t>, que no poseen anotaciones previas</w:t>
      </w:r>
      <w:r w:rsidRPr="0005573E">
        <w:t>. Los proyectos de secuenciación del transcriptoma generan una enorme cantidad de información, y las predicciones iniciales del modelo pueden guiar la validación y anotación experimental.</w:t>
      </w:r>
    </w:p>
    <w:p w14:paraId="51B649D4" w14:textId="77777777" w:rsidR="00DF3E58" w:rsidRPr="00FE589E" w:rsidRDefault="00DF3E58" w:rsidP="00DF3E58">
      <w:pPr>
        <w:pStyle w:val="Prrafodelista"/>
        <w:numPr>
          <w:ilvl w:val="0"/>
          <w:numId w:val="17"/>
        </w:numPr>
        <w:spacing w:before="0" w:after="0" w:line="240" w:lineRule="auto"/>
        <w:jc w:val="both"/>
        <w:rPr>
          <w:rFonts w:cs="Arial"/>
          <w:b/>
        </w:rPr>
      </w:pPr>
      <w:r>
        <w:rPr>
          <w:rFonts w:cs="Arial"/>
          <w:b/>
        </w:rPr>
        <w:t>Viabilidad</w:t>
      </w:r>
    </w:p>
    <w:p w14:paraId="1FA636B7" w14:textId="5352949E" w:rsidR="00DF3E58" w:rsidRDefault="0005573E" w:rsidP="0005573E">
      <w:pPr>
        <w:jc w:val="both"/>
      </w:pPr>
      <w:r w:rsidRPr="0005573E">
        <w:t>El proyecto es viable desde el aspecto técnico, ya que en el campo de la bioinformátic</w:t>
      </w:r>
      <w:r w:rsidR="00A10821">
        <w:t>a</w:t>
      </w:r>
      <w:r w:rsidRPr="0005573E">
        <w:t xml:space="preserve"> el aprendizaje profundo está siendo empleado con éxito</w:t>
      </w:r>
      <w:r w:rsidR="00A10821">
        <w:t>.</w:t>
      </w:r>
      <w:r w:rsidRPr="0005573E">
        <w:t xml:space="preserve"> </w:t>
      </w:r>
      <w:r w:rsidR="00A10821">
        <w:t>A</w:t>
      </w:r>
      <w:r w:rsidRPr="0005573E">
        <w:t>dicionalmente</w:t>
      </w:r>
      <w:r w:rsidR="00A10821">
        <w:t>, el aprendizaje profundo es ideal para problemas en los cuales se tiene gran cantidad de información (bases de datos de transcriptomas), y para el análisis de información secuencial (secuencias de nucleótidos); ambos factores están presentes en este proyecto.</w:t>
      </w:r>
    </w:p>
    <w:p w14:paraId="2B651558" w14:textId="6748895B" w:rsidR="00A10821" w:rsidRDefault="00A10821" w:rsidP="0005573E">
      <w:pPr>
        <w:jc w:val="both"/>
      </w:pPr>
      <w:r>
        <w:t>Otro aspecto de viabilidad técnica, es el auge del aprendizaje de máquina en la actualidad. Se tienen herramientas, como la suite Anaconda, que centralizan la instalación, configuración, control de dependencias, edición de código y generación de gráficos y anotaciones para proyectos de investigación científica.</w:t>
      </w:r>
    </w:p>
    <w:p w14:paraId="64CA621D" w14:textId="2D4712AF" w:rsidR="00734880" w:rsidRDefault="0017375B" w:rsidP="0005573E">
      <w:pPr>
        <w:jc w:val="both"/>
      </w:pPr>
      <w:r>
        <w:t>Adicionalmente</w:t>
      </w:r>
      <w:r w:rsidR="00734880">
        <w:t xml:space="preserve">, se tiene el apoyo del asesor de </w:t>
      </w:r>
      <w:r>
        <w:t>proyecto</w:t>
      </w:r>
      <w:r w:rsidR="00734880">
        <w:t>, especialista en bioinformática, para absolver posibles dudas que puedan surgir durante la elaboración del proyecto de fin de carrera.</w:t>
      </w:r>
    </w:p>
    <w:p w14:paraId="5CBE2449" w14:textId="23852E5C" w:rsidR="00A10821" w:rsidRDefault="00A10821" w:rsidP="0005573E">
      <w:pPr>
        <w:jc w:val="both"/>
      </w:pPr>
      <w:r>
        <w:t>Con respecto a la viabilidad temporal, se pose</w:t>
      </w:r>
      <w:r w:rsidR="00734880">
        <w:t>e de medio ciclo para todas las labores de investigación previas a la presentación de resultados (planteamiento del problema y objetivos, marco teórico, estado del arte y planificación de actividades para llegar a los resultados esperados). También</w:t>
      </w:r>
      <w:r>
        <w:t xml:space="preserve"> </w:t>
      </w:r>
      <w:r w:rsidR="00734880">
        <w:t xml:space="preserve">durante medio </w:t>
      </w:r>
      <w:r>
        <w:t>semestre universitario, que se traduce a dos meses</w:t>
      </w:r>
      <w:r w:rsidR="00734880">
        <w:t xml:space="preserve"> y medios</w:t>
      </w:r>
      <w:r>
        <w:t xml:space="preserve">, </w:t>
      </w:r>
      <w:r w:rsidR="00734880">
        <w:t>se realizará en base al trabajo previo la implementación y análisis de los resultados. Se estima que estos tiempos serán suficientes para la realización de este proyecto de fin de carrera.</w:t>
      </w:r>
    </w:p>
    <w:p w14:paraId="47505298" w14:textId="47E7CAEC" w:rsidR="00734880" w:rsidRPr="0005573E" w:rsidRDefault="00734880" w:rsidP="0005573E">
      <w:pPr>
        <w:jc w:val="both"/>
      </w:pPr>
      <w:r>
        <w:lastRenderedPageBreak/>
        <w:t>Con respecto a la viabilidad económica, la PUCP ofrece acceso gratuito a bases de datos de investigación. Adicionalmente, el acceso a las bases de datos transcriptómicas es gratuito, y se trabajará con software libre para la elaboración de la solución de aprendizaje de máquina. Finalmente, se requerirá equipo especializado para el entrenamiento y validación del modelo predictivo, el cuál será brindado por el grupo de inteligencia artificial de la PUCP (IA-PUCP), a través de servidores con</w:t>
      </w:r>
      <w:r w:rsidRPr="00F82838">
        <w:t xml:space="preserve"> GPUs</w:t>
      </w:r>
      <w:r>
        <w:t xml:space="preserve"> especialmente orientados a estas labores.</w:t>
      </w:r>
    </w:p>
    <w:p w14:paraId="468DC66C" w14:textId="77777777" w:rsidR="00DF3E58" w:rsidRPr="00FE589E" w:rsidRDefault="00DF3E58" w:rsidP="00DF3E58">
      <w:pPr>
        <w:pStyle w:val="Prrafodelista"/>
        <w:numPr>
          <w:ilvl w:val="0"/>
          <w:numId w:val="17"/>
        </w:numPr>
        <w:spacing w:before="0" w:after="0" w:line="240" w:lineRule="auto"/>
        <w:jc w:val="both"/>
        <w:rPr>
          <w:rFonts w:cs="Arial"/>
          <w:b/>
        </w:rPr>
      </w:pPr>
      <w:r>
        <w:rPr>
          <w:rFonts w:cs="Arial"/>
          <w:b/>
        </w:rPr>
        <w:t>Alcance</w:t>
      </w:r>
    </w:p>
    <w:p w14:paraId="5314C5C9" w14:textId="42004987" w:rsidR="009930E5" w:rsidRDefault="009930E5" w:rsidP="009930E5">
      <w:pPr>
        <w:jc w:val="both"/>
      </w:pPr>
      <w:r>
        <w:t>El presente proyecto de investigación se encuentra enmarcado dentro de las Ciencias de la Computación, y es de carácter exploratorio, buscando una alternativa nueva para la predicción de moléculas ARN no codificantes en especies</w:t>
      </w:r>
      <w:r w:rsidR="000E733D">
        <w:t xml:space="preserve"> bajo las cuales el modelo no ha sido entrenado</w:t>
      </w:r>
      <w:r>
        <w:t>. Para ello se planteará una arquitectura para el proceso de aprendizaje de máquina, mediante el cual se defina el entrenamiento y validación del modelo y se generen predictores. Se probará el desempeño del modelo y sus predictores en tres instancias:</w:t>
      </w:r>
    </w:p>
    <w:p w14:paraId="5EF4970B" w14:textId="5F1C394D" w:rsidR="009930E5" w:rsidRDefault="00D76F17" w:rsidP="009930E5">
      <w:pPr>
        <w:pStyle w:val="Prrafodelista"/>
        <w:numPr>
          <w:ilvl w:val="0"/>
          <w:numId w:val="15"/>
        </w:numPr>
        <w:jc w:val="both"/>
      </w:pPr>
      <w:r>
        <w:t>La primera será la validación base del modelo predictivo bajo la técnica del aprendizaje profundo</w:t>
      </w:r>
      <w:r w:rsidR="009930E5">
        <w:t>.</w:t>
      </w:r>
    </w:p>
    <w:p w14:paraId="685377D5" w14:textId="71C433E2" w:rsidR="009930E5" w:rsidRDefault="00D76F17" w:rsidP="009930E5">
      <w:pPr>
        <w:pStyle w:val="Prrafodelista"/>
        <w:numPr>
          <w:ilvl w:val="0"/>
          <w:numId w:val="15"/>
        </w:numPr>
        <w:jc w:val="both"/>
      </w:pPr>
      <w:r>
        <w:t xml:space="preserve">La segunda será la validación del modelo predictivo, al utilizar para el entrenamiento del mismo, atributos utilizados </w:t>
      </w:r>
      <w:r w:rsidR="00FE7D79">
        <w:t xml:space="preserve">en </w:t>
      </w:r>
      <w:r>
        <w:t>el modelo predictivo contra el cual será comparado</w:t>
      </w:r>
      <w:r w:rsidR="009930E5">
        <w:t>.</w:t>
      </w:r>
      <w:r>
        <w:t xml:space="preserve"> El motivo es el verificar si un modelo de aprendizaje profundo en este contexto genera mejores resultados que un modelo tradicional que realiza una extracción manual de atributos.</w:t>
      </w:r>
    </w:p>
    <w:p w14:paraId="6529035D" w14:textId="793D8027" w:rsidR="009930E5" w:rsidRDefault="009930E5" w:rsidP="009930E5">
      <w:pPr>
        <w:pStyle w:val="Prrafodelista"/>
        <w:numPr>
          <w:ilvl w:val="0"/>
          <w:numId w:val="15"/>
        </w:numPr>
        <w:jc w:val="both"/>
      </w:pPr>
      <w:r>
        <w:t xml:space="preserve">Finalmente, se realizará una comparación de la precisión de los predictores generados y el modelo del estado del arte para clasificar especies </w:t>
      </w:r>
      <w:r w:rsidR="000E733D">
        <w:t xml:space="preserve">desconocidas al modelo, </w:t>
      </w:r>
      <w:r>
        <w:t>al ser entrenado en otras.</w:t>
      </w:r>
    </w:p>
    <w:p w14:paraId="74F7C04C" w14:textId="77777777" w:rsidR="00DF3E58" w:rsidRPr="00FE589E" w:rsidRDefault="00DF3E58" w:rsidP="00DF3E58">
      <w:pPr>
        <w:pStyle w:val="Prrafodelista"/>
        <w:numPr>
          <w:ilvl w:val="0"/>
          <w:numId w:val="17"/>
        </w:numPr>
        <w:spacing w:before="0" w:after="0" w:line="240" w:lineRule="auto"/>
        <w:jc w:val="both"/>
        <w:rPr>
          <w:rFonts w:cs="Arial"/>
          <w:b/>
        </w:rPr>
      </w:pPr>
      <w:r>
        <w:rPr>
          <w:rFonts w:cs="Arial"/>
          <w:b/>
        </w:rPr>
        <w:t>Limitaciones</w:t>
      </w:r>
      <w:r w:rsidRPr="00FE589E">
        <w:rPr>
          <w:rFonts w:cs="Arial"/>
          <w:b/>
        </w:rPr>
        <w:t xml:space="preserve"> </w:t>
      </w:r>
    </w:p>
    <w:p w14:paraId="481F1E0F" w14:textId="77777777" w:rsidR="009930E5" w:rsidRDefault="009930E5" w:rsidP="009930E5">
      <w:pPr>
        <w:jc w:val="both"/>
      </w:pPr>
      <w:r>
        <w:t>Las limitaciones identificadas durante la revisión del estado del arte y la elaboración del proyecto fueron las siguientes:</w:t>
      </w:r>
    </w:p>
    <w:p w14:paraId="6CD0FC24" w14:textId="77777777" w:rsidR="009930E5" w:rsidRDefault="009930E5" w:rsidP="009930E5">
      <w:pPr>
        <w:pStyle w:val="Prrafodelista"/>
        <w:numPr>
          <w:ilvl w:val="0"/>
          <w:numId w:val="16"/>
        </w:numPr>
        <w:jc w:val="both"/>
      </w:pPr>
      <w:r>
        <w:t>Debido a límites de tiempo la validación contra otros modelos no será exhaustiva. Es decir, a pesar de existir en la literatura una gran cantidad de modelos ya elaborados, se ha seleccionado un modelo específico para la comparación:</w:t>
      </w:r>
      <w:r w:rsidRPr="00F82838">
        <w:t xml:space="preserve"> PlantSniffer</w:t>
      </w:r>
      <w:r>
        <w:t>, de la tesis “</w:t>
      </w:r>
      <w:r w:rsidRPr="00093B8E">
        <w:t xml:space="preserve">Métodos baseados em aprendizagem de máquina para </w:t>
      </w:r>
      <w:r w:rsidRPr="00093B8E">
        <w:lastRenderedPageBreak/>
        <w:t>distinguir RNAs longos não-codificadores intergênicos de transcritos codificadores de proteínas</w:t>
      </w:r>
      <w:r>
        <w:t xml:space="preserve">” </w:t>
      </w:r>
      <w:r>
        <w:fldChar w:fldCharType="begin"/>
      </w:r>
      <w:r>
        <w:instrText xml:space="preserve"> ADDIN ZOTERO_ITEM CSL_CITATION {"citationID":"K7RRixWK","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10,1]]}}}],"schema":"https://github.com/citation-style-language/schema/raw/master/csl-citation.json"} </w:instrText>
      </w:r>
      <w:r>
        <w:fldChar w:fldCharType="separate"/>
      </w:r>
      <w:r w:rsidRPr="00093B8E">
        <w:rPr>
          <w:rFonts w:cs="Arial"/>
        </w:rPr>
        <w:t>(Vieira, 2018)</w:t>
      </w:r>
      <w:r>
        <w:fldChar w:fldCharType="end"/>
      </w:r>
      <w:r>
        <w:t>.</w:t>
      </w:r>
    </w:p>
    <w:p w14:paraId="05FEE54E" w14:textId="17AC4464" w:rsidR="00AB4AE5" w:rsidRDefault="009930E5" w:rsidP="00AB4AE5">
      <w:pPr>
        <w:pStyle w:val="Prrafodelista"/>
        <w:numPr>
          <w:ilvl w:val="0"/>
          <w:numId w:val="16"/>
        </w:numPr>
        <w:jc w:val="both"/>
      </w:pPr>
      <w:r>
        <w:t xml:space="preserve">Debido al punto anterior, para la evaluación del modelo, se utilizará como data de entrenamiento transcriptomas </w:t>
      </w:r>
      <w:r w:rsidR="00AB4AE5">
        <w:t>(ARN no codificante intergénico,</w:t>
      </w:r>
      <w:r w:rsidR="00AB4AE5" w:rsidRPr="00F82838">
        <w:t xml:space="preserve"> </w:t>
      </w:r>
      <w:r w:rsidR="00AB4AE5" w:rsidRPr="00F82838">
        <w:rPr>
          <w:i/>
        </w:rPr>
        <w:t>lincRNA</w:t>
      </w:r>
      <w:r w:rsidR="00AB4AE5">
        <w:t xml:space="preserve">) </w:t>
      </w:r>
      <w:r>
        <w:t>de plantas, y en específico, se simulará la predicción en maíz</w:t>
      </w:r>
      <w:r w:rsidR="00AB4AE5">
        <w:t>,</w:t>
      </w:r>
      <w:r>
        <w:t xml:space="preserve"> como la especie </w:t>
      </w:r>
      <w:r w:rsidR="00E808A4">
        <w:t>desconocida al modelo</w:t>
      </w:r>
      <w:r>
        <w:t>.</w:t>
      </w:r>
    </w:p>
    <w:p w14:paraId="7A73769F"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Identificación de los riesgos del proyecto</w:t>
      </w:r>
    </w:p>
    <w:p w14:paraId="3B5A3620" w14:textId="778398D5" w:rsidR="009930E5" w:rsidRPr="00AC7BC8" w:rsidRDefault="009930E5" w:rsidP="008752CF">
      <w:pPr>
        <w:jc w:val="both"/>
      </w:pPr>
      <w:r>
        <w:t xml:space="preserve">Los riesgos identificados en el presente proyecto y sus respectivas contingencias se presentan en la </w:t>
      </w:r>
      <w:r>
        <w:fldChar w:fldCharType="begin"/>
      </w:r>
      <w:r>
        <w:instrText xml:space="preserve"> REF _Ref529117820 \h </w:instrText>
      </w:r>
      <w:r>
        <w:fldChar w:fldCharType="separate"/>
      </w:r>
      <w:r w:rsidR="003F1965">
        <w:t xml:space="preserve">Tabla </w:t>
      </w:r>
      <w:r w:rsidR="003F1965">
        <w:rPr>
          <w:noProof/>
        </w:rPr>
        <w:t>9</w:t>
      </w:r>
      <w:r>
        <w:fldChar w:fldCharType="end"/>
      </w:r>
      <w:r>
        <w:t>.</w:t>
      </w:r>
    </w:p>
    <w:p w14:paraId="0EDB3DEC" w14:textId="2EE94C10" w:rsidR="009930E5" w:rsidRDefault="009930E5" w:rsidP="009930E5">
      <w:pPr>
        <w:pStyle w:val="Descripcin"/>
        <w:keepNext/>
        <w:jc w:val="center"/>
      </w:pPr>
      <w:bookmarkStart w:id="77" w:name="_Ref529117820"/>
      <w:bookmarkStart w:id="78" w:name="_Toc530702685"/>
      <w:r>
        <w:t xml:space="preserve">Tabla </w:t>
      </w:r>
      <w:r>
        <w:rPr>
          <w:noProof/>
        </w:rPr>
        <w:fldChar w:fldCharType="begin"/>
      </w:r>
      <w:r>
        <w:rPr>
          <w:noProof/>
        </w:rPr>
        <w:instrText xml:space="preserve"> SEQ Tabla \* ARABIC </w:instrText>
      </w:r>
      <w:r>
        <w:rPr>
          <w:noProof/>
        </w:rPr>
        <w:fldChar w:fldCharType="separate"/>
      </w:r>
      <w:r w:rsidR="003F1965">
        <w:rPr>
          <w:noProof/>
        </w:rPr>
        <w:t>9</w:t>
      </w:r>
      <w:r>
        <w:rPr>
          <w:noProof/>
        </w:rPr>
        <w:fldChar w:fldCharType="end"/>
      </w:r>
      <w:bookmarkEnd w:id="77"/>
      <w:r>
        <w:t xml:space="preserve"> - Riesgos del proyecto de investigación.</w:t>
      </w:r>
      <w:bookmarkEnd w:id="78"/>
    </w:p>
    <w:tbl>
      <w:tblPr>
        <w:tblStyle w:val="Tabladelista3"/>
        <w:tblW w:w="88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20" w:firstRow="1" w:lastRow="0" w:firstColumn="0" w:lastColumn="0" w:noHBand="0" w:noVBand="1"/>
      </w:tblPr>
      <w:tblGrid>
        <w:gridCol w:w="1779"/>
        <w:gridCol w:w="831"/>
        <w:gridCol w:w="720"/>
        <w:gridCol w:w="900"/>
        <w:gridCol w:w="4590"/>
      </w:tblGrid>
      <w:tr w:rsidR="008752CF" w14:paraId="48377719" w14:textId="77777777" w:rsidTr="008752CF">
        <w:trPr>
          <w:cnfStyle w:val="100000000000" w:firstRow="1" w:lastRow="0" w:firstColumn="0" w:lastColumn="0" w:oddVBand="0" w:evenVBand="0" w:oddHBand="0" w:evenHBand="0" w:firstRowFirstColumn="0" w:firstRowLastColumn="0" w:lastRowFirstColumn="0" w:lastRowLastColumn="0"/>
          <w:cantSplit/>
          <w:trHeight w:val="1565"/>
          <w:jc w:val="center"/>
        </w:trPr>
        <w:tc>
          <w:tcPr>
            <w:tcW w:w="1779" w:type="dxa"/>
            <w:vAlign w:val="center"/>
          </w:tcPr>
          <w:p w14:paraId="0BE3477A" w14:textId="77777777" w:rsidR="008752CF" w:rsidRDefault="008752CF" w:rsidP="008752CF">
            <w:r>
              <w:t>Descripción</w:t>
            </w:r>
          </w:p>
        </w:tc>
        <w:tc>
          <w:tcPr>
            <w:tcW w:w="831" w:type="dxa"/>
            <w:textDirection w:val="btLr"/>
            <w:vAlign w:val="center"/>
          </w:tcPr>
          <w:p w14:paraId="2939C466" w14:textId="764E3822" w:rsidR="008752CF" w:rsidRDefault="008752CF" w:rsidP="008752CF">
            <w:pPr>
              <w:ind w:left="113" w:right="113"/>
              <w:jc w:val="center"/>
            </w:pPr>
            <w:r>
              <w:t>Probabilidad</w:t>
            </w:r>
          </w:p>
        </w:tc>
        <w:tc>
          <w:tcPr>
            <w:tcW w:w="720" w:type="dxa"/>
            <w:textDirection w:val="btLr"/>
            <w:vAlign w:val="center"/>
          </w:tcPr>
          <w:p w14:paraId="5F97E9B0" w14:textId="6EF1D252" w:rsidR="008752CF" w:rsidRDefault="008752CF" w:rsidP="008752CF">
            <w:pPr>
              <w:ind w:left="113" w:right="113"/>
              <w:jc w:val="center"/>
            </w:pPr>
            <w:r>
              <w:t>Impacto</w:t>
            </w:r>
          </w:p>
        </w:tc>
        <w:tc>
          <w:tcPr>
            <w:tcW w:w="900" w:type="dxa"/>
            <w:textDirection w:val="btLr"/>
            <w:vAlign w:val="center"/>
          </w:tcPr>
          <w:p w14:paraId="283055EC" w14:textId="1D43E9AA" w:rsidR="008752CF" w:rsidRDefault="008752CF" w:rsidP="008752CF">
            <w:pPr>
              <w:ind w:left="113" w:right="113"/>
              <w:jc w:val="center"/>
            </w:pPr>
            <w:r>
              <w:t>Severidad</w:t>
            </w:r>
          </w:p>
        </w:tc>
        <w:tc>
          <w:tcPr>
            <w:tcW w:w="4590" w:type="dxa"/>
            <w:vAlign w:val="center"/>
          </w:tcPr>
          <w:p w14:paraId="615D028B" w14:textId="0831D3C6" w:rsidR="008752CF" w:rsidRDefault="008752CF" w:rsidP="008752CF">
            <w:r>
              <w:t>Síntomas, Mitigación y Contingencia</w:t>
            </w:r>
          </w:p>
        </w:tc>
      </w:tr>
      <w:tr w:rsidR="008752CF" w14:paraId="606C3130" w14:textId="77777777" w:rsidTr="008752CF">
        <w:trPr>
          <w:cnfStyle w:val="000000100000" w:firstRow="0" w:lastRow="0" w:firstColumn="0" w:lastColumn="0" w:oddVBand="0" w:evenVBand="0" w:oddHBand="1" w:evenHBand="0" w:firstRowFirstColumn="0" w:firstRowLastColumn="0" w:lastRowFirstColumn="0" w:lastRowLastColumn="0"/>
          <w:cantSplit/>
          <w:jc w:val="center"/>
        </w:trPr>
        <w:tc>
          <w:tcPr>
            <w:tcW w:w="1779" w:type="dxa"/>
          </w:tcPr>
          <w:p w14:paraId="12E0C371" w14:textId="77777777" w:rsidR="008752CF" w:rsidRDefault="008752CF" w:rsidP="008752CF">
            <w:r>
              <w:t>Cantidad insuficiente de transcriptomas para el entrenamiento y validación de los predictores.</w:t>
            </w:r>
          </w:p>
        </w:tc>
        <w:tc>
          <w:tcPr>
            <w:tcW w:w="831" w:type="dxa"/>
          </w:tcPr>
          <w:p w14:paraId="1B76E5BE" w14:textId="77777777" w:rsidR="008752CF" w:rsidRDefault="008752CF" w:rsidP="008752CF">
            <w:r>
              <w:t>Baja</w:t>
            </w:r>
          </w:p>
          <w:p w14:paraId="53B672DB" w14:textId="3C7D9948" w:rsidR="008752CF" w:rsidRDefault="008752CF" w:rsidP="008752CF">
            <w:r>
              <w:t>10%</w:t>
            </w:r>
          </w:p>
        </w:tc>
        <w:tc>
          <w:tcPr>
            <w:tcW w:w="720" w:type="dxa"/>
          </w:tcPr>
          <w:p w14:paraId="40008406" w14:textId="77777777" w:rsidR="008752CF" w:rsidRDefault="008752CF" w:rsidP="008752CF">
            <w:r>
              <w:t>Alto</w:t>
            </w:r>
          </w:p>
          <w:p w14:paraId="593C322B" w14:textId="3B8172E5" w:rsidR="008752CF" w:rsidRDefault="008752CF" w:rsidP="008752CF">
            <w:r>
              <w:t>90%</w:t>
            </w:r>
          </w:p>
        </w:tc>
        <w:tc>
          <w:tcPr>
            <w:tcW w:w="900" w:type="dxa"/>
          </w:tcPr>
          <w:p w14:paraId="6865C90B" w14:textId="615EBAE7" w:rsidR="008752CF" w:rsidRDefault="008752CF" w:rsidP="008752CF">
            <w:r>
              <w:t>Baja</w:t>
            </w:r>
          </w:p>
          <w:p w14:paraId="19612D3A" w14:textId="2F12E3F2" w:rsidR="008752CF" w:rsidRDefault="008752CF" w:rsidP="008752CF">
            <w:r>
              <w:t>9%</w:t>
            </w:r>
          </w:p>
        </w:tc>
        <w:tc>
          <w:tcPr>
            <w:tcW w:w="4590" w:type="dxa"/>
          </w:tcPr>
          <w:p w14:paraId="033F441A" w14:textId="53035068" w:rsidR="008752CF" w:rsidRDefault="008752CF" w:rsidP="008752CF">
            <w:r>
              <w:t>Síntomas: Bajo desempeño del modelo predictivo.</w:t>
            </w:r>
          </w:p>
          <w:p w14:paraId="0F0B25B7" w14:textId="5690247E" w:rsidR="008752CF" w:rsidRDefault="008752CF" w:rsidP="008752CF">
            <w:r>
              <w:t>Mitigación: Evaluación del estado del arte, analizando si se dio el problema antes.</w:t>
            </w:r>
          </w:p>
          <w:p w14:paraId="4010D29A" w14:textId="00EFA28D" w:rsidR="008752CF" w:rsidRDefault="008752CF" w:rsidP="008752CF">
            <w:r>
              <w:t>Contingencia: Uso de otras bases de datos de secuenciación de transcriptomas.</w:t>
            </w:r>
          </w:p>
        </w:tc>
      </w:tr>
      <w:tr w:rsidR="008752CF" w14:paraId="2AFA3652" w14:textId="77777777" w:rsidTr="008752CF">
        <w:trPr>
          <w:cantSplit/>
          <w:jc w:val="center"/>
        </w:trPr>
        <w:tc>
          <w:tcPr>
            <w:tcW w:w="1779" w:type="dxa"/>
          </w:tcPr>
          <w:p w14:paraId="31A7F713" w14:textId="5D4A144F" w:rsidR="008752CF" w:rsidRDefault="008752CF" w:rsidP="008752CF">
            <w:r>
              <w:t>Pérdida de información del proyecto por malfunciona</w:t>
            </w:r>
            <w:r w:rsidR="0090047D">
              <w:t>-</w:t>
            </w:r>
            <w:r>
              <w:t>miento o pérdida del equipo donde se trabaja el proyecto.</w:t>
            </w:r>
          </w:p>
        </w:tc>
        <w:tc>
          <w:tcPr>
            <w:tcW w:w="831" w:type="dxa"/>
          </w:tcPr>
          <w:p w14:paraId="535F8DE3" w14:textId="77777777" w:rsidR="008752CF" w:rsidRDefault="008752CF" w:rsidP="008752CF">
            <w:r>
              <w:t>Media</w:t>
            </w:r>
          </w:p>
          <w:p w14:paraId="13BE5851" w14:textId="2BA71A23" w:rsidR="008752CF" w:rsidRDefault="008752CF" w:rsidP="008752CF">
            <w:r>
              <w:t>50%</w:t>
            </w:r>
          </w:p>
        </w:tc>
        <w:tc>
          <w:tcPr>
            <w:tcW w:w="720" w:type="dxa"/>
          </w:tcPr>
          <w:p w14:paraId="2ADDF8EE" w14:textId="77777777" w:rsidR="008752CF" w:rsidRDefault="008752CF" w:rsidP="008752CF">
            <w:r>
              <w:t>Alto</w:t>
            </w:r>
          </w:p>
          <w:p w14:paraId="1EB7B2CC" w14:textId="2C0963AB" w:rsidR="008752CF" w:rsidRDefault="008752CF" w:rsidP="008752CF">
            <w:r>
              <w:t>90%</w:t>
            </w:r>
          </w:p>
        </w:tc>
        <w:tc>
          <w:tcPr>
            <w:tcW w:w="900" w:type="dxa"/>
          </w:tcPr>
          <w:p w14:paraId="0B7ACBD9" w14:textId="03031BD5" w:rsidR="008752CF" w:rsidRDefault="008752CF" w:rsidP="008752CF">
            <w:r>
              <w:t>Media</w:t>
            </w:r>
          </w:p>
          <w:p w14:paraId="084EC8B0" w14:textId="6107A1E5" w:rsidR="008752CF" w:rsidRDefault="008752CF" w:rsidP="008752CF">
            <w:r>
              <w:t>45%</w:t>
            </w:r>
          </w:p>
        </w:tc>
        <w:tc>
          <w:tcPr>
            <w:tcW w:w="4590" w:type="dxa"/>
          </w:tcPr>
          <w:p w14:paraId="0F354222" w14:textId="561056F0" w:rsidR="008752CF" w:rsidRDefault="008752CF" w:rsidP="008752CF">
            <w:r>
              <w:t>Síntomas: Malfuncionamiento de Laptop de trabajo. Hurto.</w:t>
            </w:r>
          </w:p>
          <w:p w14:paraId="6CA8A39D" w14:textId="77777777" w:rsidR="008752CF" w:rsidRDefault="008752CF" w:rsidP="008752CF">
            <w:r>
              <w:t>Mitigación: Uso de sistemas de control de versiones para el almacenamiento en la nube de la información.</w:t>
            </w:r>
          </w:p>
          <w:p w14:paraId="5175B053" w14:textId="1F26B818" w:rsidR="008752CF" w:rsidRDefault="008752CF" w:rsidP="008752CF">
            <w:r>
              <w:t>Contingencia: Se tiene una PC adicional de trabajo. Recuperación de fuentes de repositorios en la nube.</w:t>
            </w:r>
          </w:p>
        </w:tc>
      </w:tr>
    </w:tbl>
    <w:p w14:paraId="50E9085F" w14:textId="77777777" w:rsidR="00DF3E58" w:rsidRPr="00FE589E" w:rsidRDefault="00DF3E58" w:rsidP="00DF3E58">
      <w:pPr>
        <w:spacing w:before="0" w:after="0" w:line="240" w:lineRule="auto"/>
        <w:jc w:val="both"/>
        <w:rPr>
          <w:rFonts w:cs="Arial"/>
        </w:rPr>
      </w:pPr>
    </w:p>
    <w:p w14:paraId="16F3114F"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Estructura de descomposición del trabajo (EDT)</w:t>
      </w:r>
    </w:p>
    <w:p w14:paraId="05EBD3A7" w14:textId="63C77DE9" w:rsidR="00DF3E58" w:rsidRPr="00F854F2" w:rsidRDefault="00503A44" w:rsidP="00F854F2">
      <w:pPr>
        <w:jc w:val="both"/>
      </w:pPr>
      <w:r w:rsidRPr="00F854F2">
        <w:lastRenderedPageBreak/>
        <w:t>Se presenta en la</w:t>
      </w:r>
      <w:r w:rsidR="00A377A9" w:rsidRPr="00F854F2">
        <w:t xml:space="preserve"> </w:t>
      </w:r>
      <w:r w:rsidR="00A377A9" w:rsidRPr="00F854F2">
        <w:fldChar w:fldCharType="begin"/>
      </w:r>
      <w:r w:rsidR="00A377A9" w:rsidRPr="00F854F2">
        <w:instrText xml:space="preserve"> REF _Ref530436588 \h </w:instrText>
      </w:r>
      <w:r w:rsidR="00F854F2">
        <w:instrText xml:space="preserve"> \* MERGEFORMAT </w:instrText>
      </w:r>
      <w:r w:rsidR="00A377A9" w:rsidRPr="00F854F2">
        <w:fldChar w:fldCharType="separate"/>
      </w:r>
      <w:r w:rsidR="003F1965">
        <w:t>Figura 10</w:t>
      </w:r>
      <w:r w:rsidR="00A377A9" w:rsidRPr="00F854F2">
        <w:fldChar w:fldCharType="end"/>
      </w:r>
      <w:r w:rsidRPr="00F854F2">
        <w:t xml:space="preserve"> la estructura de descomposición del trabajo para el proyecto de fin de carrera.</w:t>
      </w:r>
    </w:p>
    <w:p w14:paraId="495A7293" w14:textId="738116A7" w:rsidR="00A377A9" w:rsidRDefault="001548C5" w:rsidP="00A377A9">
      <w:pPr>
        <w:keepNext/>
        <w:spacing w:before="0" w:after="0" w:line="240" w:lineRule="auto"/>
        <w:jc w:val="both"/>
      </w:pPr>
      <w:r>
        <w:rPr>
          <w:noProof/>
        </w:rPr>
        <w:drawing>
          <wp:inline distT="0" distB="0" distL="0" distR="0" wp14:anchorId="09823EDF" wp14:editId="4EA6F0D4">
            <wp:extent cx="5399405" cy="3652520"/>
            <wp:effectExtent l="0" t="0" r="0" b="508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99405" cy="3652520"/>
                    </a:xfrm>
                    <a:prstGeom prst="rect">
                      <a:avLst/>
                    </a:prstGeom>
                    <a:noFill/>
                    <a:ln>
                      <a:noFill/>
                    </a:ln>
                  </pic:spPr>
                </pic:pic>
              </a:graphicData>
            </a:graphic>
          </wp:inline>
        </w:drawing>
      </w:r>
    </w:p>
    <w:p w14:paraId="6C3E2E86" w14:textId="3F22C5A0" w:rsidR="00503A44" w:rsidRDefault="00A377A9" w:rsidP="00A377A9">
      <w:pPr>
        <w:pStyle w:val="Descripcin"/>
        <w:jc w:val="center"/>
        <w:rPr>
          <w:rFonts w:cs="Arial"/>
        </w:rPr>
      </w:pPr>
      <w:bookmarkStart w:id="79" w:name="_Ref530436588"/>
      <w:bookmarkStart w:id="80" w:name="_Toc530702675"/>
      <w:r>
        <w:t xml:space="preserve">Figura </w:t>
      </w:r>
      <w:r w:rsidR="00F82838">
        <w:rPr>
          <w:noProof/>
        </w:rPr>
        <w:fldChar w:fldCharType="begin"/>
      </w:r>
      <w:r w:rsidR="00F82838">
        <w:rPr>
          <w:noProof/>
        </w:rPr>
        <w:instrText xml:space="preserve"> SEQ Figura \* ARABIC </w:instrText>
      </w:r>
      <w:r w:rsidR="00F82838">
        <w:rPr>
          <w:noProof/>
        </w:rPr>
        <w:fldChar w:fldCharType="separate"/>
      </w:r>
      <w:r w:rsidR="003F1965">
        <w:rPr>
          <w:noProof/>
        </w:rPr>
        <w:t>10</w:t>
      </w:r>
      <w:r w:rsidR="00F82838">
        <w:rPr>
          <w:noProof/>
        </w:rPr>
        <w:fldChar w:fldCharType="end"/>
      </w:r>
      <w:bookmarkEnd w:id="79"/>
      <w:r>
        <w:t xml:space="preserve"> - </w:t>
      </w:r>
      <w:r w:rsidRPr="00A377A9">
        <w:t>Estructura de descomposición del trabajo</w:t>
      </w:r>
      <w:r>
        <w:t>. Elaboración propia.</w:t>
      </w:r>
      <w:bookmarkEnd w:id="80"/>
    </w:p>
    <w:p w14:paraId="432359E0" w14:textId="77777777" w:rsidR="00DF3E58" w:rsidRPr="00FE589E" w:rsidRDefault="00DF3E58" w:rsidP="00DF3E58">
      <w:pPr>
        <w:spacing w:before="0" w:after="0" w:line="240" w:lineRule="auto"/>
        <w:jc w:val="both"/>
        <w:rPr>
          <w:rFonts w:cs="Arial"/>
        </w:rPr>
      </w:pPr>
    </w:p>
    <w:p w14:paraId="3E3BC6A9"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Lista de tareas</w:t>
      </w:r>
    </w:p>
    <w:p w14:paraId="06EC024F" w14:textId="26D6538C" w:rsidR="00DF3E58" w:rsidRDefault="00F854F2" w:rsidP="00F854F2">
      <w:pPr>
        <w:jc w:val="both"/>
      </w:pPr>
      <w:r w:rsidRPr="00F854F2">
        <w:t>En la</w:t>
      </w:r>
      <w:r w:rsidR="00BD14A4">
        <w:t xml:space="preserve"> </w:t>
      </w:r>
      <w:r w:rsidR="00BD14A4">
        <w:fldChar w:fldCharType="begin"/>
      </w:r>
      <w:r w:rsidR="00BD14A4">
        <w:instrText xml:space="preserve"> REF _Ref530647939 \h </w:instrText>
      </w:r>
      <w:r w:rsidR="00BD14A4">
        <w:fldChar w:fldCharType="separate"/>
      </w:r>
      <w:r w:rsidR="003F1965">
        <w:t xml:space="preserve">Tabla </w:t>
      </w:r>
      <w:r w:rsidR="003F1965">
        <w:rPr>
          <w:noProof/>
        </w:rPr>
        <w:t>10</w:t>
      </w:r>
      <w:r w:rsidR="00BD14A4">
        <w:fldChar w:fldCharType="end"/>
      </w:r>
      <w:r w:rsidR="00BD14A4">
        <w:t xml:space="preserve"> </w:t>
      </w:r>
      <w:r w:rsidRPr="00F854F2">
        <w:t>se presenta la lista de tareas.</w:t>
      </w:r>
    </w:p>
    <w:p w14:paraId="4CBA57FA" w14:textId="5922F799" w:rsidR="0005071F" w:rsidRPr="00F854F2" w:rsidRDefault="0005071F" w:rsidP="00F854F2">
      <w:pPr>
        <w:jc w:val="both"/>
      </w:pPr>
      <w:r>
        <w:t xml:space="preserve">Se tomó en cuenta un solo recurso, con un costo mensual de </w:t>
      </w:r>
      <w:r w:rsidR="00CE5412">
        <w:t>mil soles, que se traslada en un costo por hora de 5.68 soles.</w:t>
      </w:r>
    </w:p>
    <w:p w14:paraId="1F2FD631" w14:textId="732FD94E" w:rsidR="00BD14A4" w:rsidRDefault="00BD14A4" w:rsidP="00BD14A4">
      <w:pPr>
        <w:pStyle w:val="Descripcin"/>
        <w:keepNext/>
        <w:jc w:val="center"/>
      </w:pPr>
      <w:bookmarkStart w:id="81" w:name="_Ref530647939"/>
      <w:bookmarkStart w:id="82" w:name="_Toc530702686"/>
      <w:r>
        <w:lastRenderedPageBreak/>
        <w:t xml:space="preserve">Tabla </w:t>
      </w:r>
      <w:r w:rsidR="00861C8B">
        <w:rPr>
          <w:noProof/>
        </w:rPr>
        <w:fldChar w:fldCharType="begin"/>
      </w:r>
      <w:r w:rsidR="00861C8B">
        <w:rPr>
          <w:noProof/>
        </w:rPr>
        <w:instrText xml:space="preserve"> SEQ Tabla \* ARABIC </w:instrText>
      </w:r>
      <w:r w:rsidR="00861C8B">
        <w:rPr>
          <w:noProof/>
        </w:rPr>
        <w:fldChar w:fldCharType="separate"/>
      </w:r>
      <w:r w:rsidR="003F1965">
        <w:rPr>
          <w:noProof/>
        </w:rPr>
        <w:t>10</w:t>
      </w:r>
      <w:r w:rsidR="00861C8B">
        <w:rPr>
          <w:noProof/>
        </w:rPr>
        <w:fldChar w:fldCharType="end"/>
      </w:r>
      <w:bookmarkEnd w:id="81"/>
      <w:r>
        <w:t xml:space="preserve"> - Lista de tareas del proyecto.</w:t>
      </w:r>
      <w:bookmarkEnd w:id="82"/>
    </w:p>
    <w:p w14:paraId="029548A3" w14:textId="74033097" w:rsidR="00F854F2" w:rsidRPr="00FE589E" w:rsidRDefault="00861C8B" w:rsidP="00DF3E58">
      <w:pPr>
        <w:spacing w:before="0" w:after="0" w:line="240" w:lineRule="auto"/>
        <w:jc w:val="both"/>
        <w:rPr>
          <w:rFonts w:cs="Arial"/>
        </w:rPr>
      </w:pPr>
      <w:r w:rsidRPr="00861C8B">
        <w:rPr>
          <w:noProof/>
        </w:rPr>
        <w:drawing>
          <wp:inline distT="0" distB="0" distL="0" distR="0" wp14:anchorId="63C93A6D" wp14:editId="0E0AF0DC">
            <wp:extent cx="5399405" cy="547116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99405" cy="5471160"/>
                    </a:xfrm>
                    <a:prstGeom prst="rect">
                      <a:avLst/>
                    </a:prstGeom>
                    <a:noFill/>
                    <a:ln>
                      <a:noFill/>
                    </a:ln>
                  </pic:spPr>
                </pic:pic>
              </a:graphicData>
            </a:graphic>
          </wp:inline>
        </w:drawing>
      </w:r>
    </w:p>
    <w:p w14:paraId="272141A1" w14:textId="77777777" w:rsidR="00DF3E58" w:rsidRPr="00FE589E" w:rsidRDefault="00DF3E58" w:rsidP="00DF3E58">
      <w:pPr>
        <w:spacing w:before="0" w:after="0" w:line="240" w:lineRule="auto"/>
        <w:jc w:val="both"/>
        <w:rPr>
          <w:rFonts w:cs="Arial"/>
        </w:rPr>
      </w:pPr>
    </w:p>
    <w:p w14:paraId="41DF886B"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Cronograma del proyecto</w:t>
      </w:r>
    </w:p>
    <w:p w14:paraId="2B3A3BEC" w14:textId="2C028B12" w:rsidR="00DF3E58" w:rsidRPr="00F854F2" w:rsidRDefault="00141924" w:rsidP="00F854F2">
      <w:pPr>
        <w:jc w:val="both"/>
      </w:pPr>
      <w:r w:rsidRPr="00F854F2">
        <w:t xml:space="preserve">En la </w:t>
      </w:r>
      <w:r w:rsidRPr="00F854F2">
        <w:fldChar w:fldCharType="begin"/>
      </w:r>
      <w:r w:rsidRPr="00F854F2">
        <w:instrText xml:space="preserve"> REF _Ref530645098 \h </w:instrText>
      </w:r>
      <w:r w:rsidR="00F854F2">
        <w:instrText xml:space="preserve"> \* MERGEFORMAT </w:instrText>
      </w:r>
      <w:r w:rsidRPr="00F854F2">
        <w:fldChar w:fldCharType="separate"/>
      </w:r>
      <w:r w:rsidR="003F1965">
        <w:t>Figura 11</w:t>
      </w:r>
      <w:r w:rsidRPr="00F854F2">
        <w:fldChar w:fldCharType="end"/>
      </w:r>
      <w:r w:rsidRPr="00F854F2">
        <w:t xml:space="preserve"> se presenta el cronograma del proyecto.</w:t>
      </w:r>
    </w:p>
    <w:p w14:paraId="0AFE66E4" w14:textId="2EB998F6" w:rsidR="00141924" w:rsidRDefault="005D0B29" w:rsidP="00141924">
      <w:pPr>
        <w:keepNext/>
        <w:spacing w:before="0" w:after="0" w:line="240" w:lineRule="auto"/>
        <w:ind w:hanging="720"/>
        <w:jc w:val="center"/>
      </w:pPr>
      <w:r>
        <w:rPr>
          <w:noProof/>
        </w:rPr>
        <w:lastRenderedPageBreak/>
        <w:drawing>
          <wp:inline distT="0" distB="0" distL="0" distR="0" wp14:anchorId="27FD7651" wp14:editId="2E9F789C">
            <wp:extent cx="6036176" cy="5684176"/>
            <wp:effectExtent l="0" t="0" r="3175"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054147" cy="5701099"/>
                    </a:xfrm>
                    <a:prstGeom prst="rect">
                      <a:avLst/>
                    </a:prstGeom>
                    <a:noFill/>
                  </pic:spPr>
                </pic:pic>
              </a:graphicData>
            </a:graphic>
          </wp:inline>
        </w:drawing>
      </w:r>
    </w:p>
    <w:p w14:paraId="55F0E005" w14:textId="1D30DB3E" w:rsidR="00141924" w:rsidRPr="00FE589E" w:rsidRDefault="00141924" w:rsidP="00141924">
      <w:pPr>
        <w:pStyle w:val="Descripcin"/>
        <w:jc w:val="center"/>
        <w:rPr>
          <w:rFonts w:cs="Arial"/>
        </w:rPr>
      </w:pPr>
      <w:bookmarkStart w:id="83" w:name="_Ref530645098"/>
      <w:bookmarkStart w:id="84" w:name="_Toc530702676"/>
      <w:r>
        <w:t xml:space="preserve">Figura </w:t>
      </w:r>
      <w:r w:rsidR="00861C8B">
        <w:rPr>
          <w:noProof/>
        </w:rPr>
        <w:fldChar w:fldCharType="begin"/>
      </w:r>
      <w:r w:rsidR="00861C8B">
        <w:rPr>
          <w:noProof/>
        </w:rPr>
        <w:instrText xml:space="preserve"> SEQ Figura \* ARABIC </w:instrText>
      </w:r>
      <w:r w:rsidR="00861C8B">
        <w:rPr>
          <w:noProof/>
        </w:rPr>
        <w:fldChar w:fldCharType="separate"/>
      </w:r>
      <w:r w:rsidR="003F1965">
        <w:rPr>
          <w:noProof/>
        </w:rPr>
        <w:t>11</w:t>
      </w:r>
      <w:r w:rsidR="00861C8B">
        <w:rPr>
          <w:noProof/>
        </w:rPr>
        <w:fldChar w:fldCharType="end"/>
      </w:r>
      <w:bookmarkEnd w:id="83"/>
      <w:r>
        <w:t xml:space="preserve"> - Cronograma del proyecto por semanas.</w:t>
      </w:r>
      <w:r w:rsidR="00F854F2">
        <w:t xml:space="preserve"> Elaboración propia.</w:t>
      </w:r>
      <w:bookmarkEnd w:id="84"/>
    </w:p>
    <w:p w14:paraId="74199B42" w14:textId="77777777" w:rsidR="00DF3E58" w:rsidRPr="00FE589E" w:rsidRDefault="00DF3E58" w:rsidP="00DF3E58">
      <w:pPr>
        <w:spacing w:before="0" w:after="0" w:line="240" w:lineRule="auto"/>
        <w:jc w:val="both"/>
        <w:rPr>
          <w:rFonts w:cs="Arial"/>
        </w:rPr>
      </w:pPr>
    </w:p>
    <w:p w14:paraId="15661A9B"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Lista de recursos</w:t>
      </w:r>
    </w:p>
    <w:p w14:paraId="61F8E5B9" w14:textId="77777777" w:rsidR="00DF3E58" w:rsidRPr="00FE589E" w:rsidRDefault="00DF3E58" w:rsidP="00DF3E58">
      <w:pPr>
        <w:spacing w:before="0" w:after="0" w:line="240" w:lineRule="auto"/>
        <w:jc w:val="both"/>
        <w:rPr>
          <w:rFonts w:cs="Arial"/>
        </w:rPr>
      </w:pPr>
    </w:p>
    <w:p w14:paraId="2491D2E2" w14:textId="77777777" w:rsidR="00DF3E58" w:rsidRPr="00FE589E" w:rsidRDefault="00DF3E58" w:rsidP="00DF3E58">
      <w:pPr>
        <w:pStyle w:val="Prrafodelista"/>
        <w:numPr>
          <w:ilvl w:val="1"/>
          <w:numId w:val="17"/>
        </w:numPr>
        <w:spacing w:before="0" w:after="0" w:line="240" w:lineRule="auto"/>
        <w:ind w:left="709" w:hanging="425"/>
        <w:jc w:val="both"/>
        <w:rPr>
          <w:rFonts w:cs="Arial"/>
          <w:b/>
        </w:rPr>
      </w:pPr>
      <w:r w:rsidRPr="00FE589E">
        <w:rPr>
          <w:rFonts w:cs="Arial"/>
          <w:b/>
        </w:rPr>
        <w:t>Personas involucradas y necesidades de capacitación</w:t>
      </w:r>
    </w:p>
    <w:p w14:paraId="0953F86E" w14:textId="4422E640" w:rsidR="00DF3E58" w:rsidRPr="00E43E14" w:rsidRDefault="0010407C" w:rsidP="00E43E14">
      <w:pPr>
        <w:pStyle w:val="Prrafodelista"/>
        <w:numPr>
          <w:ilvl w:val="0"/>
          <w:numId w:val="5"/>
        </w:numPr>
        <w:jc w:val="both"/>
      </w:pPr>
      <w:r w:rsidRPr="00E43E14">
        <w:t>Estudiante José Luis Santillán Escudero, quien elabora el proyecto de tesis. Debido a que el proyecto cubre el campo de la bioinformática, se requiere capacitación en temas relacionados a la biología, que será brindada por el asesor del presente proyecto.</w:t>
      </w:r>
    </w:p>
    <w:p w14:paraId="3FD72F52" w14:textId="76B4BAF1" w:rsidR="0010407C" w:rsidRPr="00E43E14" w:rsidRDefault="0010407C" w:rsidP="00E43E14">
      <w:pPr>
        <w:pStyle w:val="Prrafodelista"/>
        <w:numPr>
          <w:ilvl w:val="0"/>
          <w:numId w:val="5"/>
        </w:numPr>
        <w:jc w:val="both"/>
      </w:pPr>
      <w:r w:rsidRPr="00E43E14">
        <w:t>Dr. Edwin Rafael Villanueva Talavera, asesor del presente proyecto, brindará guía con respecto a temas de biología y el uso de aprendizaje de máquina para modelos predictivos.</w:t>
      </w:r>
    </w:p>
    <w:p w14:paraId="756E3CA5" w14:textId="77777777" w:rsidR="00DF3E58" w:rsidRPr="00FE589E" w:rsidRDefault="00DF3E58" w:rsidP="00DF3E58">
      <w:pPr>
        <w:spacing w:before="0" w:after="0" w:line="240" w:lineRule="auto"/>
        <w:jc w:val="both"/>
        <w:rPr>
          <w:rFonts w:cs="Arial"/>
        </w:rPr>
      </w:pPr>
    </w:p>
    <w:p w14:paraId="211977FC" w14:textId="77777777" w:rsidR="00DF3E58" w:rsidRPr="00FE589E" w:rsidRDefault="00DF3E58" w:rsidP="00DF3E58">
      <w:pPr>
        <w:pStyle w:val="Prrafodelista"/>
        <w:numPr>
          <w:ilvl w:val="1"/>
          <w:numId w:val="17"/>
        </w:numPr>
        <w:spacing w:before="0" w:after="0" w:line="240" w:lineRule="auto"/>
        <w:ind w:left="709" w:hanging="425"/>
        <w:jc w:val="both"/>
        <w:rPr>
          <w:rFonts w:cs="Arial"/>
          <w:b/>
        </w:rPr>
      </w:pPr>
      <w:r w:rsidRPr="00FE589E">
        <w:rPr>
          <w:rFonts w:cs="Arial"/>
          <w:b/>
        </w:rPr>
        <w:t>Materiales requeridos para el proyecto</w:t>
      </w:r>
    </w:p>
    <w:p w14:paraId="691CC3B4" w14:textId="7D67B5DD" w:rsidR="00DF3E58" w:rsidRDefault="00005557" w:rsidP="00E43E14">
      <w:pPr>
        <w:pStyle w:val="Prrafodelista"/>
        <w:numPr>
          <w:ilvl w:val="0"/>
          <w:numId w:val="5"/>
        </w:numPr>
        <w:jc w:val="both"/>
      </w:pPr>
      <w:r w:rsidRPr="00E43E14">
        <w:t>Acceso a bases de datos de investigación, ofrecidos gratuitamente por la PUCP.</w:t>
      </w:r>
    </w:p>
    <w:p w14:paraId="0EB8E316" w14:textId="330A3D17" w:rsidR="001548C5" w:rsidRPr="00E43E14" w:rsidRDefault="001548C5" w:rsidP="00E43E14">
      <w:pPr>
        <w:pStyle w:val="Prrafodelista"/>
        <w:numPr>
          <w:ilvl w:val="0"/>
          <w:numId w:val="5"/>
        </w:numPr>
        <w:jc w:val="both"/>
      </w:pPr>
      <w:r>
        <w:t>Acceso a bases de datos de transcriptomas (Ensembl y CantataDB).</w:t>
      </w:r>
    </w:p>
    <w:p w14:paraId="0F8CC355" w14:textId="77777777" w:rsidR="00DF3E58" w:rsidRPr="00FE589E" w:rsidRDefault="00DF3E58" w:rsidP="00DF3E58">
      <w:pPr>
        <w:spacing w:before="0" w:after="0" w:line="240" w:lineRule="auto"/>
        <w:jc w:val="both"/>
        <w:rPr>
          <w:rFonts w:cs="Arial"/>
        </w:rPr>
      </w:pPr>
    </w:p>
    <w:p w14:paraId="262E5FC8" w14:textId="77777777" w:rsidR="00DF3E58" w:rsidRPr="00FE589E" w:rsidRDefault="00DF3E58" w:rsidP="00DF3E58">
      <w:pPr>
        <w:pStyle w:val="Prrafodelista"/>
        <w:numPr>
          <w:ilvl w:val="1"/>
          <w:numId w:val="17"/>
        </w:numPr>
        <w:spacing w:before="0" w:after="0" w:line="240" w:lineRule="auto"/>
        <w:ind w:left="709" w:hanging="425"/>
        <w:jc w:val="both"/>
        <w:rPr>
          <w:rFonts w:cs="Arial"/>
          <w:b/>
        </w:rPr>
      </w:pPr>
      <w:r w:rsidRPr="00FE589E">
        <w:rPr>
          <w:rFonts w:cs="Arial"/>
          <w:b/>
        </w:rPr>
        <w:t>Estándares utilizados en el proyecto</w:t>
      </w:r>
    </w:p>
    <w:p w14:paraId="5C1D5592" w14:textId="6C6D2E64" w:rsidR="00DF3E58" w:rsidRPr="00E43E14" w:rsidRDefault="00005557" w:rsidP="00E43E14">
      <w:pPr>
        <w:ind w:firstLine="708"/>
        <w:jc w:val="both"/>
      </w:pPr>
      <w:r w:rsidRPr="00E43E14">
        <w:t>No aplica.</w:t>
      </w:r>
    </w:p>
    <w:p w14:paraId="6C689AAD" w14:textId="77777777" w:rsidR="00DF3E58" w:rsidRPr="00FE589E" w:rsidRDefault="00DF3E58" w:rsidP="00DF3E58">
      <w:pPr>
        <w:spacing w:before="0" w:after="0" w:line="240" w:lineRule="auto"/>
        <w:jc w:val="both"/>
        <w:rPr>
          <w:rFonts w:cs="Arial"/>
        </w:rPr>
      </w:pPr>
    </w:p>
    <w:p w14:paraId="0402DA7C" w14:textId="77777777" w:rsidR="00DF3E58" w:rsidRPr="00FE589E" w:rsidRDefault="00DF3E58" w:rsidP="00DF3E58">
      <w:pPr>
        <w:pStyle w:val="Prrafodelista"/>
        <w:numPr>
          <w:ilvl w:val="1"/>
          <w:numId w:val="17"/>
        </w:numPr>
        <w:spacing w:before="0" w:after="0" w:line="240" w:lineRule="auto"/>
        <w:ind w:left="709" w:hanging="425"/>
        <w:jc w:val="both"/>
        <w:rPr>
          <w:rFonts w:cs="Arial"/>
          <w:b/>
        </w:rPr>
      </w:pPr>
      <w:r w:rsidRPr="00FE589E">
        <w:rPr>
          <w:rFonts w:cs="Arial"/>
          <w:b/>
        </w:rPr>
        <w:t>Equipamiento requerido</w:t>
      </w:r>
    </w:p>
    <w:p w14:paraId="7FB3CB7D" w14:textId="39EDCBA9" w:rsidR="00DF3E58" w:rsidRPr="00E43E14" w:rsidRDefault="00E43E14" w:rsidP="00E43E14">
      <w:pPr>
        <w:pStyle w:val="Prrafodelista"/>
        <w:numPr>
          <w:ilvl w:val="0"/>
          <w:numId w:val="5"/>
        </w:numPr>
        <w:jc w:val="both"/>
      </w:pPr>
      <w:r w:rsidRPr="00E43E14">
        <w:t>Equipo capaz de procesar gran cantidad de información para el entrenamiento y validación de algoritmos de aprendizaje de máquina. Se tendrá acceso al mismo a través del grupo IA-PUCP, que brindará servidores con GPUs especialmente diseñados para la labor.</w:t>
      </w:r>
    </w:p>
    <w:p w14:paraId="557F342D" w14:textId="2489E9C6" w:rsidR="00E43E14" w:rsidRPr="00E43E14" w:rsidRDefault="00E43E14" w:rsidP="00E43E14">
      <w:pPr>
        <w:pStyle w:val="Prrafodelista"/>
        <w:numPr>
          <w:ilvl w:val="0"/>
          <w:numId w:val="5"/>
        </w:numPr>
        <w:jc w:val="both"/>
      </w:pPr>
      <w:r w:rsidRPr="00E43E14">
        <w:t>Laptop o PC para la elaboración del proyecto de tesis, y la interacción con el servidor durante la ejecución del proyecto de tesis. Se poseen ambos.</w:t>
      </w:r>
    </w:p>
    <w:p w14:paraId="2F92766B" w14:textId="77777777" w:rsidR="00DF3E58" w:rsidRPr="00FE589E" w:rsidRDefault="00DF3E58" w:rsidP="00DF3E58">
      <w:pPr>
        <w:spacing w:before="0" w:after="0" w:line="240" w:lineRule="auto"/>
        <w:jc w:val="both"/>
        <w:rPr>
          <w:rFonts w:cs="Arial"/>
        </w:rPr>
      </w:pPr>
    </w:p>
    <w:p w14:paraId="20D5B207" w14:textId="77777777" w:rsidR="00DF3E58" w:rsidRPr="00FE589E" w:rsidRDefault="00DF3E58" w:rsidP="00DF3E58">
      <w:pPr>
        <w:pStyle w:val="Prrafodelista"/>
        <w:numPr>
          <w:ilvl w:val="1"/>
          <w:numId w:val="17"/>
        </w:numPr>
        <w:spacing w:before="0" w:after="0" w:line="240" w:lineRule="auto"/>
        <w:ind w:left="709" w:hanging="425"/>
        <w:jc w:val="both"/>
        <w:rPr>
          <w:rFonts w:cs="Arial"/>
          <w:b/>
        </w:rPr>
      </w:pPr>
      <w:r w:rsidRPr="00FE589E">
        <w:rPr>
          <w:rFonts w:cs="Arial"/>
          <w:b/>
        </w:rPr>
        <w:t>Herramientas requeridas</w:t>
      </w:r>
    </w:p>
    <w:p w14:paraId="411B7123" w14:textId="5E56CD9B" w:rsidR="00DF3E58" w:rsidRPr="00E43E14" w:rsidRDefault="00E43E14" w:rsidP="00E43E14">
      <w:pPr>
        <w:pStyle w:val="Prrafodelista"/>
        <w:numPr>
          <w:ilvl w:val="0"/>
          <w:numId w:val="5"/>
        </w:numPr>
        <w:jc w:val="both"/>
      </w:pPr>
      <w:r w:rsidRPr="00E43E14">
        <w:t xml:space="preserve">Las herramientas requeridas, será un ambiente de trabajo especialmente diseñado para la investigación científica, en específico, para el trabajo con algoritmos de aprendizaje de máquina. Anaconda ofrece gratuitamente una suite, a través de la </w:t>
      </w:r>
      <w:r w:rsidR="009D7609" w:rsidRPr="00E43E14">
        <w:t>cual</w:t>
      </w:r>
      <w:r w:rsidRPr="00E43E14">
        <w:t xml:space="preserve"> se pueden instalar los lenguajes de programación, librerías, dependencias, herramientas de análisis y visualización de datos y soporte a través de una comunidad activa.</w:t>
      </w:r>
    </w:p>
    <w:p w14:paraId="54D02734" w14:textId="77777777" w:rsidR="00DF3E58" w:rsidRPr="00FE589E" w:rsidRDefault="00DF3E58" w:rsidP="00DF3E58">
      <w:pPr>
        <w:spacing w:before="0" w:after="0" w:line="240" w:lineRule="auto"/>
        <w:jc w:val="both"/>
        <w:rPr>
          <w:rFonts w:cs="Arial"/>
        </w:rPr>
      </w:pPr>
    </w:p>
    <w:p w14:paraId="507CC769"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Costeo del Proyecto</w:t>
      </w:r>
    </w:p>
    <w:p w14:paraId="7F9DFE2C" w14:textId="39672A01" w:rsidR="00DF3E58" w:rsidRPr="008D38D9" w:rsidRDefault="00DF3E58" w:rsidP="008D38D9">
      <w:pPr>
        <w:spacing w:before="0" w:after="0" w:line="240" w:lineRule="auto"/>
        <w:jc w:val="both"/>
        <w:rPr>
          <w:rFonts w:cs="Arial"/>
        </w:rPr>
      </w:pPr>
    </w:p>
    <w:p w14:paraId="6B2CE1DB" w14:textId="23A4C8A2" w:rsidR="00DF3E58" w:rsidRPr="00FE589E" w:rsidRDefault="008D38D9" w:rsidP="00DF3E58">
      <w:pPr>
        <w:spacing w:before="0" w:after="0" w:line="240" w:lineRule="auto"/>
        <w:jc w:val="both"/>
        <w:rPr>
          <w:rFonts w:cs="Arial"/>
        </w:rPr>
      </w:pPr>
      <w:r w:rsidRPr="00F854F2">
        <w:t>En la</w:t>
      </w:r>
      <w:r>
        <w:t xml:space="preserve"> </w:t>
      </w:r>
      <w:r>
        <w:fldChar w:fldCharType="begin"/>
      </w:r>
      <w:r>
        <w:instrText xml:space="preserve"> REF _Ref530702545 \h </w:instrText>
      </w:r>
      <w:r>
        <w:fldChar w:fldCharType="separate"/>
      </w:r>
      <w:r w:rsidR="003F1965">
        <w:t xml:space="preserve">Tabla </w:t>
      </w:r>
      <w:r w:rsidR="003F1965">
        <w:rPr>
          <w:noProof/>
        </w:rPr>
        <w:t>11</w:t>
      </w:r>
      <w:r>
        <w:fldChar w:fldCharType="end"/>
      </w:r>
      <w:r w:rsidRPr="00F854F2">
        <w:t xml:space="preserve"> se presenta</w:t>
      </w:r>
      <w:r>
        <w:t xml:space="preserve">n los costos que se identificaron para </w:t>
      </w:r>
      <w:r w:rsidRPr="00F854F2">
        <w:t xml:space="preserve">el </w:t>
      </w:r>
      <w:r>
        <w:t xml:space="preserve">presente </w:t>
      </w:r>
      <w:r w:rsidRPr="00F854F2">
        <w:t>proyecto.</w:t>
      </w:r>
    </w:p>
    <w:p w14:paraId="5A1EEDD2" w14:textId="3C5857F6" w:rsidR="008D38D9" w:rsidRDefault="008D38D9" w:rsidP="008D38D9">
      <w:pPr>
        <w:pStyle w:val="Descripcin"/>
        <w:keepNext/>
        <w:jc w:val="center"/>
      </w:pPr>
      <w:bookmarkStart w:id="85" w:name="_Ref530702545"/>
      <w:bookmarkStart w:id="86" w:name="_Toc530702687"/>
      <w:r>
        <w:lastRenderedPageBreak/>
        <w:t xml:space="preserve">Tabla </w:t>
      </w:r>
      <w:fldSimple w:instr=" SEQ Tabla \* ARABIC ">
        <w:r w:rsidR="003F1965">
          <w:rPr>
            <w:noProof/>
          </w:rPr>
          <w:t>11</w:t>
        </w:r>
      </w:fldSimple>
      <w:bookmarkEnd w:id="85"/>
      <w:r>
        <w:t xml:space="preserve"> - Costos del proyecto.</w:t>
      </w:r>
      <w:bookmarkEnd w:id="86"/>
    </w:p>
    <w:tbl>
      <w:tblPr>
        <w:tblStyle w:val="Tablaconcuadrcula"/>
        <w:tblW w:w="9054" w:type="dxa"/>
        <w:tblInd w:w="-565" w:type="dxa"/>
        <w:tblLayout w:type="fixed"/>
        <w:tblLook w:val="04A0" w:firstRow="1" w:lastRow="0" w:firstColumn="1" w:lastColumn="0" w:noHBand="0" w:noVBand="1"/>
      </w:tblPr>
      <w:tblGrid>
        <w:gridCol w:w="534"/>
        <w:gridCol w:w="2551"/>
        <w:gridCol w:w="992"/>
        <w:gridCol w:w="851"/>
        <w:gridCol w:w="850"/>
        <w:gridCol w:w="709"/>
        <w:gridCol w:w="855"/>
        <w:gridCol w:w="856"/>
        <w:gridCol w:w="856"/>
      </w:tblGrid>
      <w:tr w:rsidR="00DF3E58" w:rsidRPr="000E12C9" w14:paraId="46927F83" w14:textId="77777777" w:rsidTr="008D38D9">
        <w:trPr>
          <w:tblHeader/>
        </w:trPr>
        <w:tc>
          <w:tcPr>
            <w:tcW w:w="534" w:type="dxa"/>
            <w:shd w:val="clear" w:color="auto" w:fill="auto"/>
            <w:vAlign w:val="center"/>
          </w:tcPr>
          <w:p w14:paraId="33E182C6"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Ítem</w:t>
            </w:r>
          </w:p>
        </w:tc>
        <w:tc>
          <w:tcPr>
            <w:tcW w:w="4394" w:type="dxa"/>
            <w:gridSpan w:val="3"/>
            <w:shd w:val="clear" w:color="auto" w:fill="auto"/>
            <w:vAlign w:val="center"/>
          </w:tcPr>
          <w:p w14:paraId="6D62B547"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Descripción</w:t>
            </w:r>
          </w:p>
        </w:tc>
        <w:tc>
          <w:tcPr>
            <w:tcW w:w="850" w:type="dxa"/>
            <w:shd w:val="clear" w:color="auto" w:fill="auto"/>
            <w:vAlign w:val="center"/>
          </w:tcPr>
          <w:p w14:paraId="7ED14C57"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Unidad</w:t>
            </w:r>
          </w:p>
        </w:tc>
        <w:tc>
          <w:tcPr>
            <w:tcW w:w="709" w:type="dxa"/>
            <w:shd w:val="clear" w:color="auto" w:fill="auto"/>
            <w:vAlign w:val="center"/>
          </w:tcPr>
          <w:p w14:paraId="3E6AA702"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Cantidad</w:t>
            </w:r>
          </w:p>
        </w:tc>
        <w:tc>
          <w:tcPr>
            <w:tcW w:w="855" w:type="dxa"/>
            <w:shd w:val="clear" w:color="auto" w:fill="auto"/>
            <w:vAlign w:val="center"/>
          </w:tcPr>
          <w:p w14:paraId="1C95C5E1"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Valor Unidad (S/.)</w:t>
            </w:r>
          </w:p>
        </w:tc>
        <w:tc>
          <w:tcPr>
            <w:tcW w:w="856" w:type="dxa"/>
            <w:shd w:val="clear" w:color="auto" w:fill="auto"/>
            <w:vAlign w:val="center"/>
          </w:tcPr>
          <w:p w14:paraId="38D50D86"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Monto Parcial (S/.)</w:t>
            </w:r>
          </w:p>
        </w:tc>
        <w:tc>
          <w:tcPr>
            <w:tcW w:w="856" w:type="dxa"/>
            <w:shd w:val="clear" w:color="auto" w:fill="auto"/>
            <w:vAlign w:val="center"/>
          </w:tcPr>
          <w:p w14:paraId="60749DC7"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Monto</w:t>
            </w:r>
          </w:p>
          <w:p w14:paraId="74D5BBCC"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Total (S/.)</w:t>
            </w:r>
          </w:p>
        </w:tc>
      </w:tr>
      <w:tr w:rsidR="00DF3E58" w:rsidRPr="000E12C9" w14:paraId="25403F54" w14:textId="77777777" w:rsidTr="008D38D9">
        <w:trPr>
          <w:tblHeader/>
        </w:trPr>
        <w:tc>
          <w:tcPr>
            <w:tcW w:w="534" w:type="dxa"/>
            <w:shd w:val="clear" w:color="auto" w:fill="auto"/>
            <w:vAlign w:val="center"/>
          </w:tcPr>
          <w:p w14:paraId="7D32AEE9" w14:textId="77777777" w:rsidR="00DF3E58" w:rsidRPr="000E12C9" w:rsidRDefault="00DF3E58" w:rsidP="00DF3E58">
            <w:pPr>
              <w:spacing w:before="0" w:after="0" w:line="240" w:lineRule="auto"/>
              <w:rPr>
                <w:rFonts w:cs="Arial"/>
                <w:b/>
                <w:sz w:val="20"/>
                <w:szCs w:val="20"/>
              </w:rPr>
            </w:pPr>
            <w:r w:rsidRPr="000E12C9">
              <w:rPr>
                <w:rFonts w:cs="Arial"/>
                <w:b/>
                <w:sz w:val="20"/>
                <w:szCs w:val="20"/>
              </w:rPr>
              <w:t>0</w:t>
            </w:r>
          </w:p>
        </w:tc>
        <w:tc>
          <w:tcPr>
            <w:tcW w:w="4394" w:type="dxa"/>
            <w:gridSpan w:val="3"/>
            <w:shd w:val="clear" w:color="auto" w:fill="auto"/>
            <w:vAlign w:val="center"/>
          </w:tcPr>
          <w:p w14:paraId="1C6D172F" w14:textId="77777777" w:rsidR="00DF3E58" w:rsidRPr="000E12C9" w:rsidRDefault="00DF3E58" w:rsidP="00DF3E58">
            <w:pPr>
              <w:spacing w:before="0" w:after="0" w:line="240" w:lineRule="auto"/>
              <w:rPr>
                <w:rFonts w:cs="Arial"/>
                <w:b/>
                <w:sz w:val="20"/>
                <w:szCs w:val="20"/>
              </w:rPr>
            </w:pPr>
            <w:r w:rsidRPr="000E12C9">
              <w:rPr>
                <w:rFonts w:cs="Arial"/>
                <w:b/>
                <w:sz w:val="20"/>
                <w:szCs w:val="20"/>
              </w:rPr>
              <w:t>Costo total del proyecto</w:t>
            </w:r>
          </w:p>
        </w:tc>
        <w:tc>
          <w:tcPr>
            <w:tcW w:w="850" w:type="dxa"/>
            <w:shd w:val="clear" w:color="auto" w:fill="auto"/>
          </w:tcPr>
          <w:p w14:paraId="201F2757"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709" w:type="dxa"/>
            <w:shd w:val="clear" w:color="auto" w:fill="auto"/>
          </w:tcPr>
          <w:p w14:paraId="6634F019"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5" w:type="dxa"/>
            <w:shd w:val="clear" w:color="auto" w:fill="auto"/>
          </w:tcPr>
          <w:p w14:paraId="17EBD177"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tcPr>
          <w:p w14:paraId="4CCF88AA"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vAlign w:val="center"/>
          </w:tcPr>
          <w:p w14:paraId="50BAB1B5" w14:textId="3A47FB9A" w:rsidR="00DF3E58" w:rsidRPr="000E12C9" w:rsidRDefault="008D38D9" w:rsidP="00DF3E58">
            <w:pPr>
              <w:spacing w:before="0" w:after="0" w:line="240" w:lineRule="auto"/>
              <w:jc w:val="right"/>
              <w:rPr>
                <w:rFonts w:cs="Arial"/>
                <w:b/>
                <w:sz w:val="20"/>
                <w:szCs w:val="20"/>
              </w:rPr>
            </w:pPr>
            <w:r>
              <w:rPr>
                <w:rFonts w:cs="Arial"/>
                <w:b/>
                <w:sz w:val="20"/>
                <w:szCs w:val="20"/>
              </w:rPr>
              <w:t>5</w:t>
            </w:r>
            <w:r w:rsidR="00DF3E58" w:rsidRPr="000E12C9">
              <w:rPr>
                <w:rFonts w:cs="Arial"/>
                <w:b/>
                <w:sz w:val="20"/>
                <w:szCs w:val="20"/>
              </w:rPr>
              <w:t>,</w:t>
            </w:r>
            <w:r>
              <w:rPr>
                <w:rFonts w:cs="Arial"/>
                <w:b/>
                <w:sz w:val="20"/>
                <w:szCs w:val="20"/>
              </w:rPr>
              <w:t>209</w:t>
            </w:r>
          </w:p>
        </w:tc>
      </w:tr>
      <w:tr w:rsidR="00DF3E58" w:rsidRPr="000E12C9" w14:paraId="4EAC57A1" w14:textId="77777777" w:rsidTr="008D38D9">
        <w:trPr>
          <w:tblHeader/>
        </w:trPr>
        <w:tc>
          <w:tcPr>
            <w:tcW w:w="534" w:type="dxa"/>
            <w:shd w:val="clear" w:color="auto" w:fill="auto"/>
          </w:tcPr>
          <w:p w14:paraId="2CCA3370" w14:textId="77777777" w:rsidR="00DF3E58" w:rsidRPr="000E12C9" w:rsidRDefault="00DF3E58" w:rsidP="00DF3E58">
            <w:pPr>
              <w:spacing w:before="0" w:after="0" w:line="240" w:lineRule="auto"/>
              <w:rPr>
                <w:rFonts w:cs="Arial"/>
                <w:b/>
                <w:sz w:val="20"/>
                <w:szCs w:val="20"/>
              </w:rPr>
            </w:pPr>
            <w:r w:rsidRPr="000E12C9">
              <w:rPr>
                <w:rFonts w:cs="Arial"/>
                <w:b/>
                <w:sz w:val="20"/>
                <w:szCs w:val="20"/>
              </w:rPr>
              <w:t>1.</w:t>
            </w:r>
          </w:p>
        </w:tc>
        <w:tc>
          <w:tcPr>
            <w:tcW w:w="4394" w:type="dxa"/>
            <w:gridSpan w:val="3"/>
            <w:shd w:val="clear" w:color="auto" w:fill="auto"/>
          </w:tcPr>
          <w:p w14:paraId="642412D2" w14:textId="77777777" w:rsidR="00DF3E58" w:rsidRPr="000E12C9" w:rsidRDefault="00DF3E58" w:rsidP="00DF3E58">
            <w:pPr>
              <w:spacing w:before="0" w:after="0" w:line="240" w:lineRule="auto"/>
              <w:rPr>
                <w:rFonts w:cs="Arial"/>
                <w:b/>
                <w:sz w:val="20"/>
                <w:szCs w:val="20"/>
              </w:rPr>
            </w:pPr>
            <w:r w:rsidRPr="000E12C9">
              <w:rPr>
                <w:rFonts w:cs="Arial"/>
                <w:b/>
                <w:sz w:val="20"/>
                <w:szCs w:val="20"/>
              </w:rPr>
              <w:t>Estudiantes o tesistas</w:t>
            </w:r>
          </w:p>
        </w:tc>
        <w:tc>
          <w:tcPr>
            <w:tcW w:w="850" w:type="dxa"/>
            <w:shd w:val="clear" w:color="auto" w:fill="auto"/>
          </w:tcPr>
          <w:p w14:paraId="56F2F8E6"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709" w:type="dxa"/>
            <w:shd w:val="clear" w:color="auto" w:fill="auto"/>
          </w:tcPr>
          <w:p w14:paraId="42437E00"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5" w:type="dxa"/>
            <w:shd w:val="clear" w:color="auto" w:fill="auto"/>
          </w:tcPr>
          <w:p w14:paraId="324595CD"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tcPr>
          <w:p w14:paraId="32909E1C"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vAlign w:val="center"/>
          </w:tcPr>
          <w:p w14:paraId="710E5A55" w14:textId="58BF8CC8" w:rsidR="00DF3E58" w:rsidRPr="000E12C9" w:rsidRDefault="00500FD5" w:rsidP="00DF3E58">
            <w:pPr>
              <w:spacing w:before="0" w:after="0" w:line="240" w:lineRule="auto"/>
              <w:jc w:val="right"/>
              <w:rPr>
                <w:rFonts w:cs="Arial"/>
                <w:b/>
                <w:sz w:val="20"/>
                <w:szCs w:val="20"/>
              </w:rPr>
            </w:pPr>
            <w:r>
              <w:rPr>
                <w:rFonts w:cs="Arial"/>
                <w:b/>
                <w:sz w:val="20"/>
                <w:szCs w:val="20"/>
              </w:rPr>
              <w:t>1</w:t>
            </w:r>
            <w:r w:rsidR="008D38D9">
              <w:rPr>
                <w:rFonts w:cs="Arial"/>
                <w:b/>
                <w:sz w:val="20"/>
                <w:szCs w:val="20"/>
              </w:rPr>
              <w:t>,</w:t>
            </w:r>
            <w:r>
              <w:rPr>
                <w:rFonts w:cs="Arial"/>
                <w:b/>
                <w:sz w:val="20"/>
                <w:szCs w:val="20"/>
              </w:rPr>
              <w:t>909</w:t>
            </w:r>
          </w:p>
        </w:tc>
      </w:tr>
      <w:tr w:rsidR="00DF3E58" w:rsidRPr="000E12C9" w14:paraId="5C0DBBD5" w14:textId="77777777" w:rsidTr="008D38D9">
        <w:trPr>
          <w:tblHeader/>
        </w:trPr>
        <w:tc>
          <w:tcPr>
            <w:tcW w:w="534" w:type="dxa"/>
            <w:shd w:val="clear" w:color="auto" w:fill="auto"/>
          </w:tcPr>
          <w:p w14:paraId="44AA92EE" w14:textId="77777777" w:rsidR="00DF3E58" w:rsidRPr="000E12C9" w:rsidRDefault="00DF3E58" w:rsidP="00DF3E58">
            <w:pPr>
              <w:spacing w:before="0" w:after="0" w:line="240" w:lineRule="auto"/>
              <w:rPr>
                <w:rFonts w:cs="Arial"/>
                <w:sz w:val="20"/>
                <w:szCs w:val="20"/>
              </w:rPr>
            </w:pPr>
            <w:r w:rsidRPr="000E12C9">
              <w:rPr>
                <w:rFonts w:cs="Arial"/>
                <w:sz w:val="20"/>
                <w:szCs w:val="20"/>
              </w:rPr>
              <w:t>1.1</w:t>
            </w:r>
          </w:p>
        </w:tc>
        <w:tc>
          <w:tcPr>
            <w:tcW w:w="4394" w:type="dxa"/>
            <w:gridSpan w:val="3"/>
            <w:shd w:val="clear" w:color="auto" w:fill="auto"/>
          </w:tcPr>
          <w:p w14:paraId="5ED38D53" w14:textId="0EC43DCA" w:rsidR="00DF3E58" w:rsidRPr="000E12C9" w:rsidRDefault="002D30F9" w:rsidP="00DF3E58">
            <w:pPr>
              <w:spacing w:before="0" w:after="0" w:line="240" w:lineRule="auto"/>
              <w:rPr>
                <w:rFonts w:cs="Arial"/>
                <w:sz w:val="20"/>
                <w:szCs w:val="20"/>
              </w:rPr>
            </w:pPr>
            <w:r>
              <w:rPr>
                <w:rFonts w:cs="Arial"/>
                <w:sz w:val="20"/>
                <w:szCs w:val="20"/>
              </w:rPr>
              <w:t>José Luis Santillán Escudero</w:t>
            </w:r>
          </w:p>
        </w:tc>
        <w:tc>
          <w:tcPr>
            <w:tcW w:w="850" w:type="dxa"/>
            <w:shd w:val="clear" w:color="auto" w:fill="auto"/>
          </w:tcPr>
          <w:p w14:paraId="74E19353"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Horas</w:t>
            </w:r>
          </w:p>
        </w:tc>
        <w:tc>
          <w:tcPr>
            <w:tcW w:w="709" w:type="dxa"/>
            <w:shd w:val="clear" w:color="auto" w:fill="auto"/>
          </w:tcPr>
          <w:p w14:paraId="0CDDBFC1" w14:textId="522D2965" w:rsidR="00DF3E58" w:rsidRPr="000E12C9" w:rsidRDefault="00500FD5" w:rsidP="00DF3E58">
            <w:pPr>
              <w:spacing w:before="0" w:after="0" w:line="240" w:lineRule="auto"/>
              <w:jc w:val="center"/>
              <w:rPr>
                <w:rFonts w:cs="Arial"/>
                <w:sz w:val="20"/>
                <w:szCs w:val="20"/>
              </w:rPr>
            </w:pPr>
            <w:r>
              <w:rPr>
                <w:rFonts w:cs="Arial"/>
                <w:sz w:val="20"/>
                <w:szCs w:val="20"/>
              </w:rPr>
              <w:t>336</w:t>
            </w:r>
          </w:p>
        </w:tc>
        <w:tc>
          <w:tcPr>
            <w:tcW w:w="855" w:type="dxa"/>
            <w:shd w:val="clear" w:color="auto" w:fill="auto"/>
            <w:vAlign w:val="center"/>
          </w:tcPr>
          <w:p w14:paraId="32121878" w14:textId="28E24365" w:rsidR="00DF3E58" w:rsidRPr="000E12C9" w:rsidRDefault="00500FD5" w:rsidP="00DF3E58">
            <w:pPr>
              <w:spacing w:before="0" w:after="0" w:line="240" w:lineRule="auto"/>
              <w:jc w:val="right"/>
              <w:rPr>
                <w:rFonts w:cs="Arial"/>
                <w:sz w:val="20"/>
                <w:szCs w:val="20"/>
              </w:rPr>
            </w:pPr>
            <w:r>
              <w:rPr>
                <w:rFonts w:cs="Arial"/>
                <w:sz w:val="20"/>
                <w:szCs w:val="20"/>
              </w:rPr>
              <w:t>5.68</w:t>
            </w:r>
          </w:p>
        </w:tc>
        <w:tc>
          <w:tcPr>
            <w:tcW w:w="856" w:type="dxa"/>
            <w:shd w:val="clear" w:color="auto" w:fill="auto"/>
            <w:vAlign w:val="center"/>
          </w:tcPr>
          <w:p w14:paraId="7B4186C3" w14:textId="4788AE0C" w:rsidR="00DF3E58" w:rsidRPr="000E12C9" w:rsidRDefault="00500FD5" w:rsidP="00DF3E58">
            <w:pPr>
              <w:spacing w:before="0" w:after="0" w:line="240" w:lineRule="auto"/>
              <w:jc w:val="right"/>
              <w:rPr>
                <w:rFonts w:cs="Arial"/>
                <w:sz w:val="20"/>
                <w:szCs w:val="20"/>
              </w:rPr>
            </w:pPr>
            <w:r>
              <w:rPr>
                <w:rFonts w:cs="Arial"/>
                <w:sz w:val="20"/>
                <w:szCs w:val="20"/>
              </w:rPr>
              <w:t>1</w:t>
            </w:r>
            <w:r w:rsidR="008D38D9">
              <w:rPr>
                <w:rFonts w:cs="Arial"/>
                <w:sz w:val="20"/>
                <w:szCs w:val="20"/>
              </w:rPr>
              <w:t>,</w:t>
            </w:r>
            <w:r>
              <w:rPr>
                <w:rFonts w:cs="Arial"/>
                <w:sz w:val="20"/>
                <w:szCs w:val="20"/>
              </w:rPr>
              <w:t>909</w:t>
            </w:r>
          </w:p>
        </w:tc>
        <w:tc>
          <w:tcPr>
            <w:tcW w:w="856" w:type="dxa"/>
            <w:shd w:val="clear" w:color="auto" w:fill="auto"/>
            <w:vAlign w:val="center"/>
          </w:tcPr>
          <w:p w14:paraId="1BDBD882" w14:textId="77777777" w:rsidR="00DF3E58" w:rsidRPr="000E12C9" w:rsidRDefault="00DF3E58" w:rsidP="00DF3E58">
            <w:pPr>
              <w:spacing w:before="0" w:after="0" w:line="240" w:lineRule="auto"/>
              <w:jc w:val="right"/>
              <w:rPr>
                <w:rFonts w:cs="Arial"/>
                <w:sz w:val="20"/>
                <w:szCs w:val="20"/>
              </w:rPr>
            </w:pPr>
          </w:p>
        </w:tc>
      </w:tr>
      <w:tr w:rsidR="00DF3E58" w:rsidRPr="000E12C9" w14:paraId="771A73B1" w14:textId="77777777" w:rsidTr="008D38D9">
        <w:trPr>
          <w:tblHeader/>
        </w:trPr>
        <w:tc>
          <w:tcPr>
            <w:tcW w:w="534" w:type="dxa"/>
            <w:shd w:val="clear" w:color="auto" w:fill="auto"/>
          </w:tcPr>
          <w:p w14:paraId="77B8A257" w14:textId="77777777" w:rsidR="00DF3E58" w:rsidRPr="000E12C9" w:rsidRDefault="00DF3E58" w:rsidP="00DF3E58">
            <w:pPr>
              <w:spacing w:before="0" w:after="0" w:line="240" w:lineRule="auto"/>
              <w:rPr>
                <w:rFonts w:cs="Arial"/>
                <w:b/>
                <w:sz w:val="20"/>
                <w:szCs w:val="20"/>
              </w:rPr>
            </w:pPr>
            <w:r w:rsidRPr="000E12C9">
              <w:rPr>
                <w:rFonts w:cs="Arial"/>
                <w:b/>
                <w:sz w:val="20"/>
                <w:szCs w:val="20"/>
              </w:rPr>
              <w:t>2.</w:t>
            </w:r>
          </w:p>
        </w:tc>
        <w:tc>
          <w:tcPr>
            <w:tcW w:w="4394" w:type="dxa"/>
            <w:gridSpan w:val="3"/>
            <w:shd w:val="clear" w:color="auto" w:fill="auto"/>
          </w:tcPr>
          <w:p w14:paraId="0138DF8B" w14:textId="774B4EDA" w:rsidR="00DF3E58" w:rsidRPr="000E12C9" w:rsidRDefault="00DF3E58" w:rsidP="00DF3E58">
            <w:pPr>
              <w:spacing w:before="0" w:after="0" w:line="240" w:lineRule="auto"/>
              <w:rPr>
                <w:rFonts w:cs="Arial"/>
                <w:b/>
                <w:sz w:val="20"/>
                <w:szCs w:val="20"/>
              </w:rPr>
            </w:pPr>
            <w:r w:rsidRPr="000E12C9">
              <w:rPr>
                <w:rFonts w:cs="Arial"/>
                <w:b/>
                <w:sz w:val="20"/>
                <w:szCs w:val="20"/>
              </w:rPr>
              <w:t>Otros participantes</w:t>
            </w:r>
          </w:p>
        </w:tc>
        <w:tc>
          <w:tcPr>
            <w:tcW w:w="850" w:type="dxa"/>
            <w:shd w:val="clear" w:color="auto" w:fill="auto"/>
          </w:tcPr>
          <w:p w14:paraId="7DE47564"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709" w:type="dxa"/>
            <w:shd w:val="clear" w:color="auto" w:fill="auto"/>
          </w:tcPr>
          <w:p w14:paraId="40786960"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5" w:type="dxa"/>
            <w:shd w:val="clear" w:color="auto" w:fill="auto"/>
          </w:tcPr>
          <w:p w14:paraId="666F6A67"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tcPr>
          <w:p w14:paraId="5B51EC26"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vAlign w:val="center"/>
          </w:tcPr>
          <w:p w14:paraId="70DD5BDF" w14:textId="73B4995D" w:rsidR="00DF3E58" w:rsidRPr="000E12C9" w:rsidRDefault="00500FD5" w:rsidP="00DF3E58">
            <w:pPr>
              <w:spacing w:before="0" w:after="0" w:line="240" w:lineRule="auto"/>
              <w:jc w:val="right"/>
              <w:rPr>
                <w:rFonts w:cs="Arial"/>
                <w:b/>
                <w:sz w:val="20"/>
                <w:szCs w:val="20"/>
              </w:rPr>
            </w:pPr>
            <w:r>
              <w:rPr>
                <w:rFonts w:cs="Arial"/>
                <w:b/>
                <w:sz w:val="20"/>
                <w:szCs w:val="20"/>
              </w:rPr>
              <w:t>800</w:t>
            </w:r>
          </w:p>
        </w:tc>
      </w:tr>
      <w:tr w:rsidR="00DF3E58" w:rsidRPr="000E12C9" w14:paraId="0671B0C3" w14:textId="77777777" w:rsidTr="008D38D9">
        <w:trPr>
          <w:tblHeader/>
        </w:trPr>
        <w:tc>
          <w:tcPr>
            <w:tcW w:w="534" w:type="dxa"/>
            <w:shd w:val="clear" w:color="auto" w:fill="auto"/>
          </w:tcPr>
          <w:p w14:paraId="4CD54CE7" w14:textId="77777777" w:rsidR="00DF3E58" w:rsidRPr="000E12C9" w:rsidRDefault="00DF3E58" w:rsidP="00DF3E58">
            <w:pPr>
              <w:spacing w:before="0" w:after="0" w:line="240" w:lineRule="auto"/>
              <w:rPr>
                <w:rFonts w:cs="Arial"/>
                <w:sz w:val="20"/>
                <w:szCs w:val="20"/>
              </w:rPr>
            </w:pPr>
            <w:r w:rsidRPr="000E12C9">
              <w:rPr>
                <w:rFonts w:cs="Arial"/>
                <w:sz w:val="20"/>
                <w:szCs w:val="20"/>
              </w:rPr>
              <w:t>2.1</w:t>
            </w:r>
          </w:p>
        </w:tc>
        <w:tc>
          <w:tcPr>
            <w:tcW w:w="4394" w:type="dxa"/>
            <w:gridSpan w:val="3"/>
            <w:shd w:val="clear" w:color="auto" w:fill="auto"/>
          </w:tcPr>
          <w:p w14:paraId="2DF420A5" w14:textId="54711590" w:rsidR="00DF3E58" w:rsidRPr="000E12C9" w:rsidRDefault="00500FD5" w:rsidP="00DF3E58">
            <w:pPr>
              <w:spacing w:before="0" w:after="0" w:line="240" w:lineRule="auto"/>
              <w:rPr>
                <w:rFonts w:cs="Arial"/>
                <w:sz w:val="20"/>
                <w:szCs w:val="20"/>
              </w:rPr>
            </w:pPr>
            <w:r w:rsidRPr="00500FD5">
              <w:rPr>
                <w:rFonts w:cs="Arial"/>
                <w:sz w:val="20"/>
                <w:szCs w:val="20"/>
              </w:rPr>
              <w:t>Asesor: Dr. Edwin Rafael Villanueva Talavera</w:t>
            </w:r>
          </w:p>
        </w:tc>
        <w:tc>
          <w:tcPr>
            <w:tcW w:w="850" w:type="dxa"/>
            <w:shd w:val="clear" w:color="auto" w:fill="auto"/>
          </w:tcPr>
          <w:p w14:paraId="099534E8"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Horas</w:t>
            </w:r>
          </w:p>
        </w:tc>
        <w:tc>
          <w:tcPr>
            <w:tcW w:w="709" w:type="dxa"/>
            <w:shd w:val="clear" w:color="auto" w:fill="auto"/>
          </w:tcPr>
          <w:p w14:paraId="3C1B6F64" w14:textId="7D67F20D" w:rsidR="00DF3E58" w:rsidRPr="000E12C9" w:rsidRDefault="00500FD5" w:rsidP="00DF3E58">
            <w:pPr>
              <w:spacing w:before="0" w:after="0" w:line="240" w:lineRule="auto"/>
              <w:jc w:val="center"/>
              <w:rPr>
                <w:rFonts w:cs="Arial"/>
                <w:sz w:val="20"/>
                <w:szCs w:val="20"/>
              </w:rPr>
            </w:pPr>
            <w:r>
              <w:rPr>
                <w:rFonts w:cs="Arial"/>
                <w:sz w:val="20"/>
                <w:szCs w:val="20"/>
              </w:rPr>
              <w:t>40</w:t>
            </w:r>
          </w:p>
        </w:tc>
        <w:tc>
          <w:tcPr>
            <w:tcW w:w="855" w:type="dxa"/>
            <w:shd w:val="clear" w:color="auto" w:fill="auto"/>
            <w:vAlign w:val="center"/>
          </w:tcPr>
          <w:p w14:paraId="038D1145" w14:textId="77777777" w:rsidR="00DF3E58" w:rsidRPr="000E12C9" w:rsidRDefault="00DF3E58" w:rsidP="00DF3E58">
            <w:pPr>
              <w:spacing w:before="0" w:after="0" w:line="240" w:lineRule="auto"/>
              <w:jc w:val="right"/>
              <w:rPr>
                <w:rFonts w:cs="Arial"/>
                <w:sz w:val="20"/>
                <w:szCs w:val="20"/>
              </w:rPr>
            </w:pPr>
            <w:r w:rsidRPr="000E12C9">
              <w:rPr>
                <w:rFonts w:cs="Arial"/>
                <w:sz w:val="20"/>
                <w:szCs w:val="20"/>
              </w:rPr>
              <w:t>20</w:t>
            </w:r>
          </w:p>
        </w:tc>
        <w:tc>
          <w:tcPr>
            <w:tcW w:w="856" w:type="dxa"/>
            <w:shd w:val="clear" w:color="auto" w:fill="auto"/>
            <w:vAlign w:val="center"/>
          </w:tcPr>
          <w:p w14:paraId="55DC318C" w14:textId="13AC4B78" w:rsidR="00DF3E58" w:rsidRPr="000E12C9" w:rsidRDefault="00500FD5" w:rsidP="00DF3E58">
            <w:pPr>
              <w:spacing w:before="0" w:after="0" w:line="240" w:lineRule="auto"/>
              <w:jc w:val="right"/>
              <w:rPr>
                <w:rFonts w:cs="Arial"/>
                <w:sz w:val="20"/>
                <w:szCs w:val="20"/>
              </w:rPr>
            </w:pPr>
            <w:r>
              <w:rPr>
                <w:rFonts w:cs="Arial"/>
                <w:sz w:val="20"/>
                <w:szCs w:val="20"/>
              </w:rPr>
              <w:t>800</w:t>
            </w:r>
          </w:p>
        </w:tc>
        <w:tc>
          <w:tcPr>
            <w:tcW w:w="856" w:type="dxa"/>
            <w:shd w:val="clear" w:color="auto" w:fill="auto"/>
            <w:vAlign w:val="center"/>
          </w:tcPr>
          <w:p w14:paraId="7B65AB83" w14:textId="77777777" w:rsidR="00DF3E58" w:rsidRPr="000E12C9" w:rsidRDefault="00DF3E58" w:rsidP="00DF3E58">
            <w:pPr>
              <w:spacing w:before="0" w:after="0" w:line="240" w:lineRule="auto"/>
              <w:jc w:val="right"/>
              <w:rPr>
                <w:rFonts w:cs="Arial"/>
                <w:sz w:val="20"/>
                <w:szCs w:val="20"/>
              </w:rPr>
            </w:pPr>
          </w:p>
        </w:tc>
      </w:tr>
      <w:tr w:rsidR="00DF3E58" w:rsidRPr="000E12C9" w14:paraId="779D2101" w14:textId="77777777" w:rsidTr="008D38D9">
        <w:trPr>
          <w:tblHeader/>
        </w:trPr>
        <w:tc>
          <w:tcPr>
            <w:tcW w:w="534" w:type="dxa"/>
            <w:shd w:val="clear" w:color="auto" w:fill="auto"/>
          </w:tcPr>
          <w:p w14:paraId="6CAF2BB4" w14:textId="77777777" w:rsidR="00DF3E58" w:rsidRPr="000E12C9" w:rsidRDefault="00DF3E58" w:rsidP="00DF3E58">
            <w:pPr>
              <w:spacing w:before="0" w:after="0" w:line="240" w:lineRule="auto"/>
              <w:rPr>
                <w:rFonts w:cs="Arial"/>
                <w:b/>
                <w:sz w:val="20"/>
                <w:szCs w:val="20"/>
              </w:rPr>
            </w:pPr>
            <w:r w:rsidRPr="000E12C9">
              <w:rPr>
                <w:rFonts w:cs="Arial"/>
                <w:b/>
                <w:sz w:val="20"/>
                <w:szCs w:val="20"/>
              </w:rPr>
              <w:t>3.</w:t>
            </w:r>
          </w:p>
        </w:tc>
        <w:tc>
          <w:tcPr>
            <w:tcW w:w="4394" w:type="dxa"/>
            <w:gridSpan w:val="3"/>
            <w:shd w:val="clear" w:color="auto" w:fill="auto"/>
          </w:tcPr>
          <w:p w14:paraId="172C905B" w14:textId="23496213" w:rsidR="00DF3E58" w:rsidRPr="000E12C9" w:rsidRDefault="00DF3E58" w:rsidP="00DF3E58">
            <w:pPr>
              <w:spacing w:before="0" w:after="0" w:line="240" w:lineRule="auto"/>
              <w:rPr>
                <w:rFonts w:cs="Arial"/>
                <w:b/>
                <w:sz w:val="20"/>
                <w:szCs w:val="20"/>
              </w:rPr>
            </w:pPr>
            <w:r w:rsidRPr="000E12C9">
              <w:rPr>
                <w:rFonts w:cs="Arial"/>
                <w:b/>
                <w:sz w:val="20"/>
                <w:szCs w:val="20"/>
              </w:rPr>
              <w:t>Servicios y consultoría</w:t>
            </w:r>
          </w:p>
        </w:tc>
        <w:tc>
          <w:tcPr>
            <w:tcW w:w="850" w:type="dxa"/>
            <w:shd w:val="clear" w:color="auto" w:fill="auto"/>
          </w:tcPr>
          <w:p w14:paraId="23AA9F32"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709" w:type="dxa"/>
            <w:shd w:val="clear" w:color="auto" w:fill="auto"/>
          </w:tcPr>
          <w:p w14:paraId="63A9F41D"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5" w:type="dxa"/>
            <w:shd w:val="clear" w:color="auto" w:fill="auto"/>
          </w:tcPr>
          <w:p w14:paraId="0A06EA29"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tcPr>
          <w:p w14:paraId="4651D068"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vAlign w:val="center"/>
          </w:tcPr>
          <w:p w14:paraId="4BB4F162" w14:textId="50B1EF47" w:rsidR="00DF3E58" w:rsidRPr="000E12C9" w:rsidRDefault="00500FD5" w:rsidP="00DF3E58">
            <w:pPr>
              <w:spacing w:before="0" w:after="0" w:line="240" w:lineRule="auto"/>
              <w:jc w:val="right"/>
              <w:rPr>
                <w:rFonts w:cs="Arial"/>
                <w:b/>
                <w:sz w:val="20"/>
                <w:szCs w:val="20"/>
              </w:rPr>
            </w:pPr>
            <w:r>
              <w:rPr>
                <w:rFonts w:cs="Arial"/>
                <w:b/>
                <w:sz w:val="20"/>
                <w:szCs w:val="20"/>
              </w:rPr>
              <w:t>0</w:t>
            </w:r>
          </w:p>
        </w:tc>
      </w:tr>
      <w:tr w:rsidR="00DF3E58" w:rsidRPr="000E12C9" w14:paraId="53BE8793" w14:textId="77777777" w:rsidTr="008D38D9">
        <w:trPr>
          <w:tblHeader/>
        </w:trPr>
        <w:tc>
          <w:tcPr>
            <w:tcW w:w="534" w:type="dxa"/>
            <w:shd w:val="clear" w:color="auto" w:fill="auto"/>
          </w:tcPr>
          <w:p w14:paraId="62080C7C" w14:textId="4135E9BE" w:rsidR="00DF3E58" w:rsidRPr="000E12C9" w:rsidRDefault="00DF3E58" w:rsidP="00DF3E58">
            <w:pPr>
              <w:spacing w:before="0" w:after="0" w:line="240" w:lineRule="auto"/>
              <w:rPr>
                <w:rFonts w:cs="Arial"/>
                <w:sz w:val="20"/>
                <w:szCs w:val="20"/>
              </w:rPr>
            </w:pPr>
          </w:p>
        </w:tc>
        <w:tc>
          <w:tcPr>
            <w:tcW w:w="4394" w:type="dxa"/>
            <w:gridSpan w:val="3"/>
            <w:shd w:val="clear" w:color="auto" w:fill="auto"/>
          </w:tcPr>
          <w:p w14:paraId="69D3EB41" w14:textId="483676CB" w:rsidR="00DF3E58" w:rsidRPr="000E12C9" w:rsidRDefault="00500FD5" w:rsidP="00DF3E58">
            <w:pPr>
              <w:spacing w:before="0" w:after="0" w:line="240" w:lineRule="auto"/>
              <w:rPr>
                <w:rFonts w:cs="Arial"/>
                <w:sz w:val="20"/>
                <w:szCs w:val="20"/>
              </w:rPr>
            </w:pPr>
            <w:r>
              <w:rPr>
                <w:rFonts w:cs="Arial"/>
                <w:sz w:val="20"/>
                <w:szCs w:val="20"/>
              </w:rPr>
              <w:t>No aplica.</w:t>
            </w:r>
            <w:r w:rsidR="00DF3E58" w:rsidRPr="000E12C9">
              <w:rPr>
                <w:rFonts w:cs="Arial"/>
                <w:sz w:val="20"/>
                <w:szCs w:val="20"/>
              </w:rPr>
              <w:t xml:space="preserve"> </w:t>
            </w:r>
          </w:p>
        </w:tc>
        <w:tc>
          <w:tcPr>
            <w:tcW w:w="850" w:type="dxa"/>
            <w:shd w:val="clear" w:color="auto" w:fill="auto"/>
          </w:tcPr>
          <w:p w14:paraId="01F50046" w14:textId="6440C025" w:rsidR="00DF3E58" w:rsidRPr="000E12C9" w:rsidRDefault="00DF3E58" w:rsidP="00DF3E58">
            <w:pPr>
              <w:spacing w:before="0" w:after="0" w:line="240" w:lineRule="auto"/>
              <w:jc w:val="center"/>
              <w:rPr>
                <w:rFonts w:cs="Arial"/>
                <w:sz w:val="20"/>
                <w:szCs w:val="20"/>
              </w:rPr>
            </w:pPr>
          </w:p>
        </w:tc>
        <w:tc>
          <w:tcPr>
            <w:tcW w:w="709" w:type="dxa"/>
            <w:shd w:val="clear" w:color="auto" w:fill="auto"/>
          </w:tcPr>
          <w:p w14:paraId="2F1820DF" w14:textId="44A760FE" w:rsidR="00DF3E58" w:rsidRPr="000E12C9" w:rsidRDefault="00DF3E58" w:rsidP="00DF3E58">
            <w:pPr>
              <w:spacing w:before="0" w:after="0" w:line="240" w:lineRule="auto"/>
              <w:jc w:val="center"/>
              <w:rPr>
                <w:rFonts w:cs="Arial"/>
                <w:sz w:val="20"/>
                <w:szCs w:val="20"/>
              </w:rPr>
            </w:pPr>
          </w:p>
        </w:tc>
        <w:tc>
          <w:tcPr>
            <w:tcW w:w="855" w:type="dxa"/>
            <w:shd w:val="clear" w:color="auto" w:fill="auto"/>
            <w:vAlign w:val="center"/>
          </w:tcPr>
          <w:p w14:paraId="4BB1E1A1" w14:textId="59E86CEB" w:rsidR="00DF3E58" w:rsidRPr="000E12C9" w:rsidRDefault="00DF3E58" w:rsidP="00DF3E58">
            <w:pPr>
              <w:spacing w:before="0" w:after="0" w:line="240" w:lineRule="auto"/>
              <w:jc w:val="right"/>
              <w:rPr>
                <w:rFonts w:cs="Arial"/>
                <w:sz w:val="20"/>
                <w:szCs w:val="20"/>
              </w:rPr>
            </w:pPr>
          </w:p>
        </w:tc>
        <w:tc>
          <w:tcPr>
            <w:tcW w:w="856" w:type="dxa"/>
            <w:shd w:val="clear" w:color="auto" w:fill="auto"/>
            <w:vAlign w:val="center"/>
          </w:tcPr>
          <w:p w14:paraId="0229CD6F" w14:textId="6C783078" w:rsidR="00DF3E58" w:rsidRPr="000E12C9" w:rsidRDefault="00DF3E58" w:rsidP="00DF3E58">
            <w:pPr>
              <w:spacing w:before="0" w:after="0" w:line="240" w:lineRule="auto"/>
              <w:jc w:val="right"/>
              <w:rPr>
                <w:rFonts w:cs="Arial"/>
                <w:sz w:val="20"/>
                <w:szCs w:val="20"/>
              </w:rPr>
            </w:pPr>
          </w:p>
        </w:tc>
        <w:tc>
          <w:tcPr>
            <w:tcW w:w="856" w:type="dxa"/>
            <w:shd w:val="clear" w:color="auto" w:fill="auto"/>
            <w:vAlign w:val="center"/>
          </w:tcPr>
          <w:p w14:paraId="18BADD0A" w14:textId="77777777" w:rsidR="00DF3E58" w:rsidRPr="000E12C9" w:rsidRDefault="00DF3E58" w:rsidP="00DF3E58">
            <w:pPr>
              <w:spacing w:before="0" w:after="0" w:line="240" w:lineRule="auto"/>
              <w:jc w:val="right"/>
              <w:rPr>
                <w:rFonts w:cs="Arial"/>
                <w:sz w:val="20"/>
                <w:szCs w:val="20"/>
              </w:rPr>
            </w:pPr>
          </w:p>
        </w:tc>
      </w:tr>
      <w:tr w:rsidR="00DF3E58" w:rsidRPr="000E12C9" w14:paraId="23E5E365" w14:textId="77777777" w:rsidTr="008D38D9">
        <w:trPr>
          <w:tblHeader/>
        </w:trPr>
        <w:tc>
          <w:tcPr>
            <w:tcW w:w="534" w:type="dxa"/>
            <w:shd w:val="clear" w:color="auto" w:fill="auto"/>
          </w:tcPr>
          <w:p w14:paraId="0BED374A" w14:textId="77777777" w:rsidR="00DF3E58" w:rsidRPr="000E12C9" w:rsidRDefault="00DF3E58" w:rsidP="00DF3E58">
            <w:pPr>
              <w:spacing w:before="0" w:after="0" w:line="240" w:lineRule="auto"/>
              <w:rPr>
                <w:rFonts w:cs="Arial"/>
                <w:b/>
                <w:sz w:val="20"/>
                <w:szCs w:val="20"/>
              </w:rPr>
            </w:pPr>
            <w:r w:rsidRPr="000E12C9">
              <w:rPr>
                <w:rFonts w:cs="Arial"/>
                <w:b/>
                <w:sz w:val="20"/>
                <w:szCs w:val="20"/>
              </w:rPr>
              <w:t>4.</w:t>
            </w:r>
          </w:p>
        </w:tc>
        <w:tc>
          <w:tcPr>
            <w:tcW w:w="4394" w:type="dxa"/>
            <w:gridSpan w:val="3"/>
            <w:shd w:val="clear" w:color="auto" w:fill="auto"/>
          </w:tcPr>
          <w:p w14:paraId="266ECFA0" w14:textId="73F8A32F" w:rsidR="00DF3E58" w:rsidRPr="000E12C9" w:rsidRDefault="00DF3E58" w:rsidP="00DF3E58">
            <w:pPr>
              <w:spacing w:before="0" w:after="0" w:line="240" w:lineRule="auto"/>
              <w:rPr>
                <w:rFonts w:cs="Arial"/>
                <w:b/>
                <w:sz w:val="20"/>
                <w:szCs w:val="20"/>
              </w:rPr>
            </w:pPr>
            <w:r w:rsidRPr="000E12C9">
              <w:rPr>
                <w:rFonts w:cs="Arial"/>
                <w:b/>
                <w:sz w:val="20"/>
                <w:szCs w:val="20"/>
              </w:rPr>
              <w:t>Materiales e insumos</w:t>
            </w:r>
          </w:p>
        </w:tc>
        <w:tc>
          <w:tcPr>
            <w:tcW w:w="850" w:type="dxa"/>
            <w:shd w:val="clear" w:color="auto" w:fill="auto"/>
          </w:tcPr>
          <w:p w14:paraId="041FFA61"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709" w:type="dxa"/>
            <w:shd w:val="clear" w:color="auto" w:fill="auto"/>
          </w:tcPr>
          <w:p w14:paraId="59D51921"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5" w:type="dxa"/>
            <w:shd w:val="clear" w:color="auto" w:fill="auto"/>
          </w:tcPr>
          <w:p w14:paraId="5F31E22D"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tcPr>
          <w:p w14:paraId="17BEB45D"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vAlign w:val="center"/>
          </w:tcPr>
          <w:p w14:paraId="0A1A095D" w14:textId="7BB44CC9" w:rsidR="00DF3E58" w:rsidRPr="000E12C9" w:rsidRDefault="00500FD5" w:rsidP="00DF3E58">
            <w:pPr>
              <w:spacing w:before="0" w:after="0" w:line="240" w:lineRule="auto"/>
              <w:jc w:val="right"/>
              <w:rPr>
                <w:rFonts w:cs="Arial"/>
                <w:b/>
                <w:sz w:val="20"/>
                <w:szCs w:val="20"/>
              </w:rPr>
            </w:pPr>
            <w:r>
              <w:rPr>
                <w:rFonts w:cs="Arial"/>
                <w:b/>
                <w:sz w:val="20"/>
                <w:szCs w:val="20"/>
              </w:rPr>
              <w:t>0</w:t>
            </w:r>
          </w:p>
        </w:tc>
      </w:tr>
      <w:tr w:rsidR="00500FD5" w:rsidRPr="000E12C9" w14:paraId="2A4F05B4" w14:textId="77777777" w:rsidTr="008D38D9">
        <w:trPr>
          <w:tblHeader/>
        </w:trPr>
        <w:tc>
          <w:tcPr>
            <w:tcW w:w="534" w:type="dxa"/>
            <w:shd w:val="clear" w:color="auto" w:fill="auto"/>
          </w:tcPr>
          <w:p w14:paraId="45514C6B" w14:textId="77777777" w:rsidR="00500FD5" w:rsidRPr="000E12C9" w:rsidRDefault="00500FD5" w:rsidP="00DF3E58">
            <w:pPr>
              <w:spacing w:before="0" w:after="0" w:line="240" w:lineRule="auto"/>
              <w:rPr>
                <w:rFonts w:cs="Arial"/>
                <w:sz w:val="20"/>
                <w:szCs w:val="20"/>
              </w:rPr>
            </w:pPr>
            <w:r w:rsidRPr="000E12C9">
              <w:rPr>
                <w:rFonts w:cs="Arial"/>
                <w:sz w:val="20"/>
                <w:szCs w:val="20"/>
              </w:rPr>
              <w:t>4.1</w:t>
            </w:r>
          </w:p>
        </w:tc>
        <w:tc>
          <w:tcPr>
            <w:tcW w:w="4394" w:type="dxa"/>
            <w:gridSpan w:val="3"/>
            <w:shd w:val="clear" w:color="auto" w:fill="auto"/>
          </w:tcPr>
          <w:p w14:paraId="5AED7D96" w14:textId="74F0CA1B" w:rsidR="00500FD5" w:rsidRPr="000E12C9" w:rsidRDefault="00500FD5" w:rsidP="00DF3E58">
            <w:pPr>
              <w:spacing w:before="0" w:after="0" w:line="240" w:lineRule="auto"/>
              <w:rPr>
                <w:rFonts w:cs="Arial"/>
                <w:sz w:val="20"/>
                <w:szCs w:val="20"/>
              </w:rPr>
            </w:pPr>
            <w:r>
              <w:rPr>
                <w:rFonts w:cs="Arial"/>
                <w:sz w:val="20"/>
                <w:szCs w:val="20"/>
              </w:rPr>
              <w:t>Acceso a base de datos PUCP</w:t>
            </w:r>
            <w:r w:rsidRPr="000E12C9">
              <w:rPr>
                <w:rFonts w:cs="Arial"/>
                <w:sz w:val="20"/>
                <w:szCs w:val="20"/>
              </w:rPr>
              <w:t xml:space="preserve"> </w:t>
            </w:r>
          </w:p>
        </w:tc>
        <w:tc>
          <w:tcPr>
            <w:tcW w:w="3270" w:type="dxa"/>
            <w:gridSpan w:val="4"/>
            <w:shd w:val="clear" w:color="auto" w:fill="auto"/>
          </w:tcPr>
          <w:p w14:paraId="48875CC0" w14:textId="69436BB8" w:rsidR="00500FD5" w:rsidRPr="000E12C9" w:rsidRDefault="00500FD5" w:rsidP="00500FD5">
            <w:pPr>
              <w:spacing w:before="0" w:after="0" w:line="240" w:lineRule="auto"/>
              <w:jc w:val="center"/>
              <w:rPr>
                <w:rFonts w:cs="Arial"/>
                <w:sz w:val="20"/>
                <w:szCs w:val="20"/>
              </w:rPr>
            </w:pPr>
            <w:r>
              <w:rPr>
                <w:rFonts w:cs="Arial"/>
                <w:sz w:val="20"/>
                <w:szCs w:val="20"/>
              </w:rPr>
              <w:t>Costo desconocido</w:t>
            </w:r>
          </w:p>
        </w:tc>
        <w:tc>
          <w:tcPr>
            <w:tcW w:w="856" w:type="dxa"/>
            <w:shd w:val="clear" w:color="auto" w:fill="auto"/>
            <w:vAlign w:val="center"/>
          </w:tcPr>
          <w:p w14:paraId="0BFDFFE7" w14:textId="77777777" w:rsidR="00500FD5" w:rsidRPr="000E12C9" w:rsidRDefault="00500FD5" w:rsidP="00DF3E58">
            <w:pPr>
              <w:spacing w:before="0" w:after="0" w:line="240" w:lineRule="auto"/>
              <w:jc w:val="right"/>
              <w:rPr>
                <w:rFonts w:cs="Arial"/>
                <w:sz w:val="20"/>
                <w:szCs w:val="20"/>
              </w:rPr>
            </w:pPr>
          </w:p>
        </w:tc>
      </w:tr>
      <w:tr w:rsidR="00500FD5" w:rsidRPr="000E12C9" w14:paraId="5C70ABB9" w14:textId="77777777" w:rsidTr="008D38D9">
        <w:trPr>
          <w:tblHeader/>
        </w:trPr>
        <w:tc>
          <w:tcPr>
            <w:tcW w:w="534" w:type="dxa"/>
            <w:shd w:val="clear" w:color="auto" w:fill="auto"/>
          </w:tcPr>
          <w:p w14:paraId="349A9A7D" w14:textId="4D8899FA" w:rsidR="00500FD5" w:rsidRPr="000E12C9" w:rsidRDefault="00500FD5" w:rsidP="00500FD5">
            <w:pPr>
              <w:spacing w:before="0" w:after="0" w:line="240" w:lineRule="auto"/>
              <w:rPr>
                <w:rFonts w:cs="Arial"/>
                <w:sz w:val="20"/>
                <w:szCs w:val="20"/>
              </w:rPr>
            </w:pPr>
            <w:r>
              <w:rPr>
                <w:rFonts w:cs="Arial"/>
                <w:sz w:val="20"/>
                <w:szCs w:val="20"/>
              </w:rPr>
              <w:t>4.2</w:t>
            </w:r>
          </w:p>
        </w:tc>
        <w:tc>
          <w:tcPr>
            <w:tcW w:w="4394" w:type="dxa"/>
            <w:gridSpan w:val="3"/>
            <w:shd w:val="clear" w:color="auto" w:fill="auto"/>
          </w:tcPr>
          <w:p w14:paraId="2A258DEB" w14:textId="41CC1BA2" w:rsidR="00500FD5" w:rsidRPr="000E12C9" w:rsidRDefault="00500FD5" w:rsidP="00500FD5">
            <w:pPr>
              <w:spacing w:before="0" w:after="0" w:line="240" w:lineRule="auto"/>
              <w:rPr>
                <w:rFonts w:cs="Arial"/>
                <w:sz w:val="20"/>
                <w:szCs w:val="20"/>
              </w:rPr>
            </w:pPr>
            <w:r>
              <w:rPr>
                <w:rFonts w:cs="Arial"/>
                <w:sz w:val="20"/>
                <w:szCs w:val="20"/>
              </w:rPr>
              <w:t>Acceso a bases de datos de transcriptomas</w:t>
            </w:r>
          </w:p>
        </w:tc>
        <w:tc>
          <w:tcPr>
            <w:tcW w:w="3270" w:type="dxa"/>
            <w:gridSpan w:val="4"/>
            <w:shd w:val="clear" w:color="auto" w:fill="auto"/>
          </w:tcPr>
          <w:p w14:paraId="78531987" w14:textId="6D471CDC" w:rsidR="00500FD5" w:rsidRPr="000E12C9" w:rsidRDefault="00500FD5" w:rsidP="00500FD5">
            <w:pPr>
              <w:spacing w:before="0" w:after="0" w:line="240" w:lineRule="auto"/>
              <w:jc w:val="center"/>
              <w:rPr>
                <w:rFonts w:cs="Arial"/>
                <w:sz w:val="20"/>
                <w:szCs w:val="20"/>
              </w:rPr>
            </w:pPr>
            <w:r>
              <w:rPr>
                <w:rFonts w:cs="Arial"/>
                <w:sz w:val="20"/>
                <w:szCs w:val="20"/>
              </w:rPr>
              <w:t>Costo desconocido</w:t>
            </w:r>
          </w:p>
        </w:tc>
        <w:tc>
          <w:tcPr>
            <w:tcW w:w="856" w:type="dxa"/>
            <w:shd w:val="clear" w:color="auto" w:fill="auto"/>
            <w:vAlign w:val="center"/>
          </w:tcPr>
          <w:p w14:paraId="270741B6" w14:textId="77777777" w:rsidR="00500FD5" w:rsidRPr="000E12C9" w:rsidRDefault="00500FD5" w:rsidP="00500FD5">
            <w:pPr>
              <w:spacing w:before="0" w:after="0" w:line="240" w:lineRule="auto"/>
              <w:jc w:val="right"/>
              <w:rPr>
                <w:rFonts w:cs="Arial"/>
                <w:sz w:val="20"/>
                <w:szCs w:val="20"/>
              </w:rPr>
            </w:pPr>
          </w:p>
        </w:tc>
      </w:tr>
      <w:tr w:rsidR="00DF3E58" w:rsidRPr="000E12C9" w14:paraId="1D8A335C" w14:textId="77777777" w:rsidTr="008D38D9">
        <w:trPr>
          <w:tblHeader/>
        </w:trPr>
        <w:tc>
          <w:tcPr>
            <w:tcW w:w="534" w:type="dxa"/>
            <w:shd w:val="clear" w:color="auto" w:fill="auto"/>
          </w:tcPr>
          <w:p w14:paraId="73CA327A" w14:textId="77777777" w:rsidR="00DF3E58" w:rsidRPr="000E12C9" w:rsidRDefault="00DF3E58" w:rsidP="00DF3E58">
            <w:pPr>
              <w:spacing w:before="0" w:after="0" w:line="240" w:lineRule="auto"/>
              <w:rPr>
                <w:rFonts w:cs="Arial"/>
                <w:b/>
                <w:sz w:val="20"/>
                <w:szCs w:val="20"/>
              </w:rPr>
            </w:pPr>
            <w:r w:rsidRPr="000E12C9">
              <w:rPr>
                <w:rFonts w:cs="Arial"/>
                <w:b/>
                <w:sz w:val="20"/>
                <w:szCs w:val="20"/>
              </w:rPr>
              <w:t>5.</w:t>
            </w:r>
          </w:p>
        </w:tc>
        <w:tc>
          <w:tcPr>
            <w:tcW w:w="2551" w:type="dxa"/>
            <w:shd w:val="clear" w:color="auto" w:fill="auto"/>
          </w:tcPr>
          <w:p w14:paraId="2EFF6590" w14:textId="77777777" w:rsidR="00DF3E58" w:rsidRPr="000E12C9" w:rsidRDefault="00DF3E58" w:rsidP="00DF3E58">
            <w:pPr>
              <w:spacing w:before="0" w:after="0" w:line="240" w:lineRule="auto"/>
              <w:rPr>
                <w:rFonts w:cs="Arial"/>
                <w:b/>
                <w:sz w:val="20"/>
                <w:szCs w:val="20"/>
              </w:rPr>
            </w:pPr>
            <w:r w:rsidRPr="000E12C9">
              <w:rPr>
                <w:rFonts w:cs="Arial"/>
                <w:b/>
                <w:sz w:val="20"/>
                <w:szCs w:val="20"/>
              </w:rPr>
              <w:t>Bienes y equipos</w:t>
            </w:r>
          </w:p>
        </w:tc>
        <w:tc>
          <w:tcPr>
            <w:tcW w:w="992" w:type="dxa"/>
            <w:shd w:val="clear" w:color="auto" w:fill="auto"/>
          </w:tcPr>
          <w:p w14:paraId="16E806E1"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Unid1</w:t>
            </w:r>
          </w:p>
        </w:tc>
        <w:tc>
          <w:tcPr>
            <w:tcW w:w="851" w:type="dxa"/>
            <w:shd w:val="clear" w:color="auto" w:fill="auto"/>
          </w:tcPr>
          <w:p w14:paraId="5E5C96BD"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Cant1-</w:t>
            </w:r>
          </w:p>
        </w:tc>
        <w:tc>
          <w:tcPr>
            <w:tcW w:w="850" w:type="dxa"/>
            <w:shd w:val="clear" w:color="auto" w:fill="auto"/>
          </w:tcPr>
          <w:p w14:paraId="210FC8EC"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Unid2</w:t>
            </w:r>
          </w:p>
        </w:tc>
        <w:tc>
          <w:tcPr>
            <w:tcW w:w="709" w:type="dxa"/>
            <w:shd w:val="clear" w:color="auto" w:fill="auto"/>
          </w:tcPr>
          <w:p w14:paraId="759BCDAA"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Cant2-</w:t>
            </w:r>
          </w:p>
        </w:tc>
        <w:tc>
          <w:tcPr>
            <w:tcW w:w="855" w:type="dxa"/>
            <w:shd w:val="clear" w:color="auto" w:fill="auto"/>
          </w:tcPr>
          <w:p w14:paraId="752DDAFB"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856" w:type="dxa"/>
            <w:shd w:val="clear" w:color="auto" w:fill="auto"/>
          </w:tcPr>
          <w:p w14:paraId="7B36C27F"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856" w:type="dxa"/>
            <w:shd w:val="clear" w:color="auto" w:fill="auto"/>
            <w:vAlign w:val="center"/>
          </w:tcPr>
          <w:p w14:paraId="7ED070F4" w14:textId="1DFCF2E2" w:rsidR="00DF3E58" w:rsidRPr="000E12C9" w:rsidRDefault="008D38D9" w:rsidP="00DF3E58">
            <w:pPr>
              <w:spacing w:before="0" w:after="0" w:line="240" w:lineRule="auto"/>
              <w:jc w:val="right"/>
              <w:rPr>
                <w:rFonts w:cs="Arial"/>
                <w:b/>
                <w:sz w:val="20"/>
                <w:szCs w:val="20"/>
              </w:rPr>
            </w:pPr>
            <w:r>
              <w:rPr>
                <w:rFonts w:cs="Arial"/>
                <w:b/>
                <w:sz w:val="20"/>
                <w:szCs w:val="20"/>
              </w:rPr>
              <w:t>2,500</w:t>
            </w:r>
          </w:p>
        </w:tc>
      </w:tr>
      <w:tr w:rsidR="00DF3E58" w:rsidRPr="000E12C9" w14:paraId="1513CE1A" w14:textId="77777777" w:rsidTr="008D38D9">
        <w:trPr>
          <w:tblHeader/>
        </w:trPr>
        <w:tc>
          <w:tcPr>
            <w:tcW w:w="534" w:type="dxa"/>
            <w:shd w:val="clear" w:color="auto" w:fill="auto"/>
          </w:tcPr>
          <w:p w14:paraId="59E1077E" w14:textId="77777777" w:rsidR="00DF3E58" w:rsidRPr="000E12C9" w:rsidRDefault="00DF3E58" w:rsidP="00DF3E58">
            <w:pPr>
              <w:spacing w:before="0" w:after="0" w:line="240" w:lineRule="auto"/>
              <w:rPr>
                <w:rFonts w:cs="Arial"/>
                <w:sz w:val="20"/>
                <w:szCs w:val="20"/>
              </w:rPr>
            </w:pPr>
            <w:r w:rsidRPr="000E12C9">
              <w:rPr>
                <w:rFonts w:cs="Arial"/>
                <w:sz w:val="20"/>
                <w:szCs w:val="20"/>
              </w:rPr>
              <w:t>5.1</w:t>
            </w:r>
          </w:p>
        </w:tc>
        <w:tc>
          <w:tcPr>
            <w:tcW w:w="2551" w:type="dxa"/>
            <w:shd w:val="clear" w:color="auto" w:fill="auto"/>
          </w:tcPr>
          <w:p w14:paraId="28E95A05" w14:textId="7AFA8B99" w:rsidR="00DF3E58" w:rsidRPr="000E12C9" w:rsidRDefault="00DF3E58" w:rsidP="00DF3E58">
            <w:pPr>
              <w:spacing w:before="0" w:after="0" w:line="240" w:lineRule="auto"/>
              <w:rPr>
                <w:rFonts w:cs="Arial"/>
                <w:sz w:val="20"/>
                <w:szCs w:val="20"/>
              </w:rPr>
            </w:pPr>
            <w:r w:rsidRPr="000E12C9">
              <w:rPr>
                <w:rFonts w:cs="Arial"/>
                <w:sz w:val="20"/>
                <w:szCs w:val="20"/>
              </w:rPr>
              <w:t>Computador</w:t>
            </w:r>
            <w:r w:rsidR="00500FD5">
              <w:rPr>
                <w:rFonts w:cs="Arial"/>
                <w:sz w:val="20"/>
                <w:szCs w:val="20"/>
              </w:rPr>
              <w:t>a</w:t>
            </w:r>
          </w:p>
        </w:tc>
        <w:tc>
          <w:tcPr>
            <w:tcW w:w="992" w:type="dxa"/>
            <w:shd w:val="clear" w:color="auto" w:fill="auto"/>
          </w:tcPr>
          <w:p w14:paraId="1B2F4537"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Equipo</w:t>
            </w:r>
          </w:p>
        </w:tc>
        <w:tc>
          <w:tcPr>
            <w:tcW w:w="851" w:type="dxa"/>
            <w:shd w:val="clear" w:color="auto" w:fill="auto"/>
          </w:tcPr>
          <w:p w14:paraId="7F7F08D2" w14:textId="7C12299C" w:rsidR="00DF3E58" w:rsidRPr="000E12C9" w:rsidRDefault="00500FD5" w:rsidP="00DF3E58">
            <w:pPr>
              <w:spacing w:before="0" w:after="0" w:line="240" w:lineRule="auto"/>
              <w:jc w:val="center"/>
              <w:rPr>
                <w:rFonts w:cs="Arial"/>
                <w:sz w:val="20"/>
                <w:szCs w:val="20"/>
              </w:rPr>
            </w:pPr>
            <w:r>
              <w:rPr>
                <w:rFonts w:cs="Arial"/>
                <w:sz w:val="20"/>
                <w:szCs w:val="20"/>
              </w:rPr>
              <w:t>1</w:t>
            </w:r>
          </w:p>
        </w:tc>
        <w:tc>
          <w:tcPr>
            <w:tcW w:w="850" w:type="dxa"/>
            <w:shd w:val="clear" w:color="auto" w:fill="auto"/>
          </w:tcPr>
          <w:p w14:paraId="4782692F"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Horas</w:t>
            </w:r>
          </w:p>
        </w:tc>
        <w:tc>
          <w:tcPr>
            <w:tcW w:w="709" w:type="dxa"/>
            <w:shd w:val="clear" w:color="auto" w:fill="auto"/>
          </w:tcPr>
          <w:p w14:paraId="710A0484" w14:textId="635CDC43" w:rsidR="00DF3E58" w:rsidRPr="000E12C9" w:rsidRDefault="00500FD5" w:rsidP="00DF3E58">
            <w:pPr>
              <w:spacing w:before="0" w:after="0" w:line="240" w:lineRule="auto"/>
              <w:jc w:val="center"/>
              <w:rPr>
                <w:rFonts w:cs="Arial"/>
                <w:sz w:val="20"/>
                <w:szCs w:val="20"/>
              </w:rPr>
            </w:pPr>
            <w:r>
              <w:rPr>
                <w:rFonts w:cs="Arial"/>
                <w:sz w:val="20"/>
                <w:szCs w:val="20"/>
              </w:rPr>
              <w:t>100</w:t>
            </w:r>
          </w:p>
        </w:tc>
        <w:tc>
          <w:tcPr>
            <w:tcW w:w="855" w:type="dxa"/>
            <w:shd w:val="clear" w:color="auto" w:fill="auto"/>
          </w:tcPr>
          <w:p w14:paraId="285C30FE" w14:textId="77777777" w:rsidR="00DF3E58" w:rsidRPr="000E12C9" w:rsidRDefault="00DF3E58" w:rsidP="00DF3E58">
            <w:pPr>
              <w:spacing w:before="0" w:after="0" w:line="240" w:lineRule="auto"/>
              <w:jc w:val="right"/>
              <w:rPr>
                <w:rFonts w:cs="Arial"/>
                <w:sz w:val="20"/>
                <w:szCs w:val="20"/>
              </w:rPr>
            </w:pPr>
            <w:r w:rsidRPr="000E12C9">
              <w:rPr>
                <w:rFonts w:cs="Arial"/>
                <w:sz w:val="20"/>
                <w:szCs w:val="20"/>
              </w:rPr>
              <w:t>5</w:t>
            </w:r>
          </w:p>
        </w:tc>
        <w:tc>
          <w:tcPr>
            <w:tcW w:w="856" w:type="dxa"/>
            <w:shd w:val="clear" w:color="auto" w:fill="auto"/>
          </w:tcPr>
          <w:p w14:paraId="73D04F9F" w14:textId="2328266B" w:rsidR="00DF3E58" w:rsidRPr="000E12C9" w:rsidRDefault="00500FD5" w:rsidP="00DF3E58">
            <w:pPr>
              <w:spacing w:before="0" w:after="0" w:line="240" w:lineRule="auto"/>
              <w:jc w:val="right"/>
              <w:rPr>
                <w:rFonts w:cs="Arial"/>
                <w:sz w:val="20"/>
                <w:szCs w:val="20"/>
              </w:rPr>
            </w:pPr>
            <w:r>
              <w:rPr>
                <w:rFonts w:cs="Arial"/>
                <w:sz w:val="20"/>
                <w:szCs w:val="20"/>
              </w:rPr>
              <w:t>500</w:t>
            </w:r>
          </w:p>
        </w:tc>
        <w:tc>
          <w:tcPr>
            <w:tcW w:w="856" w:type="dxa"/>
            <w:shd w:val="clear" w:color="auto" w:fill="auto"/>
            <w:vAlign w:val="center"/>
          </w:tcPr>
          <w:p w14:paraId="198B6E51" w14:textId="77777777" w:rsidR="00DF3E58" w:rsidRPr="000E12C9" w:rsidRDefault="00DF3E58" w:rsidP="00DF3E58">
            <w:pPr>
              <w:spacing w:before="0" w:after="0" w:line="240" w:lineRule="auto"/>
              <w:jc w:val="right"/>
              <w:rPr>
                <w:rFonts w:cs="Arial"/>
                <w:b/>
                <w:sz w:val="20"/>
                <w:szCs w:val="20"/>
              </w:rPr>
            </w:pPr>
          </w:p>
        </w:tc>
      </w:tr>
      <w:tr w:rsidR="00DF3E58" w:rsidRPr="000E12C9" w14:paraId="17E0D96C" w14:textId="77777777" w:rsidTr="008D38D9">
        <w:trPr>
          <w:tblHeader/>
        </w:trPr>
        <w:tc>
          <w:tcPr>
            <w:tcW w:w="534" w:type="dxa"/>
            <w:shd w:val="clear" w:color="auto" w:fill="auto"/>
          </w:tcPr>
          <w:p w14:paraId="33D68986" w14:textId="77777777" w:rsidR="00DF3E58" w:rsidRPr="000E12C9" w:rsidRDefault="00DF3E58" w:rsidP="00DF3E58">
            <w:pPr>
              <w:spacing w:before="0" w:after="0" w:line="240" w:lineRule="auto"/>
              <w:rPr>
                <w:rFonts w:cs="Arial"/>
                <w:sz w:val="20"/>
                <w:szCs w:val="20"/>
              </w:rPr>
            </w:pPr>
            <w:r w:rsidRPr="000E12C9">
              <w:rPr>
                <w:rFonts w:cs="Arial"/>
                <w:sz w:val="20"/>
                <w:szCs w:val="20"/>
              </w:rPr>
              <w:t>5.2</w:t>
            </w:r>
          </w:p>
        </w:tc>
        <w:tc>
          <w:tcPr>
            <w:tcW w:w="2551" w:type="dxa"/>
            <w:shd w:val="clear" w:color="auto" w:fill="auto"/>
          </w:tcPr>
          <w:p w14:paraId="147421A9" w14:textId="6A14629D" w:rsidR="00500FD5" w:rsidRDefault="00DF3E58" w:rsidP="00DF3E58">
            <w:pPr>
              <w:spacing w:before="0" w:after="0" w:line="240" w:lineRule="auto"/>
              <w:rPr>
                <w:rFonts w:cs="Arial"/>
                <w:sz w:val="20"/>
                <w:szCs w:val="20"/>
              </w:rPr>
            </w:pPr>
            <w:r w:rsidRPr="000E12C9">
              <w:rPr>
                <w:rFonts w:cs="Arial"/>
                <w:sz w:val="20"/>
                <w:szCs w:val="20"/>
              </w:rPr>
              <w:t>Servidor</w:t>
            </w:r>
          </w:p>
          <w:p w14:paraId="4866977F" w14:textId="185BCA7F" w:rsidR="00DF3E58" w:rsidRPr="000E12C9" w:rsidRDefault="00500FD5" w:rsidP="00DF3E58">
            <w:pPr>
              <w:spacing w:before="0" w:after="0" w:line="240" w:lineRule="auto"/>
              <w:rPr>
                <w:rFonts w:cs="Arial"/>
                <w:sz w:val="20"/>
                <w:szCs w:val="20"/>
              </w:rPr>
            </w:pPr>
            <w:r>
              <w:rPr>
                <w:rFonts w:cs="Arial"/>
                <w:sz w:val="20"/>
                <w:szCs w:val="20"/>
              </w:rPr>
              <w:t>GPU grupo IA-PUCP</w:t>
            </w:r>
          </w:p>
        </w:tc>
        <w:tc>
          <w:tcPr>
            <w:tcW w:w="992" w:type="dxa"/>
            <w:shd w:val="clear" w:color="auto" w:fill="auto"/>
          </w:tcPr>
          <w:p w14:paraId="22CEB75C"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Equipo</w:t>
            </w:r>
          </w:p>
        </w:tc>
        <w:tc>
          <w:tcPr>
            <w:tcW w:w="851" w:type="dxa"/>
            <w:shd w:val="clear" w:color="auto" w:fill="auto"/>
          </w:tcPr>
          <w:p w14:paraId="6F5CFE30"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1</w:t>
            </w:r>
          </w:p>
        </w:tc>
        <w:tc>
          <w:tcPr>
            <w:tcW w:w="850" w:type="dxa"/>
            <w:shd w:val="clear" w:color="auto" w:fill="auto"/>
          </w:tcPr>
          <w:p w14:paraId="5D90795D"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Horas</w:t>
            </w:r>
          </w:p>
        </w:tc>
        <w:tc>
          <w:tcPr>
            <w:tcW w:w="709" w:type="dxa"/>
            <w:shd w:val="clear" w:color="auto" w:fill="auto"/>
          </w:tcPr>
          <w:p w14:paraId="0A8CBD6E" w14:textId="2641B598" w:rsidR="00DF3E58" w:rsidRPr="000E12C9" w:rsidRDefault="008D38D9" w:rsidP="00DF3E58">
            <w:pPr>
              <w:spacing w:before="0" w:after="0" w:line="240" w:lineRule="auto"/>
              <w:jc w:val="center"/>
              <w:rPr>
                <w:rFonts w:cs="Arial"/>
                <w:sz w:val="20"/>
                <w:szCs w:val="20"/>
              </w:rPr>
            </w:pPr>
            <w:r>
              <w:rPr>
                <w:rFonts w:cs="Arial"/>
                <w:sz w:val="20"/>
                <w:szCs w:val="20"/>
              </w:rPr>
              <w:t>200</w:t>
            </w:r>
          </w:p>
        </w:tc>
        <w:tc>
          <w:tcPr>
            <w:tcW w:w="855" w:type="dxa"/>
            <w:shd w:val="clear" w:color="auto" w:fill="auto"/>
          </w:tcPr>
          <w:p w14:paraId="544BD3DD" w14:textId="77777777" w:rsidR="00DF3E58" w:rsidRPr="000E12C9" w:rsidRDefault="00DF3E58" w:rsidP="00DF3E58">
            <w:pPr>
              <w:spacing w:before="0" w:after="0" w:line="240" w:lineRule="auto"/>
              <w:jc w:val="right"/>
              <w:rPr>
                <w:rFonts w:cs="Arial"/>
                <w:sz w:val="20"/>
                <w:szCs w:val="20"/>
              </w:rPr>
            </w:pPr>
            <w:r w:rsidRPr="000E12C9">
              <w:rPr>
                <w:rFonts w:cs="Arial"/>
                <w:sz w:val="20"/>
                <w:szCs w:val="20"/>
              </w:rPr>
              <w:t>10</w:t>
            </w:r>
          </w:p>
        </w:tc>
        <w:tc>
          <w:tcPr>
            <w:tcW w:w="856" w:type="dxa"/>
            <w:shd w:val="clear" w:color="auto" w:fill="auto"/>
          </w:tcPr>
          <w:p w14:paraId="7C0BBA3F" w14:textId="08DBD716" w:rsidR="00DF3E58" w:rsidRPr="000E12C9" w:rsidRDefault="008D38D9" w:rsidP="00DF3E58">
            <w:pPr>
              <w:spacing w:before="0" w:after="0" w:line="240" w:lineRule="auto"/>
              <w:jc w:val="right"/>
              <w:rPr>
                <w:rFonts w:cs="Arial"/>
                <w:sz w:val="20"/>
                <w:szCs w:val="20"/>
              </w:rPr>
            </w:pPr>
            <w:r>
              <w:rPr>
                <w:rFonts w:cs="Arial"/>
                <w:sz w:val="20"/>
                <w:szCs w:val="20"/>
              </w:rPr>
              <w:t>2,0</w:t>
            </w:r>
            <w:r w:rsidR="00DF3E58" w:rsidRPr="000E12C9">
              <w:rPr>
                <w:rFonts w:cs="Arial"/>
                <w:sz w:val="20"/>
                <w:szCs w:val="20"/>
              </w:rPr>
              <w:t>00</w:t>
            </w:r>
          </w:p>
        </w:tc>
        <w:tc>
          <w:tcPr>
            <w:tcW w:w="856" w:type="dxa"/>
            <w:shd w:val="clear" w:color="auto" w:fill="auto"/>
            <w:vAlign w:val="center"/>
          </w:tcPr>
          <w:p w14:paraId="68F4F17B" w14:textId="77777777" w:rsidR="00DF3E58" w:rsidRPr="000E12C9" w:rsidRDefault="00DF3E58" w:rsidP="00DF3E58">
            <w:pPr>
              <w:spacing w:before="0" w:after="0" w:line="240" w:lineRule="auto"/>
              <w:jc w:val="right"/>
              <w:rPr>
                <w:rFonts w:cs="Arial"/>
                <w:b/>
                <w:sz w:val="20"/>
                <w:szCs w:val="20"/>
              </w:rPr>
            </w:pPr>
          </w:p>
        </w:tc>
      </w:tr>
      <w:tr w:rsidR="00DF3E58" w:rsidRPr="000E12C9" w14:paraId="6AF6F69A" w14:textId="77777777" w:rsidTr="008D38D9">
        <w:trPr>
          <w:tblHeader/>
        </w:trPr>
        <w:tc>
          <w:tcPr>
            <w:tcW w:w="534" w:type="dxa"/>
            <w:shd w:val="clear" w:color="auto" w:fill="auto"/>
          </w:tcPr>
          <w:p w14:paraId="73AE83A9" w14:textId="77777777" w:rsidR="00DF3E58" w:rsidRPr="000E12C9" w:rsidRDefault="00DF3E58" w:rsidP="00DF3E58">
            <w:pPr>
              <w:spacing w:before="0" w:after="0" w:line="240" w:lineRule="auto"/>
              <w:rPr>
                <w:rFonts w:cs="Arial"/>
                <w:b/>
                <w:sz w:val="20"/>
                <w:szCs w:val="20"/>
              </w:rPr>
            </w:pPr>
            <w:r w:rsidRPr="000E12C9">
              <w:rPr>
                <w:rFonts w:cs="Arial"/>
                <w:b/>
                <w:sz w:val="20"/>
                <w:szCs w:val="20"/>
              </w:rPr>
              <w:t>6.</w:t>
            </w:r>
          </w:p>
        </w:tc>
        <w:tc>
          <w:tcPr>
            <w:tcW w:w="2551" w:type="dxa"/>
            <w:shd w:val="clear" w:color="auto" w:fill="auto"/>
          </w:tcPr>
          <w:p w14:paraId="08FDD4B9" w14:textId="6B79A5EE" w:rsidR="00DF3E58" w:rsidRPr="000E12C9" w:rsidRDefault="00DF3E58" w:rsidP="00DF3E58">
            <w:pPr>
              <w:spacing w:before="0" w:after="0" w:line="240" w:lineRule="auto"/>
              <w:rPr>
                <w:rFonts w:cs="Arial"/>
                <w:b/>
                <w:sz w:val="20"/>
                <w:szCs w:val="20"/>
              </w:rPr>
            </w:pPr>
            <w:r w:rsidRPr="000E12C9">
              <w:rPr>
                <w:rFonts w:cs="Arial"/>
                <w:b/>
                <w:sz w:val="20"/>
                <w:szCs w:val="20"/>
              </w:rPr>
              <w:t>Pasajes y viáticos</w:t>
            </w:r>
          </w:p>
        </w:tc>
        <w:tc>
          <w:tcPr>
            <w:tcW w:w="992" w:type="dxa"/>
            <w:shd w:val="clear" w:color="auto" w:fill="auto"/>
          </w:tcPr>
          <w:p w14:paraId="0CD66718"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Unid1</w:t>
            </w:r>
          </w:p>
        </w:tc>
        <w:tc>
          <w:tcPr>
            <w:tcW w:w="851" w:type="dxa"/>
            <w:shd w:val="clear" w:color="auto" w:fill="auto"/>
          </w:tcPr>
          <w:p w14:paraId="183DCBCD"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Cant1-</w:t>
            </w:r>
          </w:p>
        </w:tc>
        <w:tc>
          <w:tcPr>
            <w:tcW w:w="850" w:type="dxa"/>
            <w:shd w:val="clear" w:color="auto" w:fill="auto"/>
          </w:tcPr>
          <w:p w14:paraId="15C04746"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Unid2</w:t>
            </w:r>
          </w:p>
        </w:tc>
        <w:tc>
          <w:tcPr>
            <w:tcW w:w="709" w:type="dxa"/>
            <w:shd w:val="clear" w:color="auto" w:fill="auto"/>
          </w:tcPr>
          <w:p w14:paraId="0C7B0D11"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Cant2-</w:t>
            </w:r>
          </w:p>
        </w:tc>
        <w:tc>
          <w:tcPr>
            <w:tcW w:w="855" w:type="dxa"/>
            <w:shd w:val="clear" w:color="auto" w:fill="auto"/>
          </w:tcPr>
          <w:p w14:paraId="67B10756"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856" w:type="dxa"/>
            <w:shd w:val="clear" w:color="auto" w:fill="auto"/>
          </w:tcPr>
          <w:p w14:paraId="0D7356FF"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856" w:type="dxa"/>
            <w:shd w:val="clear" w:color="auto" w:fill="auto"/>
            <w:vAlign w:val="center"/>
          </w:tcPr>
          <w:p w14:paraId="1CDD2591" w14:textId="664190D3" w:rsidR="00DF3E58" w:rsidRPr="000E12C9" w:rsidRDefault="008D38D9" w:rsidP="00DF3E58">
            <w:pPr>
              <w:spacing w:before="0" w:after="0" w:line="240" w:lineRule="auto"/>
              <w:jc w:val="right"/>
              <w:rPr>
                <w:rFonts w:cs="Arial"/>
                <w:b/>
                <w:sz w:val="20"/>
                <w:szCs w:val="20"/>
              </w:rPr>
            </w:pPr>
            <w:r>
              <w:rPr>
                <w:rFonts w:cs="Arial"/>
                <w:b/>
                <w:sz w:val="20"/>
                <w:szCs w:val="20"/>
              </w:rPr>
              <w:t>0</w:t>
            </w:r>
          </w:p>
        </w:tc>
      </w:tr>
      <w:tr w:rsidR="00DF3E58" w:rsidRPr="000E12C9" w14:paraId="78038F8D" w14:textId="77777777" w:rsidTr="008D38D9">
        <w:trPr>
          <w:tblHeader/>
        </w:trPr>
        <w:tc>
          <w:tcPr>
            <w:tcW w:w="534" w:type="dxa"/>
            <w:shd w:val="clear" w:color="auto" w:fill="auto"/>
          </w:tcPr>
          <w:p w14:paraId="1F5F645D" w14:textId="2E439277" w:rsidR="00DF3E58" w:rsidRPr="000E12C9" w:rsidRDefault="00DF3E58" w:rsidP="00DF3E58">
            <w:pPr>
              <w:spacing w:before="0" w:after="0" w:line="240" w:lineRule="auto"/>
              <w:rPr>
                <w:rFonts w:cs="Arial"/>
                <w:sz w:val="20"/>
                <w:szCs w:val="20"/>
              </w:rPr>
            </w:pPr>
          </w:p>
        </w:tc>
        <w:tc>
          <w:tcPr>
            <w:tcW w:w="2551" w:type="dxa"/>
            <w:shd w:val="clear" w:color="auto" w:fill="auto"/>
          </w:tcPr>
          <w:p w14:paraId="299A0559" w14:textId="68D0D335" w:rsidR="00DF3E58" w:rsidRPr="000E12C9" w:rsidRDefault="008D38D9" w:rsidP="00DF3E58">
            <w:pPr>
              <w:spacing w:before="0" w:after="0" w:line="240" w:lineRule="auto"/>
              <w:rPr>
                <w:rFonts w:cs="Arial"/>
                <w:sz w:val="20"/>
                <w:szCs w:val="20"/>
              </w:rPr>
            </w:pPr>
            <w:r>
              <w:rPr>
                <w:rFonts w:cs="Arial"/>
                <w:sz w:val="20"/>
                <w:szCs w:val="20"/>
              </w:rPr>
              <w:t>No aplica</w:t>
            </w:r>
          </w:p>
        </w:tc>
        <w:tc>
          <w:tcPr>
            <w:tcW w:w="992" w:type="dxa"/>
            <w:shd w:val="clear" w:color="auto" w:fill="auto"/>
          </w:tcPr>
          <w:p w14:paraId="14CBFEB4" w14:textId="19E53F85" w:rsidR="00DF3E58" w:rsidRPr="000E12C9" w:rsidRDefault="00DF3E58" w:rsidP="00DF3E58">
            <w:pPr>
              <w:spacing w:before="0" w:after="0" w:line="240" w:lineRule="auto"/>
              <w:jc w:val="center"/>
              <w:rPr>
                <w:rFonts w:cs="Arial"/>
                <w:sz w:val="20"/>
                <w:szCs w:val="20"/>
              </w:rPr>
            </w:pPr>
          </w:p>
        </w:tc>
        <w:tc>
          <w:tcPr>
            <w:tcW w:w="851" w:type="dxa"/>
            <w:shd w:val="clear" w:color="auto" w:fill="auto"/>
          </w:tcPr>
          <w:p w14:paraId="70F6EAEC" w14:textId="78BD86B1" w:rsidR="00DF3E58" w:rsidRPr="000E12C9" w:rsidRDefault="00DF3E58" w:rsidP="00DF3E58">
            <w:pPr>
              <w:spacing w:before="0" w:after="0" w:line="240" w:lineRule="auto"/>
              <w:jc w:val="center"/>
              <w:rPr>
                <w:rFonts w:cs="Arial"/>
                <w:sz w:val="20"/>
                <w:szCs w:val="20"/>
              </w:rPr>
            </w:pPr>
          </w:p>
        </w:tc>
        <w:tc>
          <w:tcPr>
            <w:tcW w:w="850" w:type="dxa"/>
            <w:shd w:val="clear" w:color="auto" w:fill="auto"/>
          </w:tcPr>
          <w:p w14:paraId="4B9F4E07" w14:textId="46BA6B91" w:rsidR="00DF3E58" w:rsidRPr="000E12C9" w:rsidRDefault="00DF3E58" w:rsidP="00DF3E58">
            <w:pPr>
              <w:spacing w:before="0" w:after="0" w:line="240" w:lineRule="auto"/>
              <w:jc w:val="center"/>
              <w:rPr>
                <w:rFonts w:cs="Arial"/>
                <w:sz w:val="20"/>
                <w:szCs w:val="20"/>
              </w:rPr>
            </w:pPr>
          </w:p>
        </w:tc>
        <w:tc>
          <w:tcPr>
            <w:tcW w:w="709" w:type="dxa"/>
            <w:shd w:val="clear" w:color="auto" w:fill="auto"/>
          </w:tcPr>
          <w:p w14:paraId="39814AC5" w14:textId="29308DBE" w:rsidR="00DF3E58" w:rsidRPr="000E12C9" w:rsidRDefault="00DF3E58" w:rsidP="00DF3E58">
            <w:pPr>
              <w:spacing w:before="0" w:after="0" w:line="240" w:lineRule="auto"/>
              <w:jc w:val="center"/>
              <w:rPr>
                <w:rFonts w:cs="Arial"/>
                <w:sz w:val="20"/>
                <w:szCs w:val="20"/>
              </w:rPr>
            </w:pPr>
          </w:p>
        </w:tc>
        <w:tc>
          <w:tcPr>
            <w:tcW w:w="855" w:type="dxa"/>
            <w:shd w:val="clear" w:color="auto" w:fill="auto"/>
          </w:tcPr>
          <w:p w14:paraId="301E3472" w14:textId="22BF8A7C" w:rsidR="00DF3E58" w:rsidRPr="000E12C9" w:rsidRDefault="00DF3E58" w:rsidP="00DF3E58">
            <w:pPr>
              <w:spacing w:before="0" w:after="0" w:line="240" w:lineRule="auto"/>
              <w:jc w:val="right"/>
              <w:rPr>
                <w:rFonts w:cs="Arial"/>
                <w:sz w:val="20"/>
                <w:szCs w:val="20"/>
              </w:rPr>
            </w:pPr>
          </w:p>
        </w:tc>
        <w:tc>
          <w:tcPr>
            <w:tcW w:w="856" w:type="dxa"/>
            <w:shd w:val="clear" w:color="auto" w:fill="auto"/>
          </w:tcPr>
          <w:p w14:paraId="11CEBAD4" w14:textId="71569C85" w:rsidR="00DF3E58" w:rsidRPr="000E12C9" w:rsidRDefault="00DF3E58" w:rsidP="00DF3E58">
            <w:pPr>
              <w:spacing w:before="0" w:after="0" w:line="240" w:lineRule="auto"/>
              <w:jc w:val="right"/>
              <w:rPr>
                <w:rFonts w:cs="Arial"/>
                <w:sz w:val="20"/>
                <w:szCs w:val="20"/>
              </w:rPr>
            </w:pPr>
          </w:p>
        </w:tc>
        <w:tc>
          <w:tcPr>
            <w:tcW w:w="856" w:type="dxa"/>
            <w:shd w:val="clear" w:color="auto" w:fill="auto"/>
            <w:vAlign w:val="center"/>
          </w:tcPr>
          <w:p w14:paraId="42E22072" w14:textId="77777777" w:rsidR="00DF3E58" w:rsidRPr="000E12C9" w:rsidRDefault="00DF3E58" w:rsidP="00DF3E58">
            <w:pPr>
              <w:spacing w:before="0" w:after="0" w:line="240" w:lineRule="auto"/>
              <w:jc w:val="right"/>
              <w:rPr>
                <w:rFonts w:cs="Arial"/>
                <w:b/>
                <w:sz w:val="20"/>
                <w:szCs w:val="20"/>
              </w:rPr>
            </w:pPr>
          </w:p>
        </w:tc>
      </w:tr>
    </w:tbl>
    <w:p w14:paraId="5FC97E99" w14:textId="77777777" w:rsidR="00067E49" w:rsidRPr="00640230" w:rsidRDefault="00067E49" w:rsidP="00DF3E58"/>
    <w:sectPr w:rsidR="00067E49" w:rsidRPr="00640230" w:rsidSect="00067E49">
      <w:footerReference w:type="default" r:id="rId26"/>
      <w:pgSz w:w="11906" w:h="16838" w:code="9"/>
      <w:pgMar w:top="2268" w:right="1418" w:bottom="1418" w:left="1985" w:header="709" w:footer="709" w:gutter="0"/>
      <w:pgNumType w:fmt="lowerLetter"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0CD867" w14:textId="77777777" w:rsidR="000F6ECF" w:rsidRDefault="000F6ECF" w:rsidP="00D467F3">
      <w:pPr>
        <w:spacing w:after="0" w:line="240" w:lineRule="auto"/>
      </w:pPr>
      <w:r>
        <w:separator/>
      </w:r>
    </w:p>
  </w:endnote>
  <w:endnote w:type="continuationSeparator" w:id="0">
    <w:p w14:paraId="147EE123" w14:textId="77777777" w:rsidR="000F6ECF" w:rsidRDefault="000F6ECF" w:rsidP="00D467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96ADFD" w14:textId="77777777" w:rsidR="00E9483F" w:rsidRDefault="00E9483F">
    <w:pPr>
      <w:pStyle w:val="Piedepgina"/>
      <w:jc w:val="right"/>
    </w:pPr>
  </w:p>
  <w:p w14:paraId="649D9EC5" w14:textId="77777777" w:rsidR="00E9483F" w:rsidRDefault="00E9483F">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41382524"/>
      <w:docPartObj>
        <w:docPartGallery w:val="Page Numbers (Bottom of Page)"/>
        <w:docPartUnique/>
      </w:docPartObj>
    </w:sdtPr>
    <w:sdtEndPr>
      <w:rPr>
        <w:noProof/>
      </w:rPr>
    </w:sdtEndPr>
    <w:sdtContent>
      <w:p w14:paraId="06FB8AAD" w14:textId="77777777" w:rsidR="00E9483F" w:rsidRDefault="00E9483F">
        <w:pPr>
          <w:pStyle w:val="Piedepgina"/>
          <w:jc w:val="right"/>
        </w:pPr>
        <w:r>
          <w:fldChar w:fldCharType="begin"/>
        </w:r>
        <w:r w:rsidRPr="00353FE0">
          <w:instrText xml:space="preserve"> PAGE   \* MERGEFORMAT </w:instrText>
        </w:r>
        <w:r>
          <w:fldChar w:fldCharType="separate"/>
        </w:r>
        <w:r>
          <w:rPr>
            <w:noProof/>
          </w:rPr>
          <w:t>7</w:t>
        </w:r>
        <w:r>
          <w:rPr>
            <w:noProof/>
          </w:rPr>
          <w:fldChar w:fldCharType="end"/>
        </w:r>
      </w:p>
    </w:sdtContent>
  </w:sdt>
  <w:p w14:paraId="7B03C0D2" w14:textId="77777777" w:rsidR="00E9483F" w:rsidRDefault="00E9483F">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38088042"/>
      <w:docPartObj>
        <w:docPartGallery w:val="Page Numbers (Bottom of Page)"/>
        <w:docPartUnique/>
      </w:docPartObj>
    </w:sdtPr>
    <w:sdtEndPr/>
    <w:sdtContent>
      <w:p w14:paraId="2FAC2161" w14:textId="77777777" w:rsidR="00E9483F" w:rsidRDefault="00E9483F">
        <w:pPr>
          <w:pStyle w:val="Piedepgina"/>
          <w:jc w:val="right"/>
        </w:pPr>
        <w:r>
          <w:fldChar w:fldCharType="begin"/>
        </w:r>
        <w:r>
          <w:instrText>PAGE   \* MERGEFORMAT</w:instrText>
        </w:r>
        <w:r>
          <w:fldChar w:fldCharType="separate"/>
        </w:r>
        <w:r w:rsidRPr="00DF05CE">
          <w:rPr>
            <w:noProof/>
            <w:lang w:val="es-ES"/>
          </w:rPr>
          <w:t>a</w:t>
        </w:r>
        <w:r>
          <w:fldChar w:fldCharType="end"/>
        </w:r>
      </w:p>
    </w:sdtContent>
  </w:sdt>
  <w:p w14:paraId="79895AE7" w14:textId="77777777" w:rsidR="00E9483F" w:rsidRDefault="00E9483F">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DD2A49" w14:textId="77777777" w:rsidR="000F6ECF" w:rsidRDefault="000F6ECF" w:rsidP="00D467F3">
      <w:pPr>
        <w:spacing w:after="0" w:line="240" w:lineRule="auto"/>
      </w:pPr>
      <w:r>
        <w:separator/>
      </w:r>
    </w:p>
  </w:footnote>
  <w:footnote w:type="continuationSeparator" w:id="0">
    <w:p w14:paraId="4FE3CEBE" w14:textId="77777777" w:rsidR="000F6ECF" w:rsidRDefault="000F6ECF" w:rsidP="00D467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891DFD"/>
    <w:multiLevelType w:val="hybridMultilevel"/>
    <w:tmpl w:val="9B72E316"/>
    <w:lvl w:ilvl="0" w:tplc="76DEB00C">
      <w:start w:val="1"/>
      <w:numFmt w:val="bullet"/>
      <w:pStyle w:val="Ttulo5"/>
      <w:lvlText w:val=""/>
      <w:lvlJc w:val="left"/>
      <w:pPr>
        <w:ind w:left="1080" w:hanging="360"/>
      </w:pPr>
      <w:rPr>
        <w:rFonts w:ascii="Symbol" w:hAnsi="Symbol"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1" w15:restartNumberingAfterBreak="0">
    <w:nsid w:val="170D0B28"/>
    <w:multiLevelType w:val="hybridMultilevel"/>
    <w:tmpl w:val="812289AA"/>
    <w:lvl w:ilvl="0" w:tplc="99CEE5F6">
      <w:start w:val="1"/>
      <w:numFmt w:val="decimal"/>
      <w:lvlText w:val="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 w15:restartNumberingAfterBreak="0">
    <w:nsid w:val="1B2D3304"/>
    <w:multiLevelType w:val="hybridMultilevel"/>
    <w:tmpl w:val="B540CE3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 w15:restartNumberingAfterBreak="0">
    <w:nsid w:val="275D5D67"/>
    <w:multiLevelType w:val="hybridMultilevel"/>
    <w:tmpl w:val="F8C6835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4" w15:restartNumberingAfterBreak="0">
    <w:nsid w:val="29876693"/>
    <w:multiLevelType w:val="hybridMultilevel"/>
    <w:tmpl w:val="4BE282E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5" w15:restartNumberingAfterBreak="0">
    <w:nsid w:val="2A2E6075"/>
    <w:multiLevelType w:val="hybridMultilevel"/>
    <w:tmpl w:val="6A301A78"/>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6" w15:restartNumberingAfterBreak="0">
    <w:nsid w:val="33602E22"/>
    <w:multiLevelType w:val="multilevel"/>
    <w:tmpl w:val="36DC0510"/>
    <w:lvl w:ilvl="0">
      <w:start w:val="1"/>
      <w:numFmt w:val="decimal"/>
      <w:pStyle w:val="Ttulo1"/>
      <w:lvlText w:val="Capítulo %1."/>
      <w:lvlJc w:val="left"/>
      <w:pPr>
        <w:ind w:left="360" w:hanging="360"/>
      </w:pPr>
      <w:rPr>
        <w:rFonts w:hint="default"/>
      </w:rPr>
    </w:lvl>
    <w:lvl w:ilvl="1">
      <w:start w:val="1"/>
      <w:numFmt w:val="decimal"/>
      <w:pStyle w:val="Ttulo2"/>
      <w:isLgl/>
      <w:lvlText w:val="%1.%2"/>
      <w:lvlJc w:val="left"/>
      <w:pPr>
        <w:ind w:left="390" w:hanging="390"/>
      </w:pPr>
      <w:rPr>
        <w:rFonts w:hint="default"/>
      </w:rPr>
    </w:lvl>
    <w:lvl w:ilvl="2">
      <w:start w:val="1"/>
      <w:numFmt w:val="decimal"/>
      <w:pStyle w:val="Ttulo3"/>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7" w15:restartNumberingAfterBreak="0">
    <w:nsid w:val="35F54971"/>
    <w:multiLevelType w:val="hybridMultilevel"/>
    <w:tmpl w:val="72FE0A5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8" w15:restartNumberingAfterBreak="0">
    <w:nsid w:val="370161CF"/>
    <w:multiLevelType w:val="hybridMultilevel"/>
    <w:tmpl w:val="398C1048"/>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9" w15:restartNumberingAfterBreak="0">
    <w:nsid w:val="3BB545E3"/>
    <w:multiLevelType w:val="hybridMultilevel"/>
    <w:tmpl w:val="93746C6C"/>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0" w15:restartNumberingAfterBreak="0">
    <w:nsid w:val="40EF6403"/>
    <w:multiLevelType w:val="hybridMultilevel"/>
    <w:tmpl w:val="1BA2983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1" w15:restartNumberingAfterBreak="0">
    <w:nsid w:val="4A613D77"/>
    <w:multiLevelType w:val="hybridMultilevel"/>
    <w:tmpl w:val="A02AD816"/>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2" w15:restartNumberingAfterBreak="0">
    <w:nsid w:val="534718C0"/>
    <w:multiLevelType w:val="hybridMultilevel"/>
    <w:tmpl w:val="20EAFC34"/>
    <w:lvl w:ilvl="0" w:tplc="965E397E">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AB17B11"/>
    <w:multiLevelType w:val="hybridMultilevel"/>
    <w:tmpl w:val="A9EA26E2"/>
    <w:lvl w:ilvl="0" w:tplc="4DBA7220">
      <w:start w:val="1"/>
      <w:numFmt w:val="bullet"/>
      <w:lvlText w:val=""/>
      <w:lvlJc w:val="left"/>
      <w:pPr>
        <w:ind w:left="36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4" w15:restartNumberingAfterBreak="0">
    <w:nsid w:val="62CF6304"/>
    <w:multiLevelType w:val="hybridMultilevel"/>
    <w:tmpl w:val="C6D204C2"/>
    <w:lvl w:ilvl="0" w:tplc="D7E05C6E">
      <w:start w:val="1"/>
      <w:numFmt w:val="decimal"/>
      <w:lvlText w:val="R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5" w15:restartNumberingAfterBreak="0">
    <w:nsid w:val="63D245E4"/>
    <w:multiLevelType w:val="hybridMultilevel"/>
    <w:tmpl w:val="13FC1B4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6" w15:restartNumberingAfterBreak="0">
    <w:nsid w:val="6B4B57F0"/>
    <w:multiLevelType w:val="hybridMultilevel"/>
    <w:tmpl w:val="A8821E4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7" w15:restartNumberingAfterBreak="0">
    <w:nsid w:val="6CE43551"/>
    <w:multiLevelType w:val="hybridMultilevel"/>
    <w:tmpl w:val="F8741D50"/>
    <w:lvl w:ilvl="0" w:tplc="280A0001">
      <w:start w:val="1"/>
      <w:numFmt w:val="bullet"/>
      <w:lvlText w:val=""/>
      <w:lvlJc w:val="left"/>
      <w:pPr>
        <w:ind w:left="360" w:hanging="360"/>
      </w:pPr>
      <w:rPr>
        <w:rFonts w:ascii="Symbol" w:hAnsi="Symbol" w:hint="default"/>
      </w:rPr>
    </w:lvl>
    <w:lvl w:ilvl="1" w:tplc="280A0003">
      <w:start w:val="1"/>
      <w:numFmt w:val="bullet"/>
      <w:lvlText w:val="o"/>
      <w:lvlJc w:val="left"/>
      <w:pPr>
        <w:ind w:left="1080" w:hanging="360"/>
      </w:pPr>
      <w:rPr>
        <w:rFonts w:ascii="Courier New" w:hAnsi="Courier New" w:cs="Courier New" w:hint="default"/>
      </w:rPr>
    </w:lvl>
    <w:lvl w:ilvl="2" w:tplc="280A0005" w:tentative="1">
      <w:start w:val="1"/>
      <w:numFmt w:val="bullet"/>
      <w:lvlText w:val=""/>
      <w:lvlJc w:val="left"/>
      <w:pPr>
        <w:ind w:left="1800" w:hanging="360"/>
      </w:pPr>
      <w:rPr>
        <w:rFonts w:ascii="Wingdings" w:hAnsi="Wingdings" w:hint="default"/>
      </w:rPr>
    </w:lvl>
    <w:lvl w:ilvl="3" w:tplc="280A0001" w:tentative="1">
      <w:start w:val="1"/>
      <w:numFmt w:val="bullet"/>
      <w:lvlText w:val=""/>
      <w:lvlJc w:val="left"/>
      <w:pPr>
        <w:ind w:left="2520" w:hanging="360"/>
      </w:pPr>
      <w:rPr>
        <w:rFonts w:ascii="Symbol" w:hAnsi="Symbol" w:hint="default"/>
      </w:rPr>
    </w:lvl>
    <w:lvl w:ilvl="4" w:tplc="280A0003" w:tentative="1">
      <w:start w:val="1"/>
      <w:numFmt w:val="bullet"/>
      <w:lvlText w:val="o"/>
      <w:lvlJc w:val="left"/>
      <w:pPr>
        <w:ind w:left="3240" w:hanging="360"/>
      </w:pPr>
      <w:rPr>
        <w:rFonts w:ascii="Courier New" w:hAnsi="Courier New" w:cs="Courier New" w:hint="default"/>
      </w:rPr>
    </w:lvl>
    <w:lvl w:ilvl="5" w:tplc="280A0005" w:tentative="1">
      <w:start w:val="1"/>
      <w:numFmt w:val="bullet"/>
      <w:lvlText w:val=""/>
      <w:lvlJc w:val="left"/>
      <w:pPr>
        <w:ind w:left="3960" w:hanging="360"/>
      </w:pPr>
      <w:rPr>
        <w:rFonts w:ascii="Wingdings" w:hAnsi="Wingdings" w:hint="default"/>
      </w:rPr>
    </w:lvl>
    <w:lvl w:ilvl="6" w:tplc="280A0001" w:tentative="1">
      <w:start w:val="1"/>
      <w:numFmt w:val="bullet"/>
      <w:lvlText w:val=""/>
      <w:lvlJc w:val="left"/>
      <w:pPr>
        <w:ind w:left="4680" w:hanging="360"/>
      </w:pPr>
      <w:rPr>
        <w:rFonts w:ascii="Symbol" w:hAnsi="Symbol" w:hint="default"/>
      </w:rPr>
    </w:lvl>
    <w:lvl w:ilvl="7" w:tplc="280A0003" w:tentative="1">
      <w:start w:val="1"/>
      <w:numFmt w:val="bullet"/>
      <w:lvlText w:val="o"/>
      <w:lvlJc w:val="left"/>
      <w:pPr>
        <w:ind w:left="5400" w:hanging="360"/>
      </w:pPr>
      <w:rPr>
        <w:rFonts w:ascii="Courier New" w:hAnsi="Courier New" w:cs="Courier New" w:hint="default"/>
      </w:rPr>
    </w:lvl>
    <w:lvl w:ilvl="8" w:tplc="280A0005" w:tentative="1">
      <w:start w:val="1"/>
      <w:numFmt w:val="bullet"/>
      <w:lvlText w:val=""/>
      <w:lvlJc w:val="left"/>
      <w:pPr>
        <w:ind w:left="6120" w:hanging="360"/>
      </w:pPr>
      <w:rPr>
        <w:rFonts w:ascii="Wingdings" w:hAnsi="Wingdings" w:hint="default"/>
      </w:rPr>
    </w:lvl>
  </w:abstractNum>
  <w:abstractNum w:abstractNumId="18" w15:restartNumberingAfterBreak="0">
    <w:nsid w:val="7A416846"/>
    <w:multiLevelType w:val="hybridMultilevel"/>
    <w:tmpl w:val="0BEA950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9" w15:restartNumberingAfterBreak="0">
    <w:nsid w:val="7DAB4AB4"/>
    <w:multiLevelType w:val="hybridMultilevel"/>
    <w:tmpl w:val="58A41F5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num w:numId="1">
    <w:abstractNumId w:val="6"/>
  </w:num>
  <w:num w:numId="2">
    <w:abstractNumId w:val="0"/>
  </w:num>
  <w:num w:numId="3">
    <w:abstractNumId w:val="1"/>
  </w:num>
  <w:num w:numId="4">
    <w:abstractNumId w:val="14"/>
  </w:num>
  <w:num w:numId="5">
    <w:abstractNumId w:val="12"/>
  </w:num>
  <w:num w:numId="6">
    <w:abstractNumId w:val="7"/>
  </w:num>
  <w:num w:numId="7">
    <w:abstractNumId w:val="15"/>
  </w:num>
  <w:num w:numId="8">
    <w:abstractNumId w:val="2"/>
  </w:num>
  <w:num w:numId="9">
    <w:abstractNumId w:val="9"/>
  </w:num>
  <w:num w:numId="10">
    <w:abstractNumId w:val="18"/>
  </w:num>
  <w:num w:numId="11">
    <w:abstractNumId w:val="11"/>
  </w:num>
  <w:num w:numId="12">
    <w:abstractNumId w:val="19"/>
  </w:num>
  <w:num w:numId="13">
    <w:abstractNumId w:val="3"/>
  </w:num>
  <w:num w:numId="14">
    <w:abstractNumId w:val="8"/>
  </w:num>
  <w:num w:numId="15">
    <w:abstractNumId w:val="4"/>
  </w:num>
  <w:num w:numId="16">
    <w:abstractNumId w:val="5"/>
  </w:num>
  <w:num w:numId="17">
    <w:abstractNumId w:val="17"/>
  </w:num>
  <w:num w:numId="18">
    <w:abstractNumId w:val="13"/>
  </w:num>
  <w:num w:numId="19">
    <w:abstractNumId w:val="10"/>
  </w:num>
  <w:num w:numId="20">
    <w:abstractNumId w:val="16"/>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37787"/>
    <w:rsid w:val="0000491D"/>
    <w:rsid w:val="00005557"/>
    <w:rsid w:val="00005C81"/>
    <w:rsid w:val="000068FE"/>
    <w:rsid w:val="00006974"/>
    <w:rsid w:val="00007AF8"/>
    <w:rsid w:val="00010152"/>
    <w:rsid w:val="00013462"/>
    <w:rsid w:val="00015163"/>
    <w:rsid w:val="00016A5B"/>
    <w:rsid w:val="00016F2E"/>
    <w:rsid w:val="00020761"/>
    <w:rsid w:val="00023009"/>
    <w:rsid w:val="00026BDB"/>
    <w:rsid w:val="00027446"/>
    <w:rsid w:val="00027BD5"/>
    <w:rsid w:val="00030A85"/>
    <w:rsid w:val="00031BCC"/>
    <w:rsid w:val="00031BD5"/>
    <w:rsid w:val="0003227A"/>
    <w:rsid w:val="000329BD"/>
    <w:rsid w:val="00034988"/>
    <w:rsid w:val="00034BD6"/>
    <w:rsid w:val="0003518C"/>
    <w:rsid w:val="00035217"/>
    <w:rsid w:val="0003542C"/>
    <w:rsid w:val="0003662A"/>
    <w:rsid w:val="000403A8"/>
    <w:rsid w:val="00042678"/>
    <w:rsid w:val="0004394D"/>
    <w:rsid w:val="00043E2D"/>
    <w:rsid w:val="00045A99"/>
    <w:rsid w:val="00045DFF"/>
    <w:rsid w:val="000465AA"/>
    <w:rsid w:val="0005071F"/>
    <w:rsid w:val="000519C1"/>
    <w:rsid w:val="000530BB"/>
    <w:rsid w:val="00053800"/>
    <w:rsid w:val="00053D07"/>
    <w:rsid w:val="00054DC5"/>
    <w:rsid w:val="000551E9"/>
    <w:rsid w:val="0005573E"/>
    <w:rsid w:val="00057694"/>
    <w:rsid w:val="000577F5"/>
    <w:rsid w:val="0006393F"/>
    <w:rsid w:val="000643A9"/>
    <w:rsid w:val="000648E2"/>
    <w:rsid w:val="0006666D"/>
    <w:rsid w:val="00067741"/>
    <w:rsid w:val="00067E49"/>
    <w:rsid w:val="0007046F"/>
    <w:rsid w:val="00071767"/>
    <w:rsid w:val="00072889"/>
    <w:rsid w:val="000730F4"/>
    <w:rsid w:val="00073F11"/>
    <w:rsid w:val="00073FC0"/>
    <w:rsid w:val="000775E9"/>
    <w:rsid w:val="00080783"/>
    <w:rsid w:val="000814CA"/>
    <w:rsid w:val="00082640"/>
    <w:rsid w:val="000831D9"/>
    <w:rsid w:val="00084A53"/>
    <w:rsid w:val="00084A6B"/>
    <w:rsid w:val="00093B8E"/>
    <w:rsid w:val="000952FB"/>
    <w:rsid w:val="00095642"/>
    <w:rsid w:val="00096679"/>
    <w:rsid w:val="000A0878"/>
    <w:rsid w:val="000A0A61"/>
    <w:rsid w:val="000A16E6"/>
    <w:rsid w:val="000A257D"/>
    <w:rsid w:val="000A26B6"/>
    <w:rsid w:val="000A2E5D"/>
    <w:rsid w:val="000A5D4A"/>
    <w:rsid w:val="000A5E87"/>
    <w:rsid w:val="000A6043"/>
    <w:rsid w:val="000A7366"/>
    <w:rsid w:val="000A7E3B"/>
    <w:rsid w:val="000A7F06"/>
    <w:rsid w:val="000B1016"/>
    <w:rsid w:val="000B3296"/>
    <w:rsid w:val="000B52AB"/>
    <w:rsid w:val="000B54B6"/>
    <w:rsid w:val="000B622D"/>
    <w:rsid w:val="000B62DB"/>
    <w:rsid w:val="000B643C"/>
    <w:rsid w:val="000B65ED"/>
    <w:rsid w:val="000B6868"/>
    <w:rsid w:val="000C3633"/>
    <w:rsid w:val="000C441C"/>
    <w:rsid w:val="000C6E62"/>
    <w:rsid w:val="000D1E61"/>
    <w:rsid w:val="000D1FD2"/>
    <w:rsid w:val="000D23D4"/>
    <w:rsid w:val="000D5731"/>
    <w:rsid w:val="000D598B"/>
    <w:rsid w:val="000D672F"/>
    <w:rsid w:val="000D6A64"/>
    <w:rsid w:val="000E2278"/>
    <w:rsid w:val="000E2744"/>
    <w:rsid w:val="000E2952"/>
    <w:rsid w:val="000E2C2F"/>
    <w:rsid w:val="000E30FC"/>
    <w:rsid w:val="000E4604"/>
    <w:rsid w:val="000E56CC"/>
    <w:rsid w:val="000E60C4"/>
    <w:rsid w:val="000E6F12"/>
    <w:rsid w:val="000E733D"/>
    <w:rsid w:val="000E75AC"/>
    <w:rsid w:val="000E7C75"/>
    <w:rsid w:val="000F0A6B"/>
    <w:rsid w:val="000F15D6"/>
    <w:rsid w:val="000F1A8B"/>
    <w:rsid w:val="000F3C69"/>
    <w:rsid w:val="000F48AA"/>
    <w:rsid w:val="000F49AC"/>
    <w:rsid w:val="000F4C98"/>
    <w:rsid w:val="000F5FEA"/>
    <w:rsid w:val="000F6ECF"/>
    <w:rsid w:val="000F7231"/>
    <w:rsid w:val="000F7DCB"/>
    <w:rsid w:val="0010019C"/>
    <w:rsid w:val="00101034"/>
    <w:rsid w:val="00101080"/>
    <w:rsid w:val="00101F19"/>
    <w:rsid w:val="00102A68"/>
    <w:rsid w:val="00103BF1"/>
    <w:rsid w:val="0010407C"/>
    <w:rsid w:val="00106FB2"/>
    <w:rsid w:val="001078DF"/>
    <w:rsid w:val="00110A07"/>
    <w:rsid w:val="001114A9"/>
    <w:rsid w:val="00111ACF"/>
    <w:rsid w:val="00111F13"/>
    <w:rsid w:val="00112585"/>
    <w:rsid w:val="00112727"/>
    <w:rsid w:val="00112BDA"/>
    <w:rsid w:val="001139E2"/>
    <w:rsid w:val="00114B5C"/>
    <w:rsid w:val="00114B8B"/>
    <w:rsid w:val="00114CC2"/>
    <w:rsid w:val="00115EDF"/>
    <w:rsid w:val="001204A8"/>
    <w:rsid w:val="0012097C"/>
    <w:rsid w:val="001214E9"/>
    <w:rsid w:val="0012301D"/>
    <w:rsid w:val="00124098"/>
    <w:rsid w:val="00124B8B"/>
    <w:rsid w:val="00124FD3"/>
    <w:rsid w:val="001251C2"/>
    <w:rsid w:val="0013077D"/>
    <w:rsid w:val="00131B70"/>
    <w:rsid w:val="00133329"/>
    <w:rsid w:val="00134211"/>
    <w:rsid w:val="00134914"/>
    <w:rsid w:val="00135E1B"/>
    <w:rsid w:val="00137A5A"/>
    <w:rsid w:val="00141875"/>
    <w:rsid w:val="001418D9"/>
    <w:rsid w:val="00141924"/>
    <w:rsid w:val="001419D2"/>
    <w:rsid w:val="00143DDE"/>
    <w:rsid w:val="00144129"/>
    <w:rsid w:val="00144E0D"/>
    <w:rsid w:val="0014529E"/>
    <w:rsid w:val="00147495"/>
    <w:rsid w:val="0015162E"/>
    <w:rsid w:val="001517E2"/>
    <w:rsid w:val="00152023"/>
    <w:rsid w:val="0015403E"/>
    <w:rsid w:val="001548C5"/>
    <w:rsid w:val="00155267"/>
    <w:rsid w:val="00155B1B"/>
    <w:rsid w:val="00160B9B"/>
    <w:rsid w:val="00162B9D"/>
    <w:rsid w:val="001638D0"/>
    <w:rsid w:val="00166992"/>
    <w:rsid w:val="00171630"/>
    <w:rsid w:val="001719E5"/>
    <w:rsid w:val="0017339A"/>
    <w:rsid w:val="0017375B"/>
    <w:rsid w:val="00175D4F"/>
    <w:rsid w:val="00176691"/>
    <w:rsid w:val="00176BEE"/>
    <w:rsid w:val="00177877"/>
    <w:rsid w:val="0018163E"/>
    <w:rsid w:val="00182581"/>
    <w:rsid w:val="00182C29"/>
    <w:rsid w:val="00182CE6"/>
    <w:rsid w:val="001832B9"/>
    <w:rsid w:val="001837D4"/>
    <w:rsid w:val="00183AE8"/>
    <w:rsid w:val="0018493A"/>
    <w:rsid w:val="00184E3F"/>
    <w:rsid w:val="001867E0"/>
    <w:rsid w:val="00187D68"/>
    <w:rsid w:val="00190874"/>
    <w:rsid w:val="0019194B"/>
    <w:rsid w:val="00193C1A"/>
    <w:rsid w:val="00193D2C"/>
    <w:rsid w:val="00193F86"/>
    <w:rsid w:val="00194CA3"/>
    <w:rsid w:val="00195778"/>
    <w:rsid w:val="001A05A9"/>
    <w:rsid w:val="001A2197"/>
    <w:rsid w:val="001A21F5"/>
    <w:rsid w:val="001A3330"/>
    <w:rsid w:val="001A6771"/>
    <w:rsid w:val="001A68B1"/>
    <w:rsid w:val="001B084F"/>
    <w:rsid w:val="001B18A2"/>
    <w:rsid w:val="001B2FA4"/>
    <w:rsid w:val="001B3333"/>
    <w:rsid w:val="001B4B55"/>
    <w:rsid w:val="001B7E30"/>
    <w:rsid w:val="001C188E"/>
    <w:rsid w:val="001C3568"/>
    <w:rsid w:val="001C3806"/>
    <w:rsid w:val="001C3E6A"/>
    <w:rsid w:val="001C3F59"/>
    <w:rsid w:val="001C55AB"/>
    <w:rsid w:val="001C6635"/>
    <w:rsid w:val="001C7298"/>
    <w:rsid w:val="001C7F29"/>
    <w:rsid w:val="001D1AAC"/>
    <w:rsid w:val="001D22DB"/>
    <w:rsid w:val="001D283D"/>
    <w:rsid w:val="001D2A5B"/>
    <w:rsid w:val="001D2A9D"/>
    <w:rsid w:val="001D2D1D"/>
    <w:rsid w:val="001D3157"/>
    <w:rsid w:val="001D6890"/>
    <w:rsid w:val="001E072D"/>
    <w:rsid w:val="001E0B3B"/>
    <w:rsid w:val="001E15B8"/>
    <w:rsid w:val="001E29E2"/>
    <w:rsid w:val="001E44C9"/>
    <w:rsid w:val="001E4DE9"/>
    <w:rsid w:val="001E755B"/>
    <w:rsid w:val="001E7A28"/>
    <w:rsid w:val="001E7DE2"/>
    <w:rsid w:val="001F1404"/>
    <w:rsid w:val="001F32FF"/>
    <w:rsid w:val="001F419B"/>
    <w:rsid w:val="001F41D6"/>
    <w:rsid w:val="001F4565"/>
    <w:rsid w:val="001F59CB"/>
    <w:rsid w:val="001F5B59"/>
    <w:rsid w:val="001F5C38"/>
    <w:rsid w:val="002011EB"/>
    <w:rsid w:val="0020298B"/>
    <w:rsid w:val="00203CED"/>
    <w:rsid w:val="00204ECB"/>
    <w:rsid w:val="002069F9"/>
    <w:rsid w:val="00206B80"/>
    <w:rsid w:val="0021006F"/>
    <w:rsid w:val="00210C5E"/>
    <w:rsid w:val="00212454"/>
    <w:rsid w:val="00213C75"/>
    <w:rsid w:val="0021442E"/>
    <w:rsid w:val="002150AD"/>
    <w:rsid w:val="002152FE"/>
    <w:rsid w:val="0021551C"/>
    <w:rsid w:val="002171B8"/>
    <w:rsid w:val="00222252"/>
    <w:rsid w:val="0022263C"/>
    <w:rsid w:val="00223936"/>
    <w:rsid w:val="00223B55"/>
    <w:rsid w:val="00224462"/>
    <w:rsid w:val="002265E5"/>
    <w:rsid w:val="00226E2C"/>
    <w:rsid w:val="002276FB"/>
    <w:rsid w:val="00227943"/>
    <w:rsid w:val="00230F44"/>
    <w:rsid w:val="002317C2"/>
    <w:rsid w:val="0023591A"/>
    <w:rsid w:val="00236A80"/>
    <w:rsid w:val="00237267"/>
    <w:rsid w:val="00237A1B"/>
    <w:rsid w:val="00242DDF"/>
    <w:rsid w:val="002433E6"/>
    <w:rsid w:val="00244DED"/>
    <w:rsid w:val="00245161"/>
    <w:rsid w:val="0024610C"/>
    <w:rsid w:val="00247314"/>
    <w:rsid w:val="00247C33"/>
    <w:rsid w:val="00250495"/>
    <w:rsid w:val="0025114E"/>
    <w:rsid w:val="002513FB"/>
    <w:rsid w:val="00252018"/>
    <w:rsid w:val="00252979"/>
    <w:rsid w:val="00252B65"/>
    <w:rsid w:val="00252F22"/>
    <w:rsid w:val="00253147"/>
    <w:rsid w:val="00253847"/>
    <w:rsid w:val="00253F33"/>
    <w:rsid w:val="00255467"/>
    <w:rsid w:val="002562B0"/>
    <w:rsid w:val="00256E20"/>
    <w:rsid w:val="002574BF"/>
    <w:rsid w:val="00260EB0"/>
    <w:rsid w:val="00261162"/>
    <w:rsid w:val="0026289B"/>
    <w:rsid w:val="00262D48"/>
    <w:rsid w:val="00264025"/>
    <w:rsid w:val="00264E33"/>
    <w:rsid w:val="00267EC0"/>
    <w:rsid w:val="00270F9F"/>
    <w:rsid w:val="002717FA"/>
    <w:rsid w:val="00271A33"/>
    <w:rsid w:val="00274439"/>
    <w:rsid w:val="002747AD"/>
    <w:rsid w:val="0027683C"/>
    <w:rsid w:val="00276903"/>
    <w:rsid w:val="00276CE5"/>
    <w:rsid w:val="00277095"/>
    <w:rsid w:val="0027717F"/>
    <w:rsid w:val="0028017A"/>
    <w:rsid w:val="00280797"/>
    <w:rsid w:val="002810C5"/>
    <w:rsid w:val="00281616"/>
    <w:rsid w:val="00282827"/>
    <w:rsid w:val="00283562"/>
    <w:rsid w:val="00285874"/>
    <w:rsid w:val="00285B56"/>
    <w:rsid w:val="00292457"/>
    <w:rsid w:val="00294206"/>
    <w:rsid w:val="00295DF5"/>
    <w:rsid w:val="0029720F"/>
    <w:rsid w:val="002A1E13"/>
    <w:rsid w:val="002A2873"/>
    <w:rsid w:val="002A2D10"/>
    <w:rsid w:val="002A3551"/>
    <w:rsid w:val="002A67EB"/>
    <w:rsid w:val="002A6BB1"/>
    <w:rsid w:val="002B063E"/>
    <w:rsid w:val="002B22A9"/>
    <w:rsid w:val="002B32BB"/>
    <w:rsid w:val="002B65BA"/>
    <w:rsid w:val="002C27ED"/>
    <w:rsid w:val="002C2EF6"/>
    <w:rsid w:val="002C3511"/>
    <w:rsid w:val="002C3927"/>
    <w:rsid w:val="002C52B1"/>
    <w:rsid w:val="002C72B4"/>
    <w:rsid w:val="002D166B"/>
    <w:rsid w:val="002D2148"/>
    <w:rsid w:val="002D29E8"/>
    <w:rsid w:val="002D2AD4"/>
    <w:rsid w:val="002D30F9"/>
    <w:rsid w:val="002D3131"/>
    <w:rsid w:val="002D33A2"/>
    <w:rsid w:val="002D354C"/>
    <w:rsid w:val="002D4117"/>
    <w:rsid w:val="002D4D81"/>
    <w:rsid w:val="002D5060"/>
    <w:rsid w:val="002D6CA5"/>
    <w:rsid w:val="002D6CCC"/>
    <w:rsid w:val="002D75E5"/>
    <w:rsid w:val="002E02D1"/>
    <w:rsid w:val="002E1EF6"/>
    <w:rsid w:val="002E2190"/>
    <w:rsid w:val="002E21E7"/>
    <w:rsid w:val="002E23DB"/>
    <w:rsid w:val="002E40B3"/>
    <w:rsid w:val="002E4620"/>
    <w:rsid w:val="002E6485"/>
    <w:rsid w:val="002F14B1"/>
    <w:rsid w:val="002F1666"/>
    <w:rsid w:val="002F30C5"/>
    <w:rsid w:val="002F4A1A"/>
    <w:rsid w:val="002F5084"/>
    <w:rsid w:val="002F69CF"/>
    <w:rsid w:val="00301223"/>
    <w:rsid w:val="00301285"/>
    <w:rsid w:val="00301BF1"/>
    <w:rsid w:val="00302376"/>
    <w:rsid w:val="0030644C"/>
    <w:rsid w:val="0030668D"/>
    <w:rsid w:val="00307FDD"/>
    <w:rsid w:val="00310C46"/>
    <w:rsid w:val="0031108D"/>
    <w:rsid w:val="003112C4"/>
    <w:rsid w:val="00315531"/>
    <w:rsid w:val="0031737C"/>
    <w:rsid w:val="00320A93"/>
    <w:rsid w:val="00320C1E"/>
    <w:rsid w:val="00323218"/>
    <w:rsid w:val="00323CC5"/>
    <w:rsid w:val="0032416A"/>
    <w:rsid w:val="0032434D"/>
    <w:rsid w:val="00325AC4"/>
    <w:rsid w:val="00326B2B"/>
    <w:rsid w:val="0033599E"/>
    <w:rsid w:val="00336F31"/>
    <w:rsid w:val="00337546"/>
    <w:rsid w:val="00341073"/>
    <w:rsid w:val="003414A6"/>
    <w:rsid w:val="003418A0"/>
    <w:rsid w:val="00342877"/>
    <w:rsid w:val="00343997"/>
    <w:rsid w:val="0034608D"/>
    <w:rsid w:val="00346126"/>
    <w:rsid w:val="00351354"/>
    <w:rsid w:val="00351C1A"/>
    <w:rsid w:val="0035257E"/>
    <w:rsid w:val="00353196"/>
    <w:rsid w:val="00353EE2"/>
    <w:rsid w:val="00353FE0"/>
    <w:rsid w:val="0035446C"/>
    <w:rsid w:val="003553A0"/>
    <w:rsid w:val="00355F5F"/>
    <w:rsid w:val="003562C5"/>
    <w:rsid w:val="00357652"/>
    <w:rsid w:val="00357F2A"/>
    <w:rsid w:val="00360CE8"/>
    <w:rsid w:val="00361D0D"/>
    <w:rsid w:val="00361FC2"/>
    <w:rsid w:val="003629AF"/>
    <w:rsid w:val="00363820"/>
    <w:rsid w:val="0036551C"/>
    <w:rsid w:val="00365AA8"/>
    <w:rsid w:val="00365FD4"/>
    <w:rsid w:val="003660C0"/>
    <w:rsid w:val="00366515"/>
    <w:rsid w:val="0036700B"/>
    <w:rsid w:val="003672B6"/>
    <w:rsid w:val="00370426"/>
    <w:rsid w:val="00370D10"/>
    <w:rsid w:val="00371E62"/>
    <w:rsid w:val="00380B10"/>
    <w:rsid w:val="003817BA"/>
    <w:rsid w:val="0038194C"/>
    <w:rsid w:val="0038312F"/>
    <w:rsid w:val="00383C1B"/>
    <w:rsid w:val="00385DED"/>
    <w:rsid w:val="0038610E"/>
    <w:rsid w:val="003862D1"/>
    <w:rsid w:val="003869EF"/>
    <w:rsid w:val="003879D7"/>
    <w:rsid w:val="00390F38"/>
    <w:rsid w:val="00391B9F"/>
    <w:rsid w:val="003938DD"/>
    <w:rsid w:val="0039471D"/>
    <w:rsid w:val="00394AAF"/>
    <w:rsid w:val="00395B83"/>
    <w:rsid w:val="00395FB8"/>
    <w:rsid w:val="00397283"/>
    <w:rsid w:val="003A2161"/>
    <w:rsid w:val="003A48D1"/>
    <w:rsid w:val="003A4930"/>
    <w:rsid w:val="003A5DCC"/>
    <w:rsid w:val="003A6892"/>
    <w:rsid w:val="003A7061"/>
    <w:rsid w:val="003A70CD"/>
    <w:rsid w:val="003A7F28"/>
    <w:rsid w:val="003B0F48"/>
    <w:rsid w:val="003B36E9"/>
    <w:rsid w:val="003B42EA"/>
    <w:rsid w:val="003B4C18"/>
    <w:rsid w:val="003B52CD"/>
    <w:rsid w:val="003B75B9"/>
    <w:rsid w:val="003B7673"/>
    <w:rsid w:val="003B7675"/>
    <w:rsid w:val="003C158C"/>
    <w:rsid w:val="003C356C"/>
    <w:rsid w:val="003C408D"/>
    <w:rsid w:val="003C49BA"/>
    <w:rsid w:val="003C49F4"/>
    <w:rsid w:val="003C4BA2"/>
    <w:rsid w:val="003C5A66"/>
    <w:rsid w:val="003C60B2"/>
    <w:rsid w:val="003C6DD0"/>
    <w:rsid w:val="003C701D"/>
    <w:rsid w:val="003D0711"/>
    <w:rsid w:val="003D0715"/>
    <w:rsid w:val="003D17AA"/>
    <w:rsid w:val="003D2304"/>
    <w:rsid w:val="003D5CDD"/>
    <w:rsid w:val="003D638E"/>
    <w:rsid w:val="003D6A72"/>
    <w:rsid w:val="003D7E84"/>
    <w:rsid w:val="003E0FDA"/>
    <w:rsid w:val="003E112A"/>
    <w:rsid w:val="003E52D2"/>
    <w:rsid w:val="003E6F79"/>
    <w:rsid w:val="003E77C6"/>
    <w:rsid w:val="003F1965"/>
    <w:rsid w:val="003F25BC"/>
    <w:rsid w:val="003F33AB"/>
    <w:rsid w:val="003F57E0"/>
    <w:rsid w:val="003F64A5"/>
    <w:rsid w:val="003F6B69"/>
    <w:rsid w:val="00400E6D"/>
    <w:rsid w:val="00404332"/>
    <w:rsid w:val="00404F83"/>
    <w:rsid w:val="004065C2"/>
    <w:rsid w:val="004078A8"/>
    <w:rsid w:val="0041105D"/>
    <w:rsid w:val="00411574"/>
    <w:rsid w:val="004124AA"/>
    <w:rsid w:val="0041274A"/>
    <w:rsid w:val="00412868"/>
    <w:rsid w:val="00413E15"/>
    <w:rsid w:val="00414F96"/>
    <w:rsid w:val="00416292"/>
    <w:rsid w:val="004167C9"/>
    <w:rsid w:val="0042113C"/>
    <w:rsid w:val="004214AC"/>
    <w:rsid w:val="00422676"/>
    <w:rsid w:val="004233CF"/>
    <w:rsid w:val="00423680"/>
    <w:rsid w:val="00424904"/>
    <w:rsid w:val="00425C0E"/>
    <w:rsid w:val="00425D21"/>
    <w:rsid w:val="00426400"/>
    <w:rsid w:val="00427462"/>
    <w:rsid w:val="00427980"/>
    <w:rsid w:val="00430DDE"/>
    <w:rsid w:val="00431B5A"/>
    <w:rsid w:val="004325A9"/>
    <w:rsid w:val="0043279A"/>
    <w:rsid w:val="00434E9B"/>
    <w:rsid w:val="00434FA9"/>
    <w:rsid w:val="004363CD"/>
    <w:rsid w:val="00436A43"/>
    <w:rsid w:val="00436EDC"/>
    <w:rsid w:val="004436A1"/>
    <w:rsid w:val="00444306"/>
    <w:rsid w:val="00444A22"/>
    <w:rsid w:val="0044628A"/>
    <w:rsid w:val="00450E49"/>
    <w:rsid w:val="0045114D"/>
    <w:rsid w:val="00452FD7"/>
    <w:rsid w:val="00453F47"/>
    <w:rsid w:val="00454008"/>
    <w:rsid w:val="00454C3B"/>
    <w:rsid w:val="0045534B"/>
    <w:rsid w:val="00456023"/>
    <w:rsid w:val="00456B99"/>
    <w:rsid w:val="00460688"/>
    <w:rsid w:val="00460A37"/>
    <w:rsid w:val="0046225B"/>
    <w:rsid w:val="00463679"/>
    <w:rsid w:val="00464CC7"/>
    <w:rsid w:val="004652FF"/>
    <w:rsid w:val="00465777"/>
    <w:rsid w:val="0046791B"/>
    <w:rsid w:val="004708F6"/>
    <w:rsid w:val="00470A15"/>
    <w:rsid w:val="00471D61"/>
    <w:rsid w:val="004720CA"/>
    <w:rsid w:val="0047244F"/>
    <w:rsid w:val="00472E9A"/>
    <w:rsid w:val="00480718"/>
    <w:rsid w:val="00482979"/>
    <w:rsid w:val="0048302F"/>
    <w:rsid w:val="0048423C"/>
    <w:rsid w:val="00486219"/>
    <w:rsid w:val="00486DC8"/>
    <w:rsid w:val="004920A9"/>
    <w:rsid w:val="00493036"/>
    <w:rsid w:val="004948E4"/>
    <w:rsid w:val="00495633"/>
    <w:rsid w:val="00496241"/>
    <w:rsid w:val="004A052B"/>
    <w:rsid w:val="004A08B7"/>
    <w:rsid w:val="004A15FF"/>
    <w:rsid w:val="004A2D6B"/>
    <w:rsid w:val="004A30F6"/>
    <w:rsid w:val="004A402F"/>
    <w:rsid w:val="004A7232"/>
    <w:rsid w:val="004A7265"/>
    <w:rsid w:val="004A7691"/>
    <w:rsid w:val="004B20D2"/>
    <w:rsid w:val="004B5156"/>
    <w:rsid w:val="004C1EC1"/>
    <w:rsid w:val="004C258E"/>
    <w:rsid w:val="004C41FB"/>
    <w:rsid w:val="004C4435"/>
    <w:rsid w:val="004C4ECC"/>
    <w:rsid w:val="004C4FBC"/>
    <w:rsid w:val="004D0215"/>
    <w:rsid w:val="004D2C73"/>
    <w:rsid w:val="004D53AF"/>
    <w:rsid w:val="004D6008"/>
    <w:rsid w:val="004D6010"/>
    <w:rsid w:val="004D6336"/>
    <w:rsid w:val="004D753E"/>
    <w:rsid w:val="004D7F91"/>
    <w:rsid w:val="004E1F90"/>
    <w:rsid w:val="004E21FB"/>
    <w:rsid w:val="004E34D8"/>
    <w:rsid w:val="004E466D"/>
    <w:rsid w:val="004E5941"/>
    <w:rsid w:val="004E701A"/>
    <w:rsid w:val="004E719B"/>
    <w:rsid w:val="004F1BE1"/>
    <w:rsid w:val="004F57CD"/>
    <w:rsid w:val="004F6981"/>
    <w:rsid w:val="005008C4"/>
    <w:rsid w:val="00500B8F"/>
    <w:rsid w:val="00500FD5"/>
    <w:rsid w:val="00501AA7"/>
    <w:rsid w:val="00502554"/>
    <w:rsid w:val="00502B89"/>
    <w:rsid w:val="00503A44"/>
    <w:rsid w:val="00503CC0"/>
    <w:rsid w:val="005051A0"/>
    <w:rsid w:val="005069FE"/>
    <w:rsid w:val="00506DA4"/>
    <w:rsid w:val="00507A62"/>
    <w:rsid w:val="00507E52"/>
    <w:rsid w:val="005105BC"/>
    <w:rsid w:val="005113A1"/>
    <w:rsid w:val="00511477"/>
    <w:rsid w:val="0051238C"/>
    <w:rsid w:val="005126AF"/>
    <w:rsid w:val="00512E89"/>
    <w:rsid w:val="00514175"/>
    <w:rsid w:val="005172CF"/>
    <w:rsid w:val="0052124C"/>
    <w:rsid w:val="00522E1F"/>
    <w:rsid w:val="00523A13"/>
    <w:rsid w:val="00523D84"/>
    <w:rsid w:val="0052453F"/>
    <w:rsid w:val="00524C1E"/>
    <w:rsid w:val="00526DA4"/>
    <w:rsid w:val="005271B9"/>
    <w:rsid w:val="005303F8"/>
    <w:rsid w:val="00530DDA"/>
    <w:rsid w:val="005323C1"/>
    <w:rsid w:val="00533AC1"/>
    <w:rsid w:val="00534FFA"/>
    <w:rsid w:val="00535DEB"/>
    <w:rsid w:val="005372A3"/>
    <w:rsid w:val="0053747D"/>
    <w:rsid w:val="0053760B"/>
    <w:rsid w:val="00540243"/>
    <w:rsid w:val="005441EF"/>
    <w:rsid w:val="005446CE"/>
    <w:rsid w:val="00545242"/>
    <w:rsid w:val="00545476"/>
    <w:rsid w:val="005455BD"/>
    <w:rsid w:val="005455DA"/>
    <w:rsid w:val="005472F8"/>
    <w:rsid w:val="00551564"/>
    <w:rsid w:val="00553CEF"/>
    <w:rsid w:val="00553E99"/>
    <w:rsid w:val="00554CB3"/>
    <w:rsid w:val="00554D23"/>
    <w:rsid w:val="00555826"/>
    <w:rsid w:val="00555FCF"/>
    <w:rsid w:val="00556896"/>
    <w:rsid w:val="00556B97"/>
    <w:rsid w:val="00561B1B"/>
    <w:rsid w:val="00561F03"/>
    <w:rsid w:val="005624E0"/>
    <w:rsid w:val="00562BF9"/>
    <w:rsid w:val="0056321B"/>
    <w:rsid w:val="00564A73"/>
    <w:rsid w:val="00564C3E"/>
    <w:rsid w:val="00565270"/>
    <w:rsid w:val="00570F0A"/>
    <w:rsid w:val="0057338A"/>
    <w:rsid w:val="00573811"/>
    <w:rsid w:val="005759B2"/>
    <w:rsid w:val="00575E5F"/>
    <w:rsid w:val="0057749A"/>
    <w:rsid w:val="005826C8"/>
    <w:rsid w:val="00582807"/>
    <w:rsid w:val="005834F9"/>
    <w:rsid w:val="005863BB"/>
    <w:rsid w:val="0058680F"/>
    <w:rsid w:val="005868AA"/>
    <w:rsid w:val="00586A04"/>
    <w:rsid w:val="00586C83"/>
    <w:rsid w:val="00590070"/>
    <w:rsid w:val="00590B80"/>
    <w:rsid w:val="00591BA5"/>
    <w:rsid w:val="005920DE"/>
    <w:rsid w:val="00593D1C"/>
    <w:rsid w:val="005944CA"/>
    <w:rsid w:val="00595BD7"/>
    <w:rsid w:val="00596B22"/>
    <w:rsid w:val="0059719A"/>
    <w:rsid w:val="0059743A"/>
    <w:rsid w:val="005975C0"/>
    <w:rsid w:val="005979EE"/>
    <w:rsid w:val="00597A62"/>
    <w:rsid w:val="005A114D"/>
    <w:rsid w:val="005A1FBB"/>
    <w:rsid w:val="005A4CC0"/>
    <w:rsid w:val="005A6AEC"/>
    <w:rsid w:val="005B18A6"/>
    <w:rsid w:val="005B2C02"/>
    <w:rsid w:val="005B3B22"/>
    <w:rsid w:val="005B43B8"/>
    <w:rsid w:val="005B661F"/>
    <w:rsid w:val="005B71B3"/>
    <w:rsid w:val="005B73E0"/>
    <w:rsid w:val="005C0EE5"/>
    <w:rsid w:val="005C193A"/>
    <w:rsid w:val="005C1B69"/>
    <w:rsid w:val="005C1DB7"/>
    <w:rsid w:val="005C2710"/>
    <w:rsid w:val="005C29D8"/>
    <w:rsid w:val="005C40D5"/>
    <w:rsid w:val="005C63E2"/>
    <w:rsid w:val="005C7012"/>
    <w:rsid w:val="005C768C"/>
    <w:rsid w:val="005D0B29"/>
    <w:rsid w:val="005D251F"/>
    <w:rsid w:val="005D345F"/>
    <w:rsid w:val="005D3F93"/>
    <w:rsid w:val="005D4583"/>
    <w:rsid w:val="005D4A43"/>
    <w:rsid w:val="005D67BB"/>
    <w:rsid w:val="005D7398"/>
    <w:rsid w:val="005D7E40"/>
    <w:rsid w:val="005E16B5"/>
    <w:rsid w:val="005E1855"/>
    <w:rsid w:val="005E1F0B"/>
    <w:rsid w:val="005E2ECC"/>
    <w:rsid w:val="005E3856"/>
    <w:rsid w:val="005E4B62"/>
    <w:rsid w:val="005E67D6"/>
    <w:rsid w:val="005E7CD3"/>
    <w:rsid w:val="005F0978"/>
    <w:rsid w:val="005F1CF8"/>
    <w:rsid w:val="005F2131"/>
    <w:rsid w:val="005F22CC"/>
    <w:rsid w:val="005F2559"/>
    <w:rsid w:val="005F25ED"/>
    <w:rsid w:val="005F27C3"/>
    <w:rsid w:val="005F2BA9"/>
    <w:rsid w:val="005F3A7C"/>
    <w:rsid w:val="005F4506"/>
    <w:rsid w:val="005F4796"/>
    <w:rsid w:val="005F4D2C"/>
    <w:rsid w:val="005F79D8"/>
    <w:rsid w:val="005F7BF1"/>
    <w:rsid w:val="00600A36"/>
    <w:rsid w:val="006017BF"/>
    <w:rsid w:val="00604EF8"/>
    <w:rsid w:val="006068BB"/>
    <w:rsid w:val="006069BB"/>
    <w:rsid w:val="006072D2"/>
    <w:rsid w:val="006105E8"/>
    <w:rsid w:val="0061109A"/>
    <w:rsid w:val="0061191B"/>
    <w:rsid w:val="00611BEA"/>
    <w:rsid w:val="00613296"/>
    <w:rsid w:val="006134CC"/>
    <w:rsid w:val="00613C25"/>
    <w:rsid w:val="00614DA0"/>
    <w:rsid w:val="00620F72"/>
    <w:rsid w:val="00621D24"/>
    <w:rsid w:val="00622036"/>
    <w:rsid w:val="00623E89"/>
    <w:rsid w:val="0062507C"/>
    <w:rsid w:val="006254D7"/>
    <w:rsid w:val="0062591E"/>
    <w:rsid w:val="00626B9C"/>
    <w:rsid w:val="0062790A"/>
    <w:rsid w:val="0063134B"/>
    <w:rsid w:val="006313B4"/>
    <w:rsid w:val="00632768"/>
    <w:rsid w:val="00633C43"/>
    <w:rsid w:val="00633D9F"/>
    <w:rsid w:val="00635968"/>
    <w:rsid w:val="0063640C"/>
    <w:rsid w:val="00636A7A"/>
    <w:rsid w:val="00636B97"/>
    <w:rsid w:val="00640230"/>
    <w:rsid w:val="00640EC4"/>
    <w:rsid w:val="00641159"/>
    <w:rsid w:val="0064210F"/>
    <w:rsid w:val="00642815"/>
    <w:rsid w:val="00642FBA"/>
    <w:rsid w:val="00643E84"/>
    <w:rsid w:val="00644D80"/>
    <w:rsid w:val="00645EC7"/>
    <w:rsid w:val="00646204"/>
    <w:rsid w:val="006464A5"/>
    <w:rsid w:val="006467A1"/>
    <w:rsid w:val="00646B46"/>
    <w:rsid w:val="00646ED0"/>
    <w:rsid w:val="00646FE7"/>
    <w:rsid w:val="00647375"/>
    <w:rsid w:val="0064782F"/>
    <w:rsid w:val="00647F76"/>
    <w:rsid w:val="006520E5"/>
    <w:rsid w:val="00652412"/>
    <w:rsid w:val="00653B94"/>
    <w:rsid w:val="006542C8"/>
    <w:rsid w:val="0065579F"/>
    <w:rsid w:val="00656F86"/>
    <w:rsid w:val="006576BC"/>
    <w:rsid w:val="00660DBA"/>
    <w:rsid w:val="00661595"/>
    <w:rsid w:val="0066266E"/>
    <w:rsid w:val="00662914"/>
    <w:rsid w:val="00662BCD"/>
    <w:rsid w:val="00663A20"/>
    <w:rsid w:val="00666E72"/>
    <w:rsid w:val="00666FBD"/>
    <w:rsid w:val="00670E65"/>
    <w:rsid w:val="00671B8C"/>
    <w:rsid w:val="0067584E"/>
    <w:rsid w:val="00675C44"/>
    <w:rsid w:val="006760C6"/>
    <w:rsid w:val="00677F7F"/>
    <w:rsid w:val="00682321"/>
    <w:rsid w:val="00683D27"/>
    <w:rsid w:val="00684937"/>
    <w:rsid w:val="00685486"/>
    <w:rsid w:val="00686935"/>
    <w:rsid w:val="00687FD6"/>
    <w:rsid w:val="00692DEE"/>
    <w:rsid w:val="00692EC8"/>
    <w:rsid w:val="00693D0E"/>
    <w:rsid w:val="00693E3B"/>
    <w:rsid w:val="00694E0E"/>
    <w:rsid w:val="00695317"/>
    <w:rsid w:val="00697335"/>
    <w:rsid w:val="00697A7C"/>
    <w:rsid w:val="006A06E7"/>
    <w:rsid w:val="006A0745"/>
    <w:rsid w:val="006A207B"/>
    <w:rsid w:val="006A7366"/>
    <w:rsid w:val="006A75AF"/>
    <w:rsid w:val="006A7868"/>
    <w:rsid w:val="006A7F7E"/>
    <w:rsid w:val="006B052F"/>
    <w:rsid w:val="006B1DAB"/>
    <w:rsid w:val="006B1FB3"/>
    <w:rsid w:val="006B2281"/>
    <w:rsid w:val="006B26BE"/>
    <w:rsid w:val="006B3D7C"/>
    <w:rsid w:val="006B471A"/>
    <w:rsid w:val="006B4933"/>
    <w:rsid w:val="006B4F93"/>
    <w:rsid w:val="006B5962"/>
    <w:rsid w:val="006B6637"/>
    <w:rsid w:val="006B663A"/>
    <w:rsid w:val="006C0202"/>
    <w:rsid w:val="006C453D"/>
    <w:rsid w:val="006C56B9"/>
    <w:rsid w:val="006C56ED"/>
    <w:rsid w:val="006C62F7"/>
    <w:rsid w:val="006C6D0B"/>
    <w:rsid w:val="006C6DD3"/>
    <w:rsid w:val="006C7A53"/>
    <w:rsid w:val="006D073E"/>
    <w:rsid w:val="006D094A"/>
    <w:rsid w:val="006D0B18"/>
    <w:rsid w:val="006D260B"/>
    <w:rsid w:val="006D2AAB"/>
    <w:rsid w:val="006D5548"/>
    <w:rsid w:val="006D6680"/>
    <w:rsid w:val="006E075A"/>
    <w:rsid w:val="006E2256"/>
    <w:rsid w:val="006E2C33"/>
    <w:rsid w:val="006E4744"/>
    <w:rsid w:val="006E48E2"/>
    <w:rsid w:val="006E4C47"/>
    <w:rsid w:val="006E6607"/>
    <w:rsid w:val="006E7FC6"/>
    <w:rsid w:val="006F089E"/>
    <w:rsid w:val="006F125C"/>
    <w:rsid w:val="006F299B"/>
    <w:rsid w:val="006F2A11"/>
    <w:rsid w:val="006F2F92"/>
    <w:rsid w:val="006F4773"/>
    <w:rsid w:val="006F7C2B"/>
    <w:rsid w:val="00701719"/>
    <w:rsid w:val="007020CC"/>
    <w:rsid w:val="00702BBD"/>
    <w:rsid w:val="00702C16"/>
    <w:rsid w:val="0070304B"/>
    <w:rsid w:val="00703F62"/>
    <w:rsid w:val="0070408A"/>
    <w:rsid w:val="00704DC4"/>
    <w:rsid w:val="007054A4"/>
    <w:rsid w:val="00707A20"/>
    <w:rsid w:val="00707FC6"/>
    <w:rsid w:val="0071144A"/>
    <w:rsid w:val="007115AF"/>
    <w:rsid w:val="00711BDF"/>
    <w:rsid w:val="00711C14"/>
    <w:rsid w:val="00712948"/>
    <w:rsid w:val="00712979"/>
    <w:rsid w:val="00712B6A"/>
    <w:rsid w:val="00713320"/>
    <w:rsid w:val="00715A7B"/>
    <w:rsid w:val="00716CC6"/>
    <w:rsid w:val="00717000"/>
    <w:rsid w:val="007179EA"/>
    <w:rsid w:val="00720FDC"/>
    <w:rsid w:val="00721545"/>
    <w:rsid w:val="00722381"/>
    <w:rsid w:val="00723042"/>
    <w:rsid w:val="007300A3"/>
    <w:rsid w:val="00730872"/>
    <w:rsid w:val="00730AEF"/>
    <w:rsid w:val="00733519"/>
    <w:rsid w:val="00734880"/>
    <w:rsid w:val="007350F2"/>
    <w:rsid w:val="007357DB"/>
    <w:rsid w:val="00737787"/>
    <w:rsid w:val="007377F4"/>
    <w:rsid w:val="00737A78"/>
    <w:rsid w:val="00737EED"/>
    <w:rsid w:val="007410D3"/>
    <w:rsid w:val="007421C9"/>
    <w:rsid w:val="00742981"/>
    <w:rsid w:val="007429FE"/>
    <w:rsid w:val="00744733"/>
    <w:rsid w:val="00745D6B"/>
    <w:rsid w:val="00746701"/>
    <w:rsid w:val="00747DCB"/>
    <w:rsid w:val="00751617"/>
    <w:rsid w:val="0075209D"/>
    <w:rsid w:val="007526D3"/>
    <w:rsid w:val="00753A9A"/>
    <w:rsid w:val="00753C84"/>
    <w:rsid w:val="00754217"/>
    <w:rsid w:val="0075697E"/>
    <w:rsid w:val="00757372"/>
    <w:rsid w:val="00757818"/>
    <w:rsid w:val="00760DA3"/>
    <w:rsid w:val="00762D9C"/>
    <w:rsid w:val="00764B26"/>
    <w:rsid w:val="007651BA"/>
    <w:rsid w:val="00765B98"/>
    <w:rsid w:val="00767C84"/>
    <w:rsid w:val="0077425D"/>
    <w:rsid w:val="007743F5"/>
    <w:rsid w:val="00776003"/>
    <w:rsid w:val="007805D3"/>
    <w:rsid w:val="00782BB4"/>
    <w:rsid w:val="00783746"/>
    <w:rsid w:val="007837DE"/>
    <w:rsid w:val="00783B0D"/>
    <w:rsid w:val="00786A71"/>
    <w:rsid w:val="007913AD"/>
    <w:rsid w:val="00792DCD"/>
    <w:rsid w:val="007939F6"/>
    <w:rsid w:val="00793C9D"/>
    <w:rsid w:val="00794078"/>
    <w:rsid w:val="00794BEE"/>
    <w:rsid w:val="007960A2"/>
    <w:rsid w:val="0079652B"/>
    <w:rsid w:val="00796E40"/>
    <w:rsid w:val="00797CA6"/>
    <w:rsid w:val="007A0232"/>
    <w:rsid w:val="007A0404"/>
    <w:rsid w:val="007A0AA5"/>
    <w:rsid w:val="007A359F"/>
    <w:rsid w:val="007A40ED"/>
    <w:rsid w:val="007A4ACB"/>
    <w:rsid w:val="007A5484"/>
    <w:rsid w:val="007A557E"/>
    <w:rsid w:val="007A5968"/>
    <w:rsid w:val="007A6300"/>
    <w:rsid w:val="007B0951"/>
    <w:rsid w:val="007B0AB8"/>
    <w:rsid w:val="007B0B8F"/>
    <w:rsid w:val="007B34C1"/>
    <w:rsid w:val="007B4554"/>
    <w:rsid w:val="007B49D3"/>
    <w:rsid w:val="007B4FEA"/>
    <w:rsid w:val="007B6725"/>
    <w:rsid w:val="007C113E"/>
    <w:rsid w:val="007C1BAD"/>
    <w:rsid w:val="007C59B9"/>
    <w:rsid w:val="007C6097"/>
    <w:rsid w:val="007C64B3"/>
    <w:rsid w:val="007C6F8E"/>
    <w:rsid w:val="007C7224"/>
    <w:rsid w:val="007C7259"/>
    <w:rsid w:val="007D3804"/>
    <w:rsid w:val="007D4900"/>
    <w:rsid w:val="007D4E3A"/>
    <w:rsid w:val="007D57CA"/>
    <w:rsid w:val="007D6529"/>
    <w:rsid w:val="007E02BE"/>
    <w:rsid w:val="007E0DEA"/>
    <w:rsid w:val="007E1392"/>
    <w:rsid w:val="007E37BC"/>
    <w:rsid w:val="007E38F7"/>
    <w:rsid w:val="007E3BF9"/>
    <w:rsid w:val="007E4ACB"/>
    <w:rsid w:val="007E505D"/>
    <w:rsid w:val="007E7060"/>
    <w:rsid w:val="007E7CAF"/>
    <w:rsid w:val="007E7D75"/>
    <w:rsid w:val="007F0F94"/>
    <w:rsid w:val="007F1014"/>
    <w:rsid w:val="007F117B"/>
    <w:rsid w:val="007F3FBD"/>
    <w:rsid w:val="007F5548"/>
    <w:rsid w:val="007F6215"/>
    <w:rsid w:val="0080031C"/>
    <w:rsid w:val="008028F3"/>
    <w:rsid w:val="00803F89"/>
    <w:rsid w:val="00804E7F"/>
    <w:rsid w:val="00806B73"/>
    <w:rsid w:val="00806BFA"/>
    <w:rsid w:val="00807E73"/>
    <w:rsid w:val="008114D8"/>
    <w:rsid w:val="0081154A"/>
    <w:rsid w:val="0081195E"/>
    <w:rsid w:val="00815A0F"/>
    <w:rsid w:val="00816982"/>
    <w:rsid w:val="008223AE"/>
    <w:rsid w:val="008246D6"/>
    <w:rsid w:val="008249C1"/>
    <w:rsid w:val="008255D2"/>
    <w:rsid w:val="00831577"/>
    <w:rsid w:val="00833497"/>
    <w:rsid w:val="008336A9"/>
    <w:rsid w:val="0083379A"/>
    <w:rsid w:val="00835648"/>
    <w:rsid w:val="008358E4"/>
    <w:rsid w:val="008360F4"/>
    <w:rsid w:val="00837221"/>
    <w:rsid w:val="00837F0D"/>
    <w:rsid w:val="00837F76"/>
    <w:rsid w:val="00840B47"/>
    <w:rsid w:val="00842392"/>
    <w:rsid w:val="00842527"/>
    <w:rsid w:val="00842B73"/>
    <w:rsid w:val="00843D4B"/>
    <w:rsid w:val="00843E91"/>
    <w:rsid w:val="00844A01"/>
    <w:rsid w:val="008456D6"/>
    <w:rsid w:val="008461C4"/>
    <w:rsid w:val="0084667D"/>
    <w:rsid w:val="0084761E"/>
    <w:rsid w:val="00847F42"/>
    <w:rsid w:val="008505C9"/>
    <w:rsid w:val="008515F0"/>
    <w:rsid w:val="00854A20"/>
    <w:rsid w:val="008552CC"/>
    <w:rsid w:val="008559C9"/>
    <w:rsid w:val="0085766D"/>
    <w:rsid w:val="008601EF"/>
    <w:rsid w:val="00860451"/>
    <w:rsid w:val="00860722"/>
    <w:rsid w:val="00861C1F"/>
    <w:rsid w:val="00861C8B"/>
    <w:rsid w:val="00864100"/>
    <w:rsid w:val="008652BC"/>
    <w:rsid w:val="00866048"/>
    <w:rsid w:val="00866472"/>
    <w:rsid w:val="0086776C"/>
    <w:rsid w:val="008679D7"/>
    <w:rsid w:val="00870701"/>
    <w:rsid w:val="00870D76"/>
    <w:rsid w:val="00872156"/>
    <w:rsid w:val="0087242F"/>
    <w:rsid w:val="008727EB"/>
    <w:rsid w:val="00872BD2"/>
    <w:rsid w:val="00873A85"/>
    <w:rsid w:val="00873D21"/>
    <w:rsid w:val="008752CF"/>
    <w:rsid w:val="00876231"/>
    <w:rsid w:val="00876A33"/>
    <w:rsid w:val="00876FE0"/>
    <w:rsid w:val="008812A3"/>
    <w:rsid w:val="008820ED"/>
    <w:rsid w:val="00882311"/>
    <w:rsid w:val="00883AA3"/>
    <w:rsid w:val="00884A56"/>
    <w:rsid w:val="0088661C"/>
    <w:rsid w:val="00891DCA"/>
    <w:rsid w:val="008922AE"/>
    <w:rsid w:val="00892D72"/>
    <w:rsid w:val="00895251"/>
    <w:rsid w:val="008A045E"/>
    <w:rsid w:val="008A0C23"/>
    <w:rsid w:val="008A0FB2"/>
    <w:rsid w:val="008A1CD3"/>
    <w:rsid w:val="008A283C"/>
    <w:rsid w:val="008A2DF8"/>
    <w:rsid w:val="008A4810"/>
    <w:rsid w:val="008A66EF"/>
    <w:rsid w:val="008B25FC"/>
    <w:rsid w:val="008B27E0"/>
    <w:rsid w:val="008B383D"/>
    <w:rsid w:val="008B3FA0"/>
    <w:rsid w:val="008B4353"/>
    <w:rsid w:val="008B4A81"/>
    <w:rsid w:val="008B4DD0"/>
    <w:rsid w:val="008B5C27"/>
    <w:rsid w:val="008B6CF6"/>
    <w:rsid w:val="008C35BD"/>
    <w:rsid w:val="008C4AB8"/>
    <w:rsid w:val="008C5598"/>
    <w:rsid w:val="008C6ACB"/>
    <w:rsid w:val="008C7B68"/>
    <w:rsid w:val="008D0068"/>
    <w:rsid w:val="008D0604"/>
    <w:rsid w:val="008D24A4"/>
    <w:rsid w:val="008D339C"/>
    <w:rsid w:val="008D3484"/>
    <w:rsid w:val="008D38D9"/>
    <w:rsid w:val="008D5CAA"/>
    <w:rsid w:val="008D691E"/>
    <w:rsid w:val="008D75C1"/>
    <w:rsid w:val="008E0056"/>
    <w:rsid w:val="008E0099"/>
    <w:rsid w:val="008E0AE6"/>
    <w:rsid w:val="008E104E"/>
    <w:rsid w:val="008E13F7"/>
    <w:rsid w:val="008E1549"/>
    <w:rsid w:val="008E1AC0"/>
    <w:rsid w:val="008E2AEB"/>
    <w:rsid w:val="008E2CED"/>
    <w:rsid w:val="008F199C"/>
    <w:rsid w:val="008F1BD1"/>
    <w:rsid w:val="008F1FD1"/>
    <w:rsid w:val="008F293D"/>
    <w:rsid w:val="008F356B"/>
    <w:rsid w:val="008F4A90"/>
    <w:rsid w:val="008F53C9"/>
    <w:rsid w:val="008F7909"/>
    <w:rsid w:val="0090047D"/>
    <w:rsid w:val="0090049A"/>
    <w:rsid w:val="00900FCC"/>
    <w:rsid w:val="00903F18"/>
    <w:rsid w:val="00905770"/>
    <w:rsid w:val="009116F9"/>
    <w:rsid w:val="00911AD3"/>
    <w:rsid w:val="00911F13"/>
    <w:rsid w:val="009131BB"/>
    <w:rsid w:val="00914918"/>
    <w:rsid w:val="00914A7D"/>
    <w:rsid w:val="009150DC"/>
    <w:rsid w:val="00917A39"/>
    <w:rsid w:val="009223DE"/>
    <w:rsid w:val="00922BDE"/>
    <w:rsid w:val="00923102"/>
    <w:rsid w:val="00923BC2"/>
    <w:rsid w:val="00923F0A"/>
    <w:rsid w:val="009250F6"/>
    <w:rsid w:val="00926831"/>
    <w:rsid w:val="00927A4C"/>
    <w:rsid w:val="00930B59"/>
    <w:rsid w:val="009311BF"/>
    <w:rsid w:val="00931832"/>
    <w:rsid w:val="00932085"/>
    <w:rsid w:val="00932EA6"/>
    <w:rsid w:val="00934AC1"/>
    <w:rsid w:val="00935721"/>
    <w:rsid w:val="00935EB0"/>
    <w:rsid w:val="00936D32"/>
    <w:rsid w:val="0094159A"/>
    <w:rsid w:val="00943397"/>
    <w:rsid w:val="0094436A"/>
    <w:rsid w:val="00945831"/>
    <w:rsid w:val="00945EB1"/>
    <w:rsid w:val="00946DDF"/>
    <w:rsid w:val="00950898"/>
    <w:rsid w:val="0095096E"/>
    <w:rsid w:val="0095138F"/>
    <w:rsid w:val="00951AD7"/>
    <w:rsid w:val="00953F47"/>
    <w:rsid w:val="00954634"/>
    <w:rsid w:val="009558A5"/>
    <w:rsid w:val="00956A55"/>
    <w:rsid w:val="00961DE1"/>
    <w:rsid w:val="009621B7"/>
    <w:rsid w:val="00962DA0"/>
    <w:rsid w:val="009638CD"/>
    <w:rsid w:val="0096457E"/>
    <w:rsid w:val="0096537A"/>
    <w:rsid w:val="009669C0"/>
    <w:rsid w:val="00970437"/>
    <w:rsid w:val="00970439"/>
    <w:rsid w:val="00971795"/>
    <w:rsid w:val="00971E80"/>
    <w:rsid w:val="00973F93"/>
    <w:rsid w:val="0097498B"/>
    <w:rsid w:val="00975033"/>
    <w:rsid w:val="009753B3"/>
    <w:rsid w:val="00975830"/>
    <w:rsid w:val="00980FD9"/>
    <w:rsid w:val="0098262D"/>
    <w:rsid w:val="0098353F"/>
    <w:rsid w:val="00984443"/>
    <w:rsid w:val="009858B6"/>
    <w:rsid w:val="00986FA6"/>
    <w:rsid w:val="00987BF3"/>
    <w:rsid w:val="009901EF"/>
    <w:rsid w:val="00990982"/>
    <w:rsid w:val="00990A9D"/>
    <w:rsid w:val="00990B3C"/>
    <w:rsid w:val="009911B7"/>
    <w:rsid w:val="00991257"/>
    <w:rsid w:val="009930E5"/>
    <w:rsid w:val="00993F9F"/>
    <w:rsid w:val="009943F6"/>
    <w:rsid w:val="0099580C"/>
    <w:rsid w:val="00995E0F"/>
    <w:rsid w:val="00996D76"/>
    <w:rsid w:val="00997486"/>
    <w:rsid w:val="009979ED"/>
    <w:rsid w:val="00997C90"/>
    <w:rsid w:val="009A0DDD"/>
    <w:rsid w:val="009A142D"/>
    <w:rsid w:val="009A344C"/>
    <w:rsid w:val="009A4761"/>
    <w:rsid w:val="009A4D21"/>
    <w:rsid w:val="009A5078"/>
    <w:rsid w:val="009A530C"/>
    <w:rsid w:val="009A6090"/>
    <w:rsid w:val="009A60D4"/>
    <w:rsid w:val="009A6779"/>
    <w:rsid w:val="009A68FC"/>
    <w:rsid w:val="009A6E9F"/>
    <w:rsid w:val="009A739C"/>
    <w:rsid w:val="009A7D79"/>
    <w:rsid w:val="009B29D9"/>
    <w:rsid w:val="009B4B8C"/>
    <w:rsid w:val="009B65C7"/>
    <w:rsid w:val="009B6923"/>
    <w:rsid w:val="009B6929"/>
    <w:rsid w:val="009B6B99"/>
    <w:rsid w:val="009C0C98"/>
    <w:rsid w:val="009C116B"/>
    <w:rsid w:val="009C234F"/>
    <w:rsid w:val="009C25FB"/>
    <w:rsid w:val="009C46B2"/>
    <w:rsid w:val="009C7A94"/>
    <w:rsid w:val="009C7B4E"/>
    <w:rsid w:val="009D1579"/>
    <w:rsid w:val="009D2566"/>
    <w:rsid w:val="009D3998"/>
    <w:rsid w:val="009D5353"/>
    <w:rsid w:val="009D7257"/>
    <w:rsid w:val="009D7609"/>
    <w:rsid w:val="009E0670"/>
    <w:rsid w:val="009E0D2E"/>
    <w:rsid w:val="009E35BB"/>
    <w:rsid w:val="009E5280"/>
    <w:rsid w:val="009E591F"/>
    <w:rsid w:val="009E676E"/>
    <w:rsid w:val="009F04B2"/>
    <w:rsid w:val="009F105E"/>
    <w:rsid w:val="009F14A1"/>
    <w:rsid w:val="009F5656"/>
    <w:rsid w:val="009F5947"/>
    <w:rsid w:val="009F7214"/>
    <w:rsid w:val="00A017A3"/>
    <w:rsid w:val="00A03CA5"/>
    <w:rsid w:val="00A04E7F"/>
    <w:rsid w:val="00A07823"/>
    <w:rsid w:val="00A103D7"/>
    <w:rsid w:val="00A10821"/>
    <w:rsid w:val="00A11962"/>
    <w:rsid w:val="00A12B2E"/>
    <w:rsid w:val="00A12D73"/>
    <w:rsid w:val="00A130FC"/>
    <w:rsid w:val="00A13335"/>
    <w:rsid w:val="00A142F1"/>
    <w:rsid w:val="00A152A6"/>
    <w:rsid w:val="00A21209"/>
    <w:rsid w:val="00A242BC"/>
    <w:rsid w:val="00A24E73"/>
    <w:rsid w:val="00A266D0"/>
    <w:rsid w:val="00A26BA0"/>
    <w:rsid w:val="00A3004B"/>
    <w:rsid w:val="00A3059F"/>
    <w:rsid w:val="00A32C50"/>
    <w:rsid w:val="00A3415A"/>
    <w:rsid w:val="00A34E6B"/>
    <w:rsid w:val="00A377A9"/>
    <w:rsid w:val="00A40EB2"/>
    <w:rsid w:val="00A4105F"/>
    <w:rsid w:val="00A41065"/>
    <w:rsid w:val="00A413CD"/>
    <w:rsid w:val="00A4264E"/>
    <w:rsid w:val="00A4466E"/>
    <w:rsid w:val="00A466DC"/>
    <w:rsid w:val="00A46A4E"/>
    <w:rsid w:val="00A47E24"/>
    <w:rsid w:val="00A517B0"/>
    <w:rsid w:val="00A51CB9"/>
    <w:rsid w:val="00A528F1"/>
    <w:rsid w:val="00A53419"/>
    <w:rsid w:val="00A535E0"/>
    <w:rsid w:val="00A54A00"/>
    <w:rsid w:val="00A5593C"/>
    <w:rsid w:val="00A560EF"/>
    <w:rsid w:val="00A57F15"/>
    <w:rsid w:val="00A62AC4"/>
    <w:rsid w:val="00A63FC5"/>
    <w:rsid w:val="00A64023"/>
    <w:rsid w:val="00A64A81"/>
    <w:rsid w:val="00A65F0E"/>
    <w:rsid w:val="00A66124"/>
    <w:rsid w:val="00A66333"/>
    <w:rsid w:val="00A665B3"/>
    <w:rsid w:val="00A67430"/>
    <w:rsid w:val="00A67BA3"/>
    <w:rsid w:val="00A707C5"/>
    <w:rsid w:val="00A72A16"/>
    <w:rsid w:val="00A740CB"/>
    <w:rsid w:val="00A74BD3"/>
    <w:rsid w:val="00A75C6D"/>
    <w:rsid w:val="00A75ECF"/>
    <w:rsid w:val="00A77F99"/>
    <w:rsid w:val="00A8098D"/>
    <w:rsid w:val="00A820D6"/>
    <w:rsid w:val="00A82CA7"/>
    <w:rsid w:val="00A845CF"/>
    <w:rsid w:val="00A846D5"/>
    <w:rsid w:val="00A85973"/>
    <w:rsid w:val="00A86A60"/>
    <w:rsid w:val="00A87734"/>
    <w:rsid w:val="00A87DC5"/>
    <w:rsid w:val="00A87ED1"/>
    <w:rsid w:val="00A87F82"/>
    <w:rsid w:val="00A91A47"/>
    <w:rsid w:val="00A92EEA"/>
    <w:rsid w:val="00A92F2A"/>
    <w:rsid w:val="00A933FA"/>
    <w:rsid w:val="00A95844"/>
    <w:rsid w:val="00A9737C"/>
    <w:rsid w:val="00AA0697"/>
    <w:rsid w:val="00AA227E"/>
    <w:rsid w:val="00AA2EEA"/>
    <w:rsid w:val="00AA436C"/>
    <w:rsid w:val="00AA49A0"/>
    <w:rsid w:val="00AA4B5E"/>
    <w:rsid w:val="00AA4E48"/>
    <w:rsid w:val="00AA4E74"/>
    <w:rsid w:val="00AA5EFB"/>
    <w:rsid w:val="00AA6C0A"/>
    <w:rsid w:val="00AA7626"/>
    <w:rsid w:val="00AA7A86"/>
    <w:rsid w:val="00AA7AA7"/>
    <w:rsid w:val="00AB1214"/>
    <w:rsid w:val="00AB2523"/>
    <w:rsid w:val="00AB3551"/>
    <w:rsid w:val="00AB4AE5"/>
    <w:rsid w:val="00AB686D"/>
    <w:rsid w:val="00AB7157"/>
    <w:rsid w:val="00AB76EA"/>
    <w:rsid w:val="00AB7ECC"/>
    <w:rsid w:val="00AB7F70"/>
    <w:rsid w:val="00AC0044"/>
    <w:rsid w:val="00AC0384"/>
    <w:rsid w:val="00AC0D7E"/>
    <w:rsid w:val="00AC1560"/>
    <w:rsid w:val="00AC2310"/>
    <w:rsid w:val="00AC28E7"/>
    <w:rsid w:val="00AC374E"/>
    <w:rsid w:val="00AC3C02"/>
    <w:rsid w:val="00AC3D76"/>
    <w:rsid w:val="00AC4247"/>
    <w:rsid w:val="00AC43AE"/>
    <w:rsid w:val="00AC595E"/>
    <w:rsid w:val="00AC59A2"/>
    <w:rsid w:val="00AC5A30"/>
    <w:rsid w:val="00AC7874"/>
    <w:rsid w:val="00AC7A27"/>
    <w:rsid w:val="00AC7BC8"/>
    <w:rsid w:val="00AD0245"/>
    <w:rsid w:val="00AD0377"/>
    <w:rsid w:val="00AD1173"/>
    <w:rsid w:val="00AD252D"/>
    <w:rsid w:val="00AD4CB3"/>
    <w:rsid w:val="00AD6D81"/>
    <w:rsid w:val="00AD7D3F"/>
    <w:rsid w:val="00AE0551"/>
    <w:rsid w:val="00AE1C1B"/>
    <w:rsid w:val="00AE1F4F"/>
    <w:rsid w:val="00AE23E6"/>
    <w:rsid w:val="00AE29B5"/>
    <w:rsid w:val="00AE3236"/>
    <w:rsid w:val="00AE41ED"/>
    <w:rsid w:val="00AE4532"/>
    <w:rsid w:val="00AE4EB1"/>
    <w:rsid w:val="00AE74C9"/>
    <w:rsid w:val="00AF2C3D"/>
    <w:rsid w:val="00AF2E67"/>
    <w:rsid w:val="00AF3630"/>
    <w:rsid w:val="00AF4081"/>
    <w:rsid w:val="00AF476B"/>
    <w:rsid w:val="00AF5289"/>
    <w:rsid w:val="00AF682D"/>
    <w:rsid w:val="00AF68D0"/>
    <w:rsid w:val="00AF70D8"/>
    <w:rsid w:val="00AF7A56"/>
    <w:rsid w:val="00B0016C"/>
    <w:rsid w:val="00B00DEA"/>
    <w:rsid w:val="00B00E60"/>
    <w:rsid w:val="00B032EF"/>
    <w:rsid w:val="00B04943"/>
    <w:rsid w:val="00B05561"/>
    <w:rsid w:val="00B1030C"/>
    <w:rsid w:val="00B1095C"/>
    <w:rsid w:val="00B11701"/>
    <w:rsid w:val="00B129C5"/>
    <w:rsid w:val="00B129E6"/>
    <w:rsid w:val="00B13A2A"/>
    <w:rsid w:val="00B16440"/>
    <w:rsid w:val="00B214DF"/>
    <w:rsid w:val="00B2180B"/>
    <w:rsid w:val="00B237CD"/>
    <w:rsid w:val="00B24BC4"/>
    <w:rsid w:val="00B252B0"/>
    <w:rsid w:val="00B257CE"/>
    <w:rsid w:val="00B2672E"/>
    <w:rsid w:val="00B26BAC"/>
    <w:rsid w:val="00B317AE"/>
    <w:rsid w:val="00B357E0"/>
    <w:rsid w:val="00B37D08"/>
    <w:rsid w:val="00B37E2A"/>
    <w:rsid w:val="00B4046B"/>
    <w:rsid w:val="00B41550"/>
    <w:rsid w:val="00B42634"/>
    <w:rsid w:val="00B42E9A"/>
    <w:rsid w:val="00B445D2"/>
    <w:rsid w:val="00B4561C"/>
    <w:rsid w:val="00B472C3"/>
    <w:rsid w:val="00B476C6"/>
    <w:rsid w:val="00B51817"/>
    <w:rsid w:val="00B51AD2"/>
    <w:rsid w:val="00B526FE"/>
    <w:rsid w:val="00B52A90"/>
    <w:rsid w:val="00B54ABF"/>
    <w:rsid w:val="00B55467"/>
    <w:rsid w:val="00B556DB"/>
    <w:rsid w:val="00B56417"/>
    <w:rsid w:val="00B57B35"/>
    <w:rsid w:val="00B60F91"/>
    <w:rsid w:val="00B612F8"/>
    <w:rsid w:val="00B62896"/>
    <w:rsid w:val="00B62DE9"/>
    <w:rsid w:val="00B65B94"/>
    <w:rsid w:val="00B6682E"/>
    <w:rsid w:val="00B67607"/>
    <w:rsid w:val="00B70AA7"/>
    <w:rsid w:val="00B70EDB"/>
    <w:rsid w:val="00B716BC"/>
    <w:rsid w:val="00B7315D"/>
    <w:rsid w:val="00B74CC5"/>
    <w:rsid w:val="00B74CDF"/>
    <w:rsid w:val="00B75964"/>
    <w:rsid w:val="00B76337"/>
    <w:rsid w:val="00B805D0"/>
    <w:rsid w:val="00B80755"/>
    <w:rsid w:val="00B80922"/>
    <w:rsid w:val="00B80FFF"/>
    <w:rsid w:val="00B832E2"/>
    <w:rsid w:val="00B83328"/>
    <w:rsid w:val="00B84C0D"/>
    <w:rsid w:val="00B91A36"/>
    <w:rsid w:val="00B92520"/>
    <w:rsid w:val="00B92614"/>
    <w:rsid w:val="00B9293E"/>
    <w:rsid w:val="00B92F2D"/>
    <w:rsid w:val="00B92FDD"/>
    <w:rsid w:val="00B9310D"/>
    <w:rsid w:val="00B935C5"/>
    <w:rsid w:val="00B953C9"/>
    <w:rsid w:val="00B95CCA"/>
    <w:rsid w:val="00B96899"/>
    <w:rsid w:val="00BA0310"/>
    <w:rsid w:val="00BA1B8E"/>
    <w:rsid w:val="00BA20F1"/>
    <w:rsid w:val="00BA26A4"/>
    <w:rsid w:val="00BA2E9D"/>
    <w:rsid w:val="00BA6646"/>
    <w:rsid w:val="00BA688A"/>
    <w:rsid w:val="00BA7F16"/>
    <w:rsid w:val="00BB1545"/>
    <w:rsid w:val="00BB19D7"/>
    <w:rsid w:val="00BB1E5E"/>
    <w:rsid w:val="00BB2F30"/>
    <w:rsid w:val="00BB2F7B"/>
    <w:rsid w:val="00BB3F14"/>
    <w:rsid w:val="00BB4F3E"/>
    <w:rsid w:val="00BB4FE7"/>
    <w:rsid w:val="00BB5512"/>
    <w:rsid w:val="00BB695C"/>
    <w:rsid w:val="00BB6D7E"/>
    <w:rsid w:val="00BB75D6"/>
    <w:rsid w:val="00BB789B"/>
    <w:rsid w:val="00BC1358"/>
    <w:rsid w:val="00BC1767"/>
    <w:rsid w:val="00BC1932"/>
    <w:rsid w:val="00BC2E5D"/>
    <w:rsid w:val="00BC32AC"/>
    <w:rsid w:val="00BC3916"/>
    <w:rsid w:val="00BC4341"/>
    <w:rsid w:val="00BC4C1B"/>
    <w:rsid w:val="00BC543C"/>
    <w:rsid w:val="00BC5575"/>
    <w:rsid w:val="00BC5FE4"/>
    <w:rsid w:val="00BD0527"/>
    <w:rsid w:val="00BD06CC"/>
    <w:rsid w:val="00BD14A4"/>
    <w:rsid w:val="00BD18D9"/>
    <w:rsid w:val="00BD4792"/>
    <w:rsid w:val="00BD5602"/>
    <w:rsid w:val="00BD68D2"/>
    <w:rsid w:val="00BD6A63"/>
    <w:rsid w:val="00BD6AC3"/>
    <w:rsid w:val="00BE059B"/>
    <w:rsid w:val="00BE13DF"/>
    <w:rsid w:val="00BE1FC4"/>
    <w:rsid w:val="00BE2361"/>
    <w:rsid w:val="00BE286F"/>
    <w:rsid w:val="00BE4101"/>
    <w:rsid w:val="00BE4EA2"/>
    <w:rsid w:val="00BE5A76"/>
    <w:rsid w:val="00BE5B4E"/>
    <w:rsid w:val="00BF17F9"/>
    <w:rsid w:val="00BF21AB"/>
    <w:rsid w:val="00BF244D"/>
    <w:rsid w:val="00BF24D1"/>
    <w:rsid w:val="00BF504B"/>
    <w:rsid w:val="00BF76A4"/>
    <w:rsid w:val="00C0026B"/>
    <w:rsid w:val="00C01F8E"/>
    <w:rsid w:val="00C021F0"/>
    <w:rsid w:val="00C028D0"/>
    <w:rsid w:val="00C02F02"/>
    <w:rsid w:val="00C0358C"/>
    <w:rsid w:val="00C04EA0"/>
    <w:rsid w:val="00C05C08"/>
    <w:rsid w:val="00C109C8"/>
    <w:rsid w:val="00C10F04"/>
    <w:rsid w:val="00C11AB6"/>
    <w:rsid w:val="00C12D8D"/>
    <w:rsid w:val="00C14B7A"/>
    <w:rsid w:val="00C163ED"/>
    <w:rsid w:val="00C202DE"/>
    <w:rsid w:val="00C20571"/>
    <w:rsid w:val="00C2297D"/>
    <w:rsid w:val="00C22D8D"/>
    <w:rsid w:val="00C231DD"/>
    <w:rsid w:val="00C241A0"/>
    <w:rsid w:val="00C2556D"/>
    <w:rsid w:val="00C271D6"/>
    <w:rsid w:val="00C3242A"/>
    <w:rsid w:val="00C33B0B"/>
    <w:rsid w:val="00C33C73"/>
    <w:rsid w:val="00C35388"/>
    <w:rsid w:val="00C36657"/>
    <w:rsid w:val="00C3703E"/>
    <w:rsid w:val="00C37A75"/>
    <w:rsid w:val="00C40336"/>
    <w:rsid w:val="00C40453"/>
    <w:rsid w:val="00C416EB"/>
    <w:rsid w:val="00C42086"/>
    <w:rsid w:val="00C4224E"/>
    <w:rsid w:val="00C433AD"/>
    <w:rsid w:val="00C4481B"/>
    <w:rsid w:val="00C46C4A"/>
    <w:rsid w:val="00C4714E"/>
    <w:rsid w:val="00C5117A"/>
    <w:rsid w:val="00C51EB7"/>
    <w:rsid w:val="00C52174"/>
    <w:rsid w:val="00C52CE0"/>
    <w:rsid w:val="00C55537"/>
    <w:rsid w:val="00C555FE"/>
    <w:rsid w:val="00C55DAC"/>
    <w:rsid w:val="00C55E80"/>
    <w:rsid w:val="00C600E9"/>
    <w:rsid w:val="00C61467"/>
    <w:rsid w:val="00C62347"/>
    <w:rsid w:val="00C65D53"/>
    <w:rsid w:val="00C67B53"/>
    <w:rsid w:val="00C67F3F"/>
    <w:rsid w:val="00C72B04"/>
    <w:rsid w:val="00C72DB1"/>
    <w:rsid w:val="00C7448A"/>
    <w:rsid w:val="00C75575"/>
    <w:rsid w:val="00C7621D"/>
    <w:rsid w:val="00C81925"/>
    <w:rsid w:val="00C81B1A"/>
    <w:rsid w:val="00C820A8"/>
    <w:rsid w:val="00C84581"/>
    <w:rsid w:val="00C855BC"/>
    <w:rsid w:val="00C85EC2"/>
    <w:rsid w:val="00C861FD"/>
    <w:rsid w:val="00C8689B"/>
    <w:rsid w:val="00C92E3A"/>
    <w:rsid w:val="00C93181"/>
    <w:rsid w:val="00C94DDD"/>
    <w:rsid w:val="00C9532A"/>
    <w:rsid w:val="00C96987"/>
    <w:rsid w:val="00CA0DC2"/>
    <w:rsid w:val="00CA16FB"/>
    <w:rsid w:val="00CA1764"/>
    <w:rsid w:val="00CA21AA"/>
    <w:rsid w:val="00CA3A9E"/>
    <w:rsid w:val="00CA4F17"/>
    <w:rsid w:val="00CA59CC"/>
    <w:rsid w:val="00CA797F"/>
    <w:rsid w:val="00CB0B8C"/>
    <w:rsid w:val="00CB127E"/>
    <w:rsid w:val="00CB1ECF"/>
    <w:rsid w:val="00CB2670"/>
    <w:rsid w:val="00CB2DB5"/>
    <w:rsid w:val="00CB41F7"/>
    <w:rsid w:val="00CB474F"/>
    <w:rsid w:val="00CB58DA"/>
    <w:rsid w:val="00CB5A07"/>
    <w:rsid w:val="00CB5D9D"/>
    <w:rsid w:val="00CB5DE4"/>
    <w:rsid w:val="00CB70CB"/>
    <w:rsid w:val="00CB7F73"/>
    <w:rsid w:val="00CC095A"/>
    <w:rsid w:val="00CC0B4D"/>
    <w:rsid w:val="00CC0F35"/>
    <w:rsid w:val="00CC10D6"/>
    <w:rsid w:val="00CC1342"/>
    <w:rsid w:val="00CC48CE"/>
    <w:rsid w:val="00CC4FC2"/>
    <w:rsid w:val="00CC56EC"/>
    <w:rsid w:val="00CC5B9B"/>
    <w:rsid w:val="00CC5D4B"/>
    <w:rsid w:val="00CC6493"/>
    <w:rsid w:val="00CC717E"/>
    <w:rsid w:val="00CD0536"/>
    <w:rsid w:val="00CD37C2"/>
    <w:rsid w:val="00CD3D34"/>
    <w:rsid w:val="00CD5CF8"/>
    <w:rsid w:val="00CD6BAA"/>
    <w:rsid w:val="00CD7515"/>
    <w:rsid w:val="00CE05B6"/>
    <w:rsid w:val="00CE1664"/>
    <w:rsid w:val="00CE1B78"/>
    <w:rsid w:val="00CE334F"/>
    <w:rsid w:val="00CE4A39"/>
    <w:rsid w:val="00CE4B38"/>
    <w:rsid w:val="00CE51F2"/>
    <w:rsid w:val="00CE5412"/>
    <w:rsid w:val="00CE57A7"/>
    <w:rsid w:val="00CE5EF9"/>
    <w:rsid w:val="00CE754D"/>
    <w:rsid w:val="00CF2417"/>
    <w:rsid w:val="00CF2D30"/>
    <w:rsid w:val="00CF536B"/>
    <w:rsid w:val="00CF5468"/>
    <w:rsid w:val="00CF6038"/>
    <w:rsid w:val="00CF628A"/>
    <w:rsid w:val="00CF7064"/>
    <w:rsid w:val="00CF7A03"/>
    <w:rsid w:val="00CF7EDA"/>
    <w:rsid w:val="00D02B0E"/>
    <w:rsid w:val="00D0414B"/>
    <w:rsid w:val="00D04BD4"/>
    <w:rsid w:val="00D0530A"/>
    <w:rsid w:val="00D064C0"/>
    <w:rsid w:val="00D07CE5"/>
    <w:rsid w:val="00D1135C"/>
    <w:rsid w:val="00D11DAC"/>
    <w:rsid w:val="00D1232A"/>
    <w:rsid w:val="00D12524"/>
    <w:rsid w:val="00D12818"/>
    <w:rsid w:val="00D1284B"/>
    <w:rsid w:val="00D12E45"/>
    <w:rsid w:val="00D131D7"/>
    <w:rsid w:val="00D14A44"/>
    <w:rsid w:val="00D14CDA"/>
    <w:rsid w:val="00D14DA2"/>
    <w:rsid w:val="00D14ED4"/>
    <w:rsid w:val="00D15208"/>
    <w:rsid w:val="00D15BAF"/>
    <w:rsid w:val="00D17116"/>
    <w:rsid w:val="00D22389"/>
    <w:rsid w:val="00D2248F"/>
    <w:rsid w:val="00D22B40"/>
    <w:rsid w:val="00D2322D"/>
    <w:rsid w:val="00D252EC"/>
    <w:rsid w:val="00D26EFF"/>
    <w:rsid w:val="00D30C02"/>
    <w:rsid w:val="00D310BF"/>
    <w:rsid w:val="00D32CBA"/>
    <w:rsid w:val="00D34868"/>
    <w:rsid w:val="00D34900"/>
    <w:rsid w:val="00D359FD"/>
    <w:rsid w:val="00D373AF"/>
    <w:rsid w:val="00D402FA"/>
    <w:rsid w:val="00D414C5"/>
    <w:rsid w:val="00D44345"/>
    <w:rsid w:val="00D467F3"/>
    <w:rsid w:val="00D47B07"/>
    <w:rsid w:val="00D47E7B"/>
    <w:rsid w:val="00D50D69"/>
    <w:rsid w:val="00D5169A"/>
    <w:rsid w:val="00D51892"/>
    <w:rsid w:val="00D52913"/>
    <w:rsid w:val="00D52F23"/>
    <w:rsid w:val="00D53914"/>
    <w:rsid w:val="00D54E92"/>
    <w:rsid w:val="00D559E1"/>
    <w:rsid w:val="00D56CBF"/>
    <w:rsid w:val="00D600F0"/>
    <w:rsid w:val="00D61E2E"/>
    <w:rsid w:val="00D62F52"/>
    <w:rsid w:val="00D6440B"/>
    <w:rsid w:val="00D65650"/>
    <w:rsid w:val="00D65D29"/>
    <w:rsid w:val="00D66F9F"/>
    <w:rsid w:val="00D700D4"/>
    <w:rsid w:val="00D70300"/>
    <w:rsid w:val="00D703CA"/>
    <w:rsid w:val="00D70FD2"/>
    <w:rsid w:val="00D71477"/>
    <w:rsid w:val="00D71531"/>
    <w:rsid w:val="00D71738"/>
    <w:rsid w:val="00D71739"/>
    <w:rsid w:val="00D71A2D"/>
    <w:rsid w:val="00D726D5"/>
    <w:rsid w:val="00D72ADE"/>
    <w:rsid w:val="00D730D8"/>
    <w:rsid w:val="00D73C62"/>
    <w:rsid w:val="00D75265"/>
    <w:rsid w:val="00D76AEE"/>
    <w:rsid w:val="00D76F17"/>
    <w:rsid w:val="00D76FC6"/>
    <w:rsid w:val="00D83EA8"/>
    <w:rsid w:val="00D84B06"/>
    <w:rsid w:val="00D84D5F"/>
    <w:rsid w:val="00D84F4B"/>
    <w:rsid w:val="00D859B7"/>
    <w:rsid w:val="00D878CB"/>
    <w:rsid w:val="00D90753"/>
    <w:rsid w:val="00D927D0"/>
    <w:rsid w:val="00D932D2"/>
    <w:rsid w:val="00D951F3"/>
    <w:rsid w:val="00D95758"/>
    <w:rsid w:val="00D96753"/>
    <w:rsid w:val="00D969B9"/>
    <w:rsid w:val="00D96C6D"/>
    <w:rsid w:val="00DA06D0"/>
    <w:rsid w:val="00DA09F8"/>
    <w:rsid w:val="00DA12AE"/>
    <w:rsid w:val="00DA1B5A"/>
    <w:rsid w:val="00DA471D"/>
    <w:rsid w:val="00DA5580"/>
    <w:rsid w:val="00DA5F1E"/>
    <w:rsid w:val="00DA5FC3"/>
    <w:rsid w:val="00DA60FA"/>
    <w:rsid w:val="00DA642E"/>
    <w:rsid w:val="00DA648B"/>
    <w:rsid w:val="00DA65C3"/>
    <w:rsid w:val="00DA7881"/>
    <w:rsid w:val="00DB0475"/>
    <w:rsid w:val="00DB1E54"/>
    <w:rsid w:val="00DB24CA"/>
    <w:rsid w:val="00DB26C5"/>
    <w:rsid w:val="00DB2E78"/>
    <w:rsid w:val="00DB49F9"/>
    <w:rsid w:val="00DB664D"/>
    <w:rsid w:val="00DB69E8"/>
    <w:rsid w:val="00DB6ADC"/>
    <w:rsid w:val="00DC0B4A"/>
    <w:rsid w:val="00DC0F64"/>
    <w:rsid w:val="00DC1D20"/>
    <w:rsid w:val="00DC20B8"/>
    <w:rsid w:val="00DC2750"/>
    <w:rsid w:val="00DC33D6"/>
    <w:rsid w:val="00DC5CD3"/>
    <w:rsid w:val="00DC6ACE"/>
    <w:rsid w:val="00DC6CA8"/>
    <w:rsid w:val="00DC75C5"/>
    <w:rsid w:val="00DC7EFD"/>
    <w:rsid w:val="00DD0742"/>
    <w:rsid w:val="00DD24E7"/>
    <w:rsid w:val="00DD2D51"/>
    <w:rsid w:val="00DD4148"/>
    <w:rsid w:val="00DD4FEE"/>
    <w:rsid w:val="00DD643A"/>
    <w:rsid w:val="00DE1478"/>
    <w:rsid w:val="00DE1E4D"/>
    <w:rsid w:val="00DE3872"/>
    <w:rsid w:val="00DE4553"/>
    <w:rsid w:val="00DE4ECB"/>
    <w:rsid w:val="00DE54C4"/>
    <w:rsid w:val="00DE5799"/>
    <w:rsid w:val="00DE5A8B"/>
    <w:rsid w:val="00DE6735"/>
    <w:rsid w:val="00DF05CE"/>
    <w:rsid w:val="00DF20DC"/>
    <w:rsid w:val="00DF20DF"/>
    <w:rsid w:val="00DF2B5F"/>
    <w:rsid w:val="00DF30C6"/>
    <w:rsid w:val="00DF3C58"/>
    <w:rsid w:val="00DF3E58"/>
    <w:rsid w:val="00DF441A"/>
    <w:rsid w:val="00DF4A95"/>
    <w:rsid w:val="00DF5CD3"/>
    <w:rsid w:val="00DF61AD"/>
    <w:rsid w:val="00DF61D1"/>
    <w:rsid w:val="00DF686A"/>
    <w:rsid w:val="00DF74A8"/>
    <w:rsid w:val="00DF7FB3"/>
    <w:rsid w:val="00E01541"/>
    <w:rsid w:val="00E0382F"/>
    <w:rsid w:val="00E04DD0"/>
    <w:rsid w:val="00E11103"/>
    <w:rsid w:val="00E1155D"/>
    <w:rsid w:val="00E11C56"/>
    <w:rsid w:val="00E14034"/>
    <w:rsid w:val="00E141D6"/>
    <w:rsid w:val="00E15A54"/>
    <w:rsid w:val="00E15E17"/>
    <w:rsid w:val="00E15E99"/>
    <w:rsid w:val="00E16564"/>
    <w:rsid w:val="00E169FC"/>
    <w:rsid w:val="00E21440"/>
    <w:rsid w:val="00E21CE6"/>
    <w:rsid w:val="00E21E63"/>
    <w:rsid w:val="00E2389D"/>
    <w:rsid w:val="00E239D0"/>
    <w:rsid w:val="00E242C3"/>
    <w:rsid w:val="00E255E6"/>
    <w:rsid w:val="00E2788A"/>
    <w:rsid w:val="00E32E89"/>
    <w:rsid w:val="00E33079"/>
    <w:rsid w:val="00E3349C"/>
    <w:rsid w:val="00E33FB3"/>
    <w:rsid w:val="00E40CE5"/>
    <w:rsid w:val="00E41445"/>
    <w:rsid w:val="00E4236A"/>
    <w:rsid w:val="00E433CB"/>
    <w:rsid w:val="00E43E14"/>
    <w:rsid w:val="00E44855"/>
    <w:rsid w:val="00E46667"/>
    <w:rsid w:val="00E4722B"/>
    <w:rsid w:val="00E50ACF"/>
    <w:rsid w:val="00E50D42"/>
    <w:rsid w:val="00E51757"/>
    <w:rsid w:val="00E601F7"/>
    <w:rsid w:val="00E60E2E"/>
    <w:rsid w:val="00E62AA9"/>
    <w:rsid w:val="00E64BF0"/>
    <w:rsid w:val="00E65356"/>
    <w:rsid w:val="00E65BEE"/>
    <w:rsid w:val="00E70BFF"/>
    <w:rsid w:val="00E70DF6"/>
    <w:rsid w:val="00E7171A"/>
    <w:rsid w:val="00E726FA"/>
    <w:rsid w:val="00E72A03"/>
    <w:rsid w:val="00E7485C"/>
    <w:rsid w:val="00E75238"/>
    <w:rsid w:val="00E76897"/>
    <w:rsid w:val="00E76B83"/>
    <w:rsid w:val="00E76E91"/>
    <w:rsid w:val="00E77460"/>
    <w:rsid w:val="00E77DE6"/>
    <w:rsid w:val="00E808A4"/>
    <w:rsid w:val="00E80D10"/>
    <w:rsid w:val="00E848E3"/>
    <w:rsid w:val="00E84C24"/>
    <w:rsid w:val="00E860E6"/>
    <w:rsid w:val="00E86E45"/>
    <w:rsid w:val="00E91065"/>
    <w:rsid w:val="00E92258"/>
    <w:rsid w:val="00E92D00"/>
    <w:rsid w:val="00E94526"/>
    <w:rsid w:val="00E9483F"/>
    <w:rsid w:val="00E966DB"/>
    <w:rsid w:val="00E96E61"/>
    <w:rsid w:val="00E97D13"/>
    <w:rsid w:val="00EA366C"/>
    <w:rsid w:val="00EA3894"/>
    <w:rsid w:val="00EA3DE3"/>
    <w:rsid w:val="00EA4283"/>
    <w:rsid w:val="00EA5CB7"/>
    <w:rsid w:val="00EA7899"/>
    <w:rsid w:val="00EB09BF"/>
    <w:rsid w:val="00EB3CB4"/>
    <w:rsid w:val="00EB40D8"/>
    <w:rsid w:val="00EB543B"/>
    <w:rsid w:val="00EB7C77"/>
    <w:rsid w:val="00EC06A6"/>
    <w:rsid w:val="00EC2413"/>
    <w:rsid w:val="00EC2F64"/>
    <w:rsid w:val="00EC2F80"/>
    <w:rsid w:val="00EC6D9F"/>
    <w:rsid w:val="00ED2A35"/>
    <w:rsid w:val="00ED36E2"/>
    <w:rsid w:val="00ED3A09"/>
    <w:rsid w:val="00ED4508"/>
    <w:rsid w:val="00ED4741"/>
    <w:rsid w:val="00ED4D67"/>
    <w:rsid w:val="00ED5D26"/>
    <w:rsid w:val="00ED5F06"/>
    <w:rsid w:val="00ED6E35"/>
    <w:rsid w:val="00ED6F25"/>
    <w:rsid w:val="00EE066E"/>
    <w:rsid w:val="00EE09DB"/>
    <w:rsid w:val="00EE0A6D"/>
    <w:rsid w:val="00EE2778"/>
    <w:rsid w:val="00EE3EBA"/>
    <w:rsid w:val="00EE4536"/>
    <w:rsid w:val="00EE57C3"/>
    <w:rsid w:val="00EE59C0"/>
    <w:rsid w:val="00EF09D2"/>
    <w:rsid w:val="00EF1948"/>
    <w:rsid w:val="00EF1EC8"/>
    <w:rsid w:val="00EF453D"/>
    <w:rsid w:val="00EF4BB0"/>
    <w:rsid w:val="00EF5C81"/>
    <w:rsid w:val="00EF5E22"/>
    <w:rsid w:val="00EF5E43"/>
    <w:rsid w:val="00EF719C"/>
    <w:rsid w:val="00EF7D2E"/>
    <w:rsid w:val="00F006B6"/>
    <w:rsid w:val="00F00D42"/>
    <w:rsid w:val="00F01619"/>
    <w:rsid w:val="00F02249"/>
    <w:rsid w:val="00F022D8"/>
    <w:rsid w:val="00F06913"/>
    <w:rsid w:val="00F06A44"/>
    <w:rsid w:val="00F0726B"/>
    <w:rsid w:val="00F07862"/>
    <w:rsid w:val="00F10037"/>
    <w:rsid w:val="00F10584"/>
    <w:rsid w:val="00F1159D"/>
    <w:rsid w:val="00F13551"/>
    <w:rsid w:val="00F1486B"/>
    <w:rsid w:val="00F14C2B"/>
    <w:rsid w:val="00F15CC0"/>
    <w:rsid w:val="00F20301"/>
    <w:rsid w:val="00F22C16"/>
    <w:rsid w:val="00F22C4D"/>
    <w:rsid w:val="00F239E1"/>
    <w:rsid w:val="00F243A8"/>
    <w:rsid w:val="00F2475E"/>
    <w:rsid w:val="00F250E2"/>
    <w:rsid w:val="00F25ADB"/>
    <w:rsid w:val="00F25F9B"/>
    <w:rsid w:val="00F26020"/>
    <w:rsid w:val="00F26CA5"/>
    <w:rsid w:val="00F30D8B"/>
    <w:rsid w:val="00F318C5"/>
    <w:rsid w:val="00F32DBC"/>
    <w:rsid w:val="00F333C2"/>
    <w:rsid w:val="00F40A6E"/>
    <w:rsid w:val="00F4204A"/>
    <w:rsid w:val="00F43FEE"/>
    <w:rsid w:val="00F4463A"/>
    <w:rsid w:val="00F44E73"/>
    <w:rsid w:val="00F46E5A"/>
    <w:rsid w:val="00F475DD"/>
    <w:rsid w:val="00F50D43"/>
    <w:rsid w:val="00F5177A"/>
    <w:rsid w:val="00F517F5"/>
    <w:rsid w:val="00F5443C"/>
    <w:rsid w:val="00F5495E"/>
    <w:rsid w:val="00F54E63"/>
    <w:rsid w:val="00F5644F"/>
    <w:rsid w:val="00F5650D"/>
    <w:rsid w:val="00F60B63"/>
    <w:rsid w:val="00F6192A"/>
    <w:rsid w:val="00F61CAA"/>
    <w:rsid w:val="00F61E52"/>
    <w:rsid w:val="00F63E1A"/>
    <w:rsid w:val="00F63F91"/>
    <w:rsid w:val="00F6474B"/>
    <w:rsid w:val="00F648AA"/>
    <w:rsid w:val="00F6514D"/>
    <w:rsid w:val="00F6529E"/>
    <w:rsid w:val="00F65686"/>
    <w:rsid w:val="00F656DE"/>
    <w:rsid w:val="00F66D5E"/>
    <w:rsid w:val="00F67F62"/>
    <w:rsid w:val="00F701D5"/>
    <w:rsid w:val="00F70BFE"/>
    <w:rsid w:val="00F70D14"/>
    <w:rsid w:val="00F71A1D"/>
    <w:rsid w:val="00F71B6A"/>
    <w:rsid w:val="00F7338B"/>
    <w:rsid w:val="00F73780"/>
    <w:rsid w:val="00F74DBD"/>
    <w:rsid w:val="00F7592B"/>
    <w:rsid w:val="00F76A54"/>
    <w:rsid w:val="00F7704E"/>
    <w:rsid w:val="00F77C14"/>
    <w:rsid w:val="00F77D4B"/>
    <w:rsid w:val="00F77F48"/>
    <w:rsid w:val="00F810C6"/>
    <w:rsid w:val="00F816E3"/>
    <w:rsid w:val="00F81F5D"/>
    <w:rsid w:val="00F82838"/>
    <w:rsid w:val="00F84FFA"/>
    <w:rsid w:val="00F854F2"/>
    <w:rsid w:val="00F866F3"/>
    <w:rsid w:val="00F86F32"/>
    <w:rsid w:val="00F90F70"/>
    <w:rsid w:val="00F91C9F"/>
    <w:rsid w:val="00F942D7"/>
    <w:rsid w:val="00F953C4"/>
    <w:rsid w:val="00F96085"/>
    <w:rsid w:val="00FA0664"/>
    <w:rsid w:val="00FA1526"/>
    <w:rsid w:val="00FA1F8F"/>
    <w:rsid w:val="00FA31B2"/>
    <w:rsid w:val="00FA35EA"/>
    <w:rsid w:val="00FA46C2"/>
    <w:rsid w:val="00FA4988"/>
    <w:rsid w:val="00FA5E4D"/>
    <w:rsid w:val="00FA7622"/>
    <w:rsid w:val="00FA7C47"/>
    <w:rsid w:val="00FA7FCA"/>
    <w:rsid w:val="00FB1365"/>
    <w:rsid w:val="00FB1571"/>
    <w:rsid w:val="00FB166D"/>
    <w:rsid w:val="00FB1EE2"/>
    <w:rsid w:val="00FB2DE7"/>
    <w:rsid w:val="00FB2E5D"/>
    <w:rsid w:val="00FB50ED"/>
    <w:rsid w:val="00FB52EA"/>
    <w:rsid w:val="00FB5F53"/>
    <w:rsid w:val="00FB64CA"/>
    <w:rsid w:val="00FB6BBB"/>
    <w:rsid w:val="00FB6DF3"/>
    <w:rsid w:val="00FB785F"/>
    <w:rsid w:val="00FC1221"/>
    <w:rsid w:val="00FC15F5"/>
    <w:rsid w:val="00FC1B9D"/>
    <w:rsid w:val="00FC2A26"/>
    <w:rsid w:val="00FC4086"/>
    <w:rsid w:val="00FC6781"/>
    <w:rsid w:val="00FC6F34"/>
    <w:rsid w:val="00FC7807"/>
    <w:rsid w:val="00FD0BBA"/>
    <w:rsid w:val="00FD12C2"/>
    <w:rsid w:val="00FD3191"/>
    <w:rsid w:val="00FD3805"/>
    <w:rsid w:val="00FD4D0E"/>
    <w:rsid w:val="00FD4E74"/>
    <w:rsid w:val="00FD5671"/>
    <w:rsid w:val="00FD5E29"/>
    <w:rsid w:val="00FD6157"/>
    <w:rsid w:val="00FD6DDD"/>
    <w:rsid w:val="00FE05CE"/>
    <w:rsid w:val="00FE1051"/>
    <w:rsid w:val="00FE1804"/>
    <w:rsid w:val="00FE1E5E"/>
    <w:rsid w:val="00FE2224"/>
    <w:rsid w:val="00FE2565"/>
    <w:rsid w:val="00FE3691"/>
    <w:rsid w:val="00FE403D"/>
    <w:rsid w:val="00FE4F1B"/>
    <w:rsid w:val="00FE5363"/>
    <w:rsid w:val="00FE569D"/>
    <w:rsid w:val="00FE5FAD"/>
    <w:rsid w:val="00FE7B49"/>
    <w:rsid w:val="00FE7D79"/>
    <w:rsid w:val="00FF024D"/>
    <w:rsid w:val="00FF0860"/>
    <w:rsid w:val="00FF1598"/>
    <w:rsid w:val="00FF19A3"/>
    <w:rsid w:val="00FF4F4A"/>
    <w:rsid w:val="00FF5E6A"/>
    <w:rsid w:val="00FF5F36"/>
    <w:rsid w:val="00FF76E1"/>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0902875"/>
  <w15:docId w15:val="{3C60E667-EF15-42AF-B13A-961A04F706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63A20"/>
    <w:pPr>
      <w:spacing w:before="120" w:after="120" w:line="360" w:lineRule="auto"/>
    </w:pPr>
    <w:rPr>
      <w:rFonts w:ascii="Arial" w:hAnsi="Arial"/>
    </w:rPr>
  </w:style>
  <w:style w:type="paragraph" w:styleId="Ttulo1">
    <w:name w:val="heading 1"/>
    <w:basedOn w:val="Normal"/>
    <w:next w:val="Normal"/>
    <w:link w:val="Ttulo1Car"/>
    <w:uiPriority w:val="9"/>
    <w:qFormat/>
    <w:rsid w:val="00663A20"/>
    <w:pPr>
      <w:keepNext/>
      <w:keepLines/>
      <w:numPr>
        <w:numId w:val="1"/>
      </w:numPr>
      <w:spacing w:before="240" w:after="0"/>
      <w:outlineLvl w:val="0"/>
    </w:pPr>
    <w:rPr>
      <w:rFonts w:eastAsiaTheme="majorEastAsia" w:cstheme="majorBidi"/>
      <w:b/>
      <w:sz w:val="28"/>
      <w:szCs w:val="32"/>
    </w:rPr>
  </w:style>
  <w:style w:type="paragraph" w:styleId="Ttulo2">
    <w:name w:val="heading 2"/>
    <w:basedOn w:val="Normal"/>
    <w:next w:val="Normal"/>
    <w:link w:val="Ttulo2Car"/>
    <w:uiPriority w:val="9"/>
    <w:unhideWhenUsed/>
    <w:qFormat/>
    <w:rsid w:val="00663A20"/>
    <w:pPr>
      <w:keepNext/>
      <w:keepLines/>
      <w:numPr>
        <w:ilvl w:val="1"/>
        <w:numId w:val="1"/>
      </w:numPr>
      <w:spacing w:after="0"/>
      <w:outlineLvl w:val="1"/>
    </w:pPr>
    <w:rPr>
      <w:rFonts w:eastAsiaTheme="majorEastAsia" w:cs="Arial"/>
      <w:b/>
      <w:sz w:val="24"/>
      <w:szCs w:val="24"/>
    </w:rPr>
  </w:style>
  <w:style w:type="paragraph" w:styleId="Ttulo3">
    <w:name w:val="heading 3"/>
    <w:basedOn w:val="Normal"/>
    <w:next w:val="Normal"/>
    <w:link w:val="Ttulo3Car"/>
    <w:uiPriority w:val="9"/>
    <w:unhideWhenUsed/>
    <w:qFormat/>
    <w:rsid w:val="00663A20"/>
    <w:pPr>
      <w:keepNext/>
      <w:keepLines/>
      <w:numPr>
        <w:ilvl w:val="2"/>
        <w:numId w:val="1"/>
      </w:numPr>
      <w:spacing w:after="0"/>
      <w:outlineLvl w:val="2"/>
    </w:pPr>
    <w:rPr>
      <w:rFonts w:eastAsiaTheme="majorEastAsia" w:cs="Arial"/>
      <w:b/>
    </w:rPr>
  </w:style>
  <w:style w:type="paragraph" w:styleId="Ttulo4">
    <w:name w:val="heading 4"/>
    <w:basedOn w:val="Normal"/>
    <w:next w:val="Normal"/>
    <w:link w:val="Ttulo4Car"/>
    <w:uiPriority w:val="9"/>
    <w:unhideWhenUsed/>
    <w:qFormat/>
    <w:rsid w:val="00B57B35"/>
    <w:pPr>
      <w:keepNext/>
      <w:keepLines/>
      <w:spacing w:before="200" w:after="0"/>
      <w:outlineLvl w:val="3"/>
    </w:pPr>
    <w:rPr>
      <w:rFonts w:eastAsiaTheme="majorEastAsia" w:cs="Arial"/>
      <w:b/>
      <w:bCs/>
      <w:iCs/>
    </w:rPr>
  </w:style>
  <w:style w:type="paragraph" w:styleId="Ttulo5">
    <w:name w:val="heading 5"/>
    <w:basedOn w:val="Normal"/>
    <w:next w:val="Normal"/>
    <w:link w:val="Ttulo5Car"/>
    <w:uiPriority w:val="9"/>
    <w:unhideWhenUsed/>
    <w:qFormat/>
    <w:rsid w:val="00DB0475"/>
    <w:pPr>
      <w:keepNext/>
      <w:keepLines/>
      <w:numPr>
        <w:numId w:val="2"/>
      </w:numPr>
      <w:spacing w:after="0"/>
      <w:outlineLvl w:val="4"/>
    </w:pPr>
    <w:rPr>
      <w:rFonts w:eastAsiaTheme="majorEastAsia" w:cs="Arial"/>
      <w: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D26E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1Car">
    <w:name w:val="Título 1 Car"/>
    <w:basedOn w:val="Fuentedeprrafopredeter"/>
    <w:link w:val="Ttulo1"/>
    <w:uiPriority w:val="9"/>
    <w:rsid w:val="00663A20"/>
    <w:rPr>
      <w:rFonts w:ascii="Arial" w:eastAsiaTheme="majorEastAsia" w:hAnsi="Arial" w:cstheme="majorBidi"/>
      <w:b/>
      <w:sz w:val="28"/>
      <w:szCs w:val="32"/>
    </w:rPr>
  </w:style>
  <w:style w:type="paragraph" w:styleId="TtuloTDC">
    <w:name w:val="TOC Heading"/>
    <w:basedOn w:val="Ttulo1"/>
    <w:next w:val="Normal"/>
    <w:uiPriority w:val="39"/>
    <w:unhideWhenUsed/>
    <w:qFormat/>
    <w:rsid w:val="00D703CA"/>
    <w:pPr>
      <w:outlineLvl w:val="9"/>
    </w:pPr>
    <w:rPr>
      <w:lang w:val="en-US"/>
    </w:rPr>
  </w:style>
  <w:style w:type="character" w:customStyle="1" w:styleId="Ttulo2Car">
    <w:name w:val="Título 2 Car"/>
    <w:basedOn w:val="Fuentedeprrafopredeter"/>
    <w:link w:val="Ttulo2"/>
    <w:uiPriority w:val="9"/>
    <w:rsid w:val="00663A20"/>
    <w:rPr>
      <w:rFonts w:ascii="Arial" w:eastAsiaTheme="majorEastAsia" w:hAnsi="Arial" w:cs="Arial"/>
      <w:b/>
      <w:sz w:val="24"/>
      <w:szCs w:val="24"/>
    </w:rPr>
  </w:style>
  <w:style w:type="paragraph" w:styleId="TDC1">
    <w:name w:val="toc 1"/>
    <w:basedOn w:val="Sinespaciado"/>
    <w:next w:val="Sinespaciado"/>
    <w:autoRedefine/>
    <w:uiPriority w:val="39"/>
    <w:unhideWhenUsed/>
    <w:rsid w:val="00DB0475"/>
    <w:pPr>
      <w:tabs>
        <w:tab w:val="right" w:leader="dot" w:pos="8493"/>
      </w:tabs>
      <w:spacing w:after="100"/>
    </w:pPr>
  </w:style>
  <w:style w:type="paragraph" w:styleId="TDC2">
    <w:name w:val="toc 2"/>
    <w:basedOn w:val="Normal"/>
    <w:next w:val="Normal"/>
    <w:autoRedefine/>
    <w:uiPriority w:val="39"/>
    <w:unhideWhenUsed/>
    <w:rsid w:val="00B92FDD"/>
    <w:pPr>
      <w:spacing w:after="100"/>
      <w:ind w:left="220"/>
    </w:pPr>
  </w:style>
  <w:style w:type="character" w:styleId="Hipervnculo">
    <w:name w:val="Hyperlink"/>
    <w:basedOn w:val="Fuentedeprrafopredeter"/>
    <w:uiPriority w:val="99"/>
    <w:unhideWhenUsed/>
    <w:rsid w:val="00B92FDD"/>
    <w:rPr>
      <w:color w:val="0563C1" w:themeColor="hyperlink"/>
      <w:u w:val="single"/>
    </w:rPr>
  </w:style>
  <w:style w:type="paragraph" w:styleId="Textonotapie">
    <w:name w:val="footnote text"/>
    <w:basedOn w:val="Normal"/>
    <w:link w:val="TextonotapieCar"/>
    <w:uiPriority w:val="99"/>
    <w:semiHidden/>
    <w:unhideWhenUsed/>
    <w:rsid w:val="00D467F3"/>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D467F3"/>
    <w:rPr>
      <w:sz w:val="20"/>
      <w:szCs w:val="20"/>
    </w:rPr>
  </w:style>
  <w:style w:type="character" w:styleId="Refdenotaalpie">
    <w:name w:val="footnote reference"/>
    <w:basedOn w:val="Fuentedeprrafopredeter"/>
    <w:uiPriority w:val="99"/>
    <w:semiHidden/>
    <w:unhideWhenUsed/>
    <w:rsid w:val="00D467F3"/>
    <w:rPr>
      <w:vertAlign w:val="superscript"/>
    </w:rPr>
  </w:style>
  <w:style w:type="paragraph" w:styleId="Prrafodelista">
    <w:name w:val="List Paragraph"/>
    <w:basedOn w:val="Normal"/>
    <w:uiPriority w:val="99"/>
    <w:qFormat/>
    <w:rsid w:val="004A08B7"/>
    <w:pPr>
      <w:ind w:left="720"/>
      <w:contextualSpacing/>
    </w:pPr>
  </w:style>
  <w:style w:type="paragraph" w:styleId="TDC3">
    <w:name w:val="toc 3"/>
    <w:basedOn w:val="Normal"/>
    <w:next w:val="Normal"/>
    <w:autoRedefine/>
    <w:uiPriority w:val="39"/>
    <w:unhideWhenUsed/>
    <w:rsid w:val="001E072D"/>
    <w:pPr>
      <w:spacing w:after="100"/>
      <w:ind w:left="440"/>
    </w:pPr>
    <w:rPr>
      <w:rFonts w:eastAsiaTheme="minorEastAsia" w:cs="Times New Roman"/>
      <w:lang w:val="en-US"/>
    </w:rPr>
  </w:style>
  <w:style w:type="character" w:customStyle="1" w:styleId="Ttulo3Car">
    <w:name w:val="Título 3 Car"/>
    <w:basedOn w:val="Fuentedeprrafopredeter"/>
    <w:link w:val="Ttulo3"/>
    <w:uiPriority w:val="9"/>
    <w:rsid w:val="00663A20"/>
    <w:rPr>
      <w:rFonts w:ascii="Arial" w:eastAsiaTheme="majorEastAsia" w:hAnsi="Arial" w:cs="Arial"/>
      <w:b/>
    </w:rPr>
  </w:style>
  <w:style w:type="paragraph" w:styleId="Descripcin">
    <w:name w:val="caption"/>
    <w:basedOn w:val="Normal"/>
    <w:next w:val="Normal"/>
    <w:uiPriority w:val="35"/>
    <w:unhideWhenUsed/>
    <w:qFormat/>
    <w:rsid w:val="00646ED0"/>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945831"/>
    <w:pPr>
      <w:spacing w:after="0"/>
    </w:pPr>
  </w:style>
  <w:style w:type="paragraph" w:styleId="Encabezado">
    <w:name w:val="header"/>
    <w:basedOn w:val="Normal"/>
    <w:link w:val="EncabezadoCar"/>
    <w:uiPriority w:val="99"/>
    <w:unhideWhenUsed/>
    <w:rsid w:val="00AD252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AD252D"/>
  </w:style>
  <w:style w:type="paragraph" w:styleId="Piedepgina">
    <w:name w:val="footer"/>
    <w:basedOn w:val="Normal"/>
    <w:link w:val="PiedepginaCar"/>
    <w:uiPriority w:val="99"/>
    <w:unhideWhenUsed/>
    <w:rsid w:val="00AD252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AD252D"/>
  </w:style>
  <w:style w:type="paragraph" w:styleId="Textodeglobo">
    <w:name w:val="Balloon Text"/>
    <w:basedOn w:val="Normal"/>
    <w:link w:val="TextodegloboCar"/>
    <w:uiPriority w:val="99"/>
    <w:semiHidden/>
    <w:unhideWhenUsed/>
    <w:rsid w:val="00663A2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63A20"/>
    <w:rPr>
      <w:rFonts w:ascii="Tahoma" w:hAnsi="Tahoma" w:cs="Tahoma"/>
      <w:sz w:val="16"/>
      <w:szCs w:val="16"/>
    </w:rPr>
  </w:style>
  <w:style w:type="paragraph" w:styleId="Ttulo">
    <w:name w:val="Title"/>
    <w:basedOn w:val="Ttulo1"/>
    <w:next w:val="Normal"/>
    <w:link w:val="TtuloCar"/>
    <w:uiPriority w:val="10"/>
    <w:qFormat/>
    <w:rsid w:val="00663A20"/>
    <w:pPr>
      <w:numPr>
        <w:numId w:val="0"/>
      </w:numPr>
    </w:pPr>
  </w:style>
  <w:style w:type="character" w:customStyle="1" w:styleId="TtuloCar">
    <w:name w:val="Título Car"/>
    <w:basedOn w:val="Fuentedeprrafopredeter"/>
    <w:link w:val="Ttulo"/>
    <w:uiPriority w:val="10"/>
    <w:rsid w:val="00663A20"/>
    <w:rPr>
      <w:rFonts w:ascii="Arial" w:eastAsiaTheme="majorEastAsia" w:hAnsi="Arial" w:cstheme="majorBidi"/>
      <w:sz w:val="28"/>
      <w:szCs w:val="32"/>
    </w:rPr>
  </w:style>
  <w:style w:type="character" w:customStyle="1" w:styleId="Ttulo4Car">
    <w:name w:val="Título 4 Car"/>
    <w:basedOn w:val="Fuentedeprrafopredeter"/>
    <w:link w:val="Ttulo4"/>
    <w:uiPriority w:val="9"/>
    <w:rsid w:val="00B57B35"/>
    <w:rPr>
      <w:rFonts w:ascii="Arial" w:eastAsiaTheme="majorEastAsia" w:hAnsi="Arial" w:cs="Arial"/>
      <w:b/>
      <w:bCs/>
      <w:iCs/>
    </w:rPr>
  </w:style>
  <w:style w:type="character" w:customStyle="1" w:styleId="Ttulo5Car">
    <w:name w:val="Título 5 Car"/>
    <w:basedOn w:val="Fuentedeprrafopredeter"/>
    <w:link w:val="Ttulo5"/>
    <w:uiPriority w:val="9"/>
    <w:rsid w:val="00DB0475"/>
    <w:rPr>
      <w:rFonts w:ascii="Arial" w:eastAsiaTheme="majorEastAsia" w:hAnsi="Arial" w:cs="Arial"/>
      <w:b/>
    </w:rPr>
  </w:style>
  <w:style w:type="character" w:styleId="Refdenotaalfinal">
    <w:name w:val="endnote reference"/>
    <w:basedOn w:val="Fuentedeprrafopredeter"/>
    <w:uiPriority w:val="99"/>
    <w:semiHidden/>
    <w:unhideWhenUsed/>
    <w:rsid w:val="00270F9F"/>
    <w:rPr>
      <w:vertAlign w:val="superscript"/>
    </w:rPr>
  </w:style>
  <w:style w:type="paragraph" w:styleId="Revisin">
    <w:name w:val="Revision"/>
    <w:hidden/>
    <w:uiPriority w:val="99"/>
    <w:semiHidden/>
    <w:rsid w:val="00A62AC4"/>
    <w:pPr>
      <w:spacing w:after="0" w:line="240" w:lineRule="auto"/>
    </w:pPr>
    <w:rPr>
      <w:rFonts w:ascii="Arial" w:hAnsi="Arial"/>
    </w:rPr>
  </w:style>
  <w:style w:type="paragraph" w:styleId="Subttulo">
    <w:name w:val="Subtitle"/>
    <w:basedOn w:val="Normal"/>
    <w:next w:val="Normal"/>
    <w:link w:val="SubttuloCar"/>
    <w:uiPriority w:val="11"/>
    <w:qFormat/>
    <w:rsid w:val="007410D3"/>
    <w:pPr>
      <w:numPr>
        <w:ilvl w:val="1"/>
      </w:numPr>
      <w:spacing w:after="160"/>
    </w:pPr>
    <w:rPr>
      <w:rFonts w:asciiTheme="minorHAnsi" w:eastAsiaTheme="minorEastAsia" w:hAnsiTheme="minorHAnsi"/>
      <w:color w:val="5A5A5A" w:themeColor="text1" w:themeTint="A5"/>
      <w:spacing w:val="15"/>
    </w:rPr>
  </w:style>
  <w:style w:type="character" w:customStyle="1" w:styleId="SubttuloCar">
    <w:name w:val="Subtítulo Car"/>
    <w:basedOn w:val="Fuentedeprrafopredeter"/>
    <w:link w:val="Subttulo"/>
    <w:uiPriority w:val="11"/>
    <w:rsid w:val="007410D3"/>
    <w:rPr>
      <w:rFonts w:eastAsiaTheme="minorEastAsia"/>
      <w:color w:val="5A5A5A" w:themeColor="text1" w:themeTint="A5"/>
      <w:spacing w:val="15"/>
    </w:rPr>
  </w:style>
  <w:style w:type="paragraph" w:styleId="TDC4">
    <w:name w:val="toc 4"/>
    <w:basedOn w:val="Normal"/>
    <w:next w:val="Normal"/>
    <w:autoRedefine/>
    <w:uiPriority w:val="39"/>
    <w:unhideWhenUsed/>
    <w:rsid w:val="00B92F2D"/>
    <w:pPr>
      <w:spacing w:before="0" w:after="100" w:line="259" w:lineRule="auto"/>
      <w:ind w:left="660"/>
    </w:pPr>
    <w:rPr>
      <w:rFonts w:asciiTheme="minorHAnsi" w:eastAsiaTheme="minorEastAsia" w:hAnsiTheme="minorHAnsi"/>
      <w:lang w:eastAsia="es-PE"/>
    </w:rPr>
  </w:style>
  <w:style w:type="paragraph" w:styleId="TDC5">
    <w:name w:val="toc 5"/>
    <w:basedOn w:val="Normal"/>
    <w:next w:val="Normal"/>
    <w:autoRedefine/>
    <w:uiPriority w:val="39"/>
    <w:unhideWhenUsed/>
    <w:rsid w:val="00B92F2D"/>
    <w:pPr>
      <w:spacing w:before="0" w:after="100" w:line="259" w:lineRule="auto"/>
      <w:ind w:left="880"/>
    </w:pPr>
    <w:rPr>
      <w:rFonts w:asciiTheme="minorHAnsi" w:eastAsiaTheme="minorEastAsia" w:hAnsiTheme="minorHAnsi"/>
      <w:lang w:eastAsia="es-PE"/>
    </w:rPr>
  </w:style>
  <w:style w:type="paragraph" w:styleId="TDC6">
    <w:name w:val="toc 6"/>
    <w:basedOn w:val="Normal"/>
    <w:next w:val="Normal"/>
    <w:autoRedefine/>
    <w:uiPriority w:val="39"/>
    <w:unhideWhenUsed/>
    <w:rsid w:val="00B92F2D"/>
    <w:pPr>
      <w:spacing w:before="0" w:after="100" w:line="259" w:lineRule="auto"/>
      <w:ind w:left="1100"/>
    </w:pPr>
    <w:rPr>
      <w:rFonts w:asciiTheme="minorHAnsi" w:eastAsiaTheme="minorEastAsia" w:hAnsiTheme="minorHAnsi"/>
      <w:lang w:eastAsia="es-PE"/>
    </w:rPr>
  </w:style>
  <w:style w:type="paragraph" w:styleId="TDC7">
    <w:name w:val="toc 7"/>
    <w:basedOn w:val="Normal"/>
    <w:next w:val="Normal"/>
    <w:autoRedefine/>
    <w:uiPriority w:val="39"/>
    <w:unhideWhenUsed/>
    <w:rsid w:val="00B92F2D"/>
    <w:pPr>
      <w:spacing w:before="0" w:after="100" w:line="259" w:lineRule="auto"/>
      <w:ind w:left="1320"/>
    </w:pPr>
    <w:rPr>
      <w:rFonts w:asciiTheme="minorHAnsi" w:eastAsiaTheme="minorEastAsia" w:hAnsiTheme="minorHAnsi"/>
      <w:lang w:eastAsia="es-PE"/>
    </w:rPr>
  </w:style>
  <w:style w:type="paragraph" w:styleId="TDC8">
    <w:name w:val="toc 8"/>
    <w:basedOn w:val="Normal"/>
    <w:next w:val="Normal"/>
    <w:autoRedefine/>
    <w:uiPriority w:val="39"/>
    <w:unhideWhenUsed/>
    <w:rsid w:val="00B92F2D"/>
    <w:pPr>
      <w:spacing w:before="0" w:after="100" w:line="259" w:lineRule="auto"/>
      <w:ind w:left="1540"/>
    </w:pPr>
    <w:rPr>
      <w:rFonts w:asciiTheme="minorHAnsi" w:eastAsiaTheme="minorEastAsia" w:hAnsiTheme="minorHAnsi"/>
      <w:lang w:eastAsia="es-PE"/>
    </w:rPr>
  </w:style>
  <w:style w:type="paragraph" w:styleId="TDC9">
    <w:name w:val="toc 9"/>
    <w:basedOn w:val="Normal"/>
    <w:next w:val="Normal"/>
    <w:autoRedefine/>
    <w:uiPriority w:val="39"/>
    <w:unhideWhenUsed/>
    <w:rsid w:val="00B92F2D"/>
    <w:pPr>
      <w:spacing w:before="0" w:after="100" w:line="259" w:lineRule="auto"/>
      <w:ind w:left="1760"/>
    </w:pPr>
    <w:rPr>
      <w:rFonts w:asciiTheme="minorHAnsi" w:eastAsiaTheme="minorEastAsia" w:hAnsiTheme="minorHAnsi"/>
      <w:lang w:eastAsia="es-PE"/>
    </w:rPr>
  </w:style>
  <w:style w:type="paragraph" w:styleId="Sinespaciado">
    <w:name w:val="No Spacing"/>
    <w:uiPriority w:val="1"/>
    <w:qFormat/>
    <w:rsid w:val="00D07CE5"/>
    <w:pPr>
      <w:spacing w:after="0" w:line="240" w:lineRule="auto"/>
    </w:pPr>
    <w:rPr>
      <w:rFonts w:ascii="Arial" w:hAnsi="Arial"/>
    </w:rPr>
  </w:style>
  <w:style w:type="character" w:styleId="Refdecomentario">
    <w:name w:val="annotation reference"/>
    <w:basedOn w:val="Fuentedeprrafopredeter"/>
    <w:uiPriority w:val="99"/>
    <w:semiHidden/>
    <w:unhideWhenUsed/>
    <w:rsid w:val="00353FE0"/>
    <w:rPr>
      <w:sz w:val="16"/>
      <w:szCs w:val="16"/>
    </w:rPr>
  </w:style>
  <w:style w:type="paragraph" w:styleId="Textocomentario">
    <w:name w:val="annotation text"/>
    <w:basedOn w:val="Normal"/>
    <w:link w:val="TextocomentarioCar"/>
    <w:uiPriority w:val="99"/>
    <w:semiHidden/>
    <w:unhideWhenUsed/>
    <w:rsid w:val="00353FE0"/>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53FE0"/>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353FE0"/>
    <w:rPr>
      <w:b/>
      <w:bCs/>
    </w:rPr>
  </w:style>
  <w:style w:type="character" w:customStyle="1" w:styleId="AsuntodelcomentarioCar">
    <w:name w:val="Asunto del comentario Car"/>
    <w:basedOn w:val="TextocomentarioCar"/>
    <w:link w:val="Asuntodelcomentario"/>
    <w:uiPriority w:val="99"/>
    <w:semiHidden/>
    <w:rsid w:val="00353FE0"/>
    <w:rPr>
      <w:rFonts w:ascii="Arial" w:hAnsi="Arial"/>
      <w:b/>
      <w:bCs/>
      <w:sz w:val="20"/>
      <w:szCs w:val="20"/>
    </w:rPr>
  </w:style>
  <w:style w:type="paragraph" w:styleId="Bibliografa">
    <w:name w:val="Bibliography"/>
    <w:basedOn w:val="Normal"/>
    <w:next w:val="Normal"/>
    <w:uiPriority w:val="37"/>
    <w:unhideWhenUsed/>
    <w:rsid w:val="00E01541"/>
    <w:pPr>
      <w:spacing w:after="0" w:line="480" w:lineRule="auto"/>
      <w:ind w:left="720" w:hanging="720"/>
    </w:pPr>
  </w:style>
  <w:style w:type="table" w:styleId="Tablaconcuadrcula1clara">
    <w:name w:val="Grid Table 1 Light"/>
    <w:basedOn w:val="Tablanormal"/>
    <w:uiPriority w:val="46"/>
    <w:rsid w:val="008A283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aconcuadrcula7concolores">
    <w:name w:val="Grid Table 7 Colorful"/>
    <w:basedOn w:val="Tablanormal"/>
    <w:uiPriority w:val="52"/>
    <w:rsid w:val="008A283C"/>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Tabladecuadrcula4">
    <w:name w:val="Grid Table 4"/>
    <w:basedOn w:val="Tablanormal"/>
    <w:uiPriority w:val="49"/>
    <w:rsid w:val="008A283C"/>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delista3">
    <w:name w:val="List Table 3"/>
    <w:basedOn w:val="Tablanormal"/>
    <w:uiPriority w:val="48"/>
    <w:rsid w:val="00A92EEA"/>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character" w:styleId="Mencinsinresolver">
    <w:name w:val="Unresolved Mention"/>
    <w:basedOn w:val="Fuentedeprrafopredeter"/>
    <w:uiPriority w:val="99"/>
    <w:semiHidden/>
    <w:unhideWhenUsed/>
    <w:rsid w:val="00D2322D"/>
    <w:rPr>
      <w:color w:val="605E5C"/>
      <w:shd w:val="clear" w:color="auto" w:fill="E1DFDD"/>
    </w:rPr>
  </w:style>
  <w:style w:type="character" w:styleId="Hipervnculovisitado">
    <w:name w:val="FollowedHyperlink"/>
    <w:basedOn w:val="Fuentedeprrafopredeter"/>
    <w:uiPriority w:val="99"/>
    <w:semiHidden/>
    <w:unhideWhenUsed/>
    <w:rsid w:val="0086776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6443229">
      <w:bodyDiv w:val="1"/>
      <w:marLeft w:val="0"/>
      <w:marRight w:val="0"/>
      <w:marTop w:val="0"/>
      <w:marBottom w:val="0"/>
      <w:divBdr>
        <w:top w:val="none" w:sz="0" w:space="0" w:color="auto"/>
        <w:left w:val="none" w:sz="0" w:space="0" w:color="auto"/>
        <w:bottom w:val="none" w:sz="0" w:space="0" w:color="auto"/>
        <w:right w:val="none" w:sz="0" w:space="0" w:color="auto"/>
      </w:divBdr>
    </w:div>
    <w:div w:id="593516682">
      <w:bodyDiv w:val="1"/>
      <w:marLeft w:val="0"/>
      <w:marRight w:val="0"/>
      <w:marTop w:val="0"/>
      <w:marBottom w:val="0"/>
      <w:divBdr>
        <w:top w:val="none" w:sz="0" w:space="0" w:color="auto"/>
        <w:left w:val="none" w:sz="0" w:space="0" w:color="auto"/>
        <w:bottom w:val="none" w:sz="0" w:space="0" w:color="auto"/>
        <w:right w:val="none" w:sz="0" w:space="0" w:color="auto"/>
      </w:divBdr>
    </w:div>
    <w:div w:id="897203440">
      <w:bodyDiv w:val="1"/>
      <w:marLeft w:val="0"/>
      <w:marRight w:val="0"/>
      <w:marTop w:val="0"/>
      <w:marBottom w:val="0"/>
      <w:divBdr>
        <w:top w:val="none" w:sz="0" w:space="0" w:color="auto"/>
        <w:left w:val="none" w:sz="0" w:space="0" w:color="auto"/>
        <w:bottom w:val="none" w:sz="0" w:space="0" w:color="auto"/>
        <w:right w:val="none" w:sz="0" w:space="0" w:color="auto"/>
      </w:divBdr>
    </w:div>
    <w:div w:id="1120150173">
      <w:bodyDiv w:val="1"/>
      <w:marLeft w:val="0"/>
      <w:marRight w:val="0"/>
      <w:marTop w:val="0"/>
      <w:marBottom w:val="0"/>
      <w:divBdr>
        <w:top w:val="none" w:sz="0" w:space="0" w:color="auto"/>
        <w:left w:val="none" w:sz="0" w:space="0" w:color="auto"/>
        <w:bottom w:val="none" w:sz="0" w:space="0" w:color="auto"/>
        <w:right w:val="none" w:sz="0" w:space="0" w:color="auto"/>
      </w:divBdr>
    </w:div>
    <w:div w:id="1209099755">
      <w:bodyDiv w:val="1"/>
      <w:marLeft w:val="0"/>
      <w:marRight w:val="0"/>
      <w:marTop w:val="0"/>
      <w:marBottom w:val="0"/>
      <w:divBdr>
        <w:top w:val="none" w:sz="0" w:space="0" w:color="auto"/>
        <w:left w:val="none" w:sz="0" w:space="0" w:color="auto"/>
        <w:bottom w:val="none" w:sz="0" w:space="0" w:color="auto"/>
        <w:right w:val="none" w:sz="0" w:space="0" w:color="auto"/>
      </w:divBdr>
    </w:div>
    <w:div w:id="1435173350">
      <w:bodyDiv w:val="1"/>
      <w:marLeft w:val="0"/>
      <w:marRight w:val="0"/>
      <w:marTop w:val="0"/>
      <w:marBottom w:val="0"/>
      <w:divBdr>
        <w:top w:val="none" w:sz="0" w:space="0" w:color="auto"/>
        <w:left w:val="none" w:sz="0" w:space="0" w:color="auto"/>
        <w:bottom w:val="none" w:sz="0" w:space="0" w:color="auto"/>
        <w:right w:val="none" w:sz="0" w:space="0" w:color="auto"/>
      </w:divBdr>
    </w:div>
    <w:div w:id="1833792330">
      <w:bodyDiv w:val="1"/>
      <w:marLeft w:val="0"/>
      <w:marRight w:val="0"/>
      <w:marTop w:val="0"/>
      <w:marBottom w:val="0"/>
      <w:divBdr>
        <w:top w:val="none" w:sz="0" w:space="0" w:color="auto"/>
        <w:left w:val="none" w:sz="0" w:space="0" w:color="auto"/>
        <w:bottom w:val="none" w:sz="0" w:space="0" w:color="auto"/>
        <w:right w:val="none" w:sz="0" w:space="0" w:color="auto"/>
      </w:divBdr>
    </w:div>
    <w:div w:id="1932005384">
      <w:bodyDiv w:val="1"/>
      <w:marLeft w:val="0"/>
      <w:marRight w:val="0"/>
      <w:marTop w:val="0"/>
      <w:marBottom w:val="0"/>
      <w:divBdr>
        <w:top w:val="none" w:sz="0" w:space="0" w:color="auto"/>
        <w:left w:val="none" w:sz="0" w:space="0" w:color="auto"/>
        <w:bottom w:val="none" w:sz="0" w:space="0" w:color="auto"/>
        <w:right w:val="none" w:sz="0" w:space="0" w:color="auto"/>
      </w:divBdr>
    </w:div>
    <w:div w:id="19834578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cantata.amu.edu.pl/" TargetMode="External"/><Relationship Id="rId18" Type="http://schemas.openxmlformats.org/officeDocument/2006/relationships/image" Target="media/image6.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image" Target="media/image9.jpe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5.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1.emf"/><Relationship Id="rId5" Type="http://schemas.openxmlformats.org/officeDocument/2006/relationships/webSettings" Target="webSettings.xml"/><Relationship Id="rId15" Type="http://schemas.openxmlformats.org/officeDocument/2006/relationships/hyperlink" Target="http://jupyter.org" TargetMode="External"/><Relationship Id="rId23" Type="http://schemas.openxmlformats.org/officeDocument/2006/relationships/image" Target="media/image10.png"/><Relationship Id="rId28"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anaconda.com" TargetMode="External"/><Relationship Id="rId22" Type="http://schemas.openxmlformats.org/officeDocument/2006/relationships/chart" Target="charts/chart1.xml"/><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oseLuis\Google%20Drive\20030307%20-%20SANTILLAN%20ESCUDERO,%20JOSE%20LUIS\Formato%20completo\Deep%20learning%20en%20bioinformatic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Hoja1!$A$2</c:f>
              <c:strCache>
                <c:ptCount val="1"/>
                <c:pt idx="0">
                  <c:v>Aprendizaje profundo</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Hoja1!$B$1:$J$1</c:f>
              <c:numCache>
                <c:formatCode>General</c:formatCode>
                <c:ptCount val="9"/>
                <c:pt idx="0">
                  <c:v>2010</c:v>
                </c:pt>
                <c:pt idx="1">
                  <c:v>2011</c:v>
                </c:pt>
                <c:pt idx="2">
                  <c:v>2012</c:v>
                </c:pt>
                <c:pt idx="3">
                  <c:v>2013</c:v>
                </c:pt>
                <c:pt idx="4">
                  <c:v>2014</c:v>
                </c:pt>
                <c:pt idx="5">
                  <c:v>2015</c:v>
                </c:pt>
                <c:pt idx="6">
                  <c:v>2016</c:v>
                </c:pt>
                <c:pt idx="7">
                  <c:v>2017</c:v>
                </c:pt>
                <c:pt idx="8">
                  <c:v>2018</c:v>
                </c:pt>
              </c:numCache>
            </c:numRef>
          </c:cat>
          <c:val>
            <c:numRef>
              <c:f>Hoja1!$B$2:$J$2</c:f>
              <c:numCache>
                <c:formatCode>_(* #,##0_);_(* \(#,##0\);_(* "-"??_);_(@_)</c:formatCode>
                <c:ptCount val="9"/>
                <c:pt idx="0">
                  <c:v>127</c:v>
                </c:pt>
                <c:pt idx="1">
                  <c:v>155</c:v>
                </c:pt>
                <c:pt idx="2">
                  <c:v>211</c:v>
                </c:pt>
                <c:pt idx="3">
                  <c:v>332</c:v>
                </c:pt>
                <c:pt idx="4">
                  <c:v>626</c:v>
                </c:pt>
                <c:pt idx="5">
                  <c:v>1314</c:v>
                </c:pt>
                <c:pt idx="6">
                  <c:v>2942</c:v>
                </c:pt>
                <c:pt idx="7">
                  <c:v>7530</c:v>
                </c:pt>
                <c:pt idx="8">
                  <c:v>10825</c:v>
                </c:pt>
              </c:numCache>
            </c:numRef>
          </c:val>
          <c:smooth val="0"/>
          <c:extLst>
            <c:ext xmlns:c16="http://schemas.microsoft.com/office/drawing/2014/chart" uri="{C3380CC4-5D6E-409C-BE32-E72D297353CC}">
              <c16:uniqueId val="{00000000-B0DB-4D45-8535-6FB87B910C51}"/>
            </c:ext>
          </c:extLst>
        </c:ser>
        <c:ser>
          <c:idx val="1"/>
          <c:order val="1"/>
          <c:tx>
            <c:strRef>
              <c:f>Hoja1!$A$3</c:f>
              <c:strCache>
                <c:ptCount val="1"/>
                <c:pt idx="0">
                  <c:v>Aprendizaje profundo 
en bioinformática</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Hoja1!$B$1:$J$1</c:f>
              <c:numCache>
                <c:formatCode>General</c:formatCode>
                <c:ptCount val="9"/>
                <c:pt idx="0">
                  <c:v>2010</c:v>
                </c:pt>
                <c:pt idx="1">
                  <c:v>2011</c:v>
                </c:pt>
                <c:pt idx="2">
                  <c:v>2012</c:v>
                </c:pt>
                <c:pt idx="3">
                  <c:v>2013</c:v>
                </c:pt>
                <c:pt idx="4">
                  <c:v>2014</c:v>
                </c:pt>
                <c:pt idx="5">
                  <c:v>2015</c:v>
                </c:pt>
                <c:pt idx="6">
                  <c:v>2016</c:v>
                </c:pt>
                <c:pt idx="7">
                  <c:v>2017</c:v>
                </c:pt>
                <c:pt idx="8">
                  <c:v>2018</c:v>
                </c:pt>
              </c:numCache>
            </c:numRef>
          </c:cat>
          <c:val>
            <c:numRef>
              <c:f>Hoja1!$B$3:$J$3</c:f>
              <c:numCache>
                <c:formatCode>_(* #,##0_);_(* \(#,##0\);_(* "-"??_);_(@_)</c:formatCode>
                <c:ptCount val="9"/>
                <c:pt idx="0">
                  <c:v>8</c:v>
                </c:pt>
                <c:pt idx="1">
                  <c:v>6</c:v>
                </c:pt>
                <c:pt idx="2">
                  <c:v>12</c:v>
                </c:pt>
                <c:pt idx="3">
                  <c:v>13</c:v>
                </c:pt>
                <c:pt idx="4">
                  <c:v>46</c:v>
                </c:pt>
                <c:pt idx="5">
                  <c:v>111</c:v>
                </c:pt>
                <c:pt idx="6">
                  <c:v>265</c:v>
                </c:pt>
                <c:pt idx="7">
                  <c:v>778</c:v>
                </c:pt>
                <c:pt idx="8">
                  <c:v>1168</c:v>
                </c:pt>
              </c:numCache>
            </c:numRef>
          </c:val>
          <c:smooth val="0"/>
          <c:extLst>
            <c:ext xmlns:c16="http://schemas.microsoft.com/office/drawing/2014/chart" uri="{C3380CC4-5D6E-409C-BE32-E72D297353CC}">
              <c16:uniqueId val="{00000001-B0DB-4D45-8535-6FB87B910C51}"/>
            </c:ext>
          </c:extLst>
        </c:ser>
        <c:dLbls>
          <c:showLegendKey val="0"/>
          <c:showVal val="0"/>
          <c:showCatName val="0"/>
          <c:showSerName val="0"/>
          <c:showPercent val="0"/>
          <c:showBubbleSize val="0"/>
        </c:dLbls>
        <c:marker val="1"/>
        <c:smooth val="0"/>
        <c:axId val="580663775"/>
        <c:axId val="568130207"/>
      </c:lineChart>
      <c:catAx>
        <c:axId val="580663775"/>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568130207"/>
        <c:crosses val="autoZero"/>
        <c:auto val="1"/>
        <c:lblAlgn val="ctr"/>
        <c:lblOffset val="100"/>
        <c:noMultiLvlLbl val="0"/>
      </c:catAx>
      <c:valAx>
        <c:axId val="568130207"/>
        <c:scaling>
          <c:orientation val="minMax"/>
        </c:scaling>
        <c:delete val="0"/>
        <c:axPos val="l"/>
        <c:majorGridlines>
          <c:spPr>
            <a:ln w="9525" cap="flat" cmpd="sng" algn="ctr">
              <a:solidFill>
                <a:schemeClr val="tx1">
                  <a:lumMod val="15000"/>
                  <a:lumOff val="85000"/>
                </a:schemeClr>
              </a:solidFill>
              <a:round/>
            </a:ln>
            <a:effectLst/>
          </c:spPr>
        </c:majorGridlines>
        <c:numFmt formatCode="_(* #,##0_);_(* \(#,##0\);_(* &quot;-&quot;??_);_(@_)"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580663775"/>
        <c:crosses val="autoZero"/>
        <c:crossBetween val="between"/>
      </c:valAx>
      <c:dTable>
        <c:showHorzBorder val="1"/>
        <c:showVertBorder val="1"/>
        <c:showOutline val="1"/>
        <c:showKeys val="0"/>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s-PE"/>
          </a:p>
        </c:txPr>
      </c:dTable>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P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87B184-66B3-47FA-8996-120686E9A5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74</TotalTime>
  <Pages>1</Pages>
  <Words>36159</Words>
  <Characters>198875</Characters>
  <Application>Microsoft Office Word</Application>
  <DocSecurity>0</DocSecurity>
  <Lines>1657</Lines>
  <Paragraphs>46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Toshiba</Company>
  <LinksUpToDate>false</LinksUpToDate>
  <CharactersWithSpaces>2345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Jose Luis Santillan Escudero</cp:lastModifiedBy>
  <cp:revision>432</cp:revision>
  <cp:lastPrinted>2016-10-08T00:48:00Z</cp:lastPrinted>
  <dcterms:created xsi:type="dcterms:W3CDTF">2018-09-25T02:44:00Z</dcterms:created>
  <dcterms:modified xsi:type="dcterms:W3CDTF">2019-03-19T0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roteus236@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5.0.58"&gt;&lt;session id="ZNWSROMq"/&gt;&lt;style id="http://www.zotero.org/styles/apa" locale="es-MX" hasBibliography="1" bibliographyStyleHasBeenSet="1"/&gt;&lt;prefs&gt;&lt;pref name="fieldType" value="Field"/&gt;&lt;pref name="storeReference</vt:lpwstr>
  </property>
  <property fmtid="{D5CDD505-2E9C-101B-9397-08002B2CF9AE}" pid="26" name="ZOTERO_PREF_2">
    <vt:lpwstr>s" value="true"/&gt;&lt;pref name="automaticJournalAbbreviations" value="true"/&gt;&lt;/prefs&gt;&lt;/data&gt;</vt:lpwstr>
  </property>
</Properties>
</file>